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076B64" w14:textId="673187D0" w:rsidR="003F3DA7" w:rsidRPr="00695DC4" w:rsidRDefault="003F3DA7" w:rsidP="00695DC4">
      <w:pPr>
        <w:pStyle w:val="Heading1"/>
        <w:spacing w:after="0" w:line="480" w:lineRule="auto"/>
        <w:rPr>
          <w:sz w:val="24"/>
          <w:szCs w:val="24"/>
        </w:rPr>
      </w:pPr>
      <w:bookmarkStart w:id="0" w:name="_Toc200813648"/>
      <w:bookmarkStart w:id="1" w:name="_GoBack"/>
      <w:bookmarkEnd w:id="1"/>
      <w:r w:rsidRPr="00695DC4">
        <w:rPr>
          <w:sz w:val="24"/>
          <w:szCs w:val="24"/>
        </w:rPr>
        <w:t>BAB III</w:t>
      </w:r>
      <w:r w:rsidR="000225E6" w:rsidRPr="00695DC4">
        <w:rPr>
          <w:sz w:val="24"/>
          <w:szCs w:val="24"/>
        </w:rPr>
        <w:t xml:space="preserve"> </w:t>
      </w:r>
      <w:r w:rsidR="000225E6" w:rsidRPr="00695DC4">
        <w:rPr>
          <w:sz w:val="24"/>
          <w:szCs w:val="24"/>
        </w:rPr>
        <w:br/>
      </w:r>
      <w:r w:rsidRPr="00695DC4">
        <w:rPr>
          <w:sz w:val="24"/>
          <w:szCs w:val="24"/>
        </w:rPr>
        <w:t>METODE PE</w:t>
      </w:r>
      <w:r w:rsidR="00647A28" w:rsidRPr="00695DC4">
        <w:rPr>
          <w:sz w:val="24"/>
          <w:szCs w:val="24"/>
        </w:rPr>
        <w:t>NELITIAN</w:t>
      </w:r>
      <w:bookmarkEnd w:id="0"/>
    </w:p>
    <w:p w14:paraId="203D4306" w14:textId="151B1675" w:rsidR="0070104D" w:rsidRPr="00695DC4" w:rsidRDefault="000225E6" w:rsidP="00695DC4">
      <w:pPr>
        <w:pStyle w:val="Heading2"/>
        <w:spacing w:line="480" w:lineRule="auto"/>
      </w:pPr>
      <w:bookmarkStart w:id="2" w:name="_Toc200813649"/>
      <w:r w:rsidRPr="00695DC4">
        <w:t xml:space="preserve">3.1 </w:t>
      </w:r>
      <w:r w:rsidR="0070104D" w:rsidRPr="00695DC4">
        <w:t>Jenis dan Rancangan Penelitian</w:t>
      </w:r>
      <w:bookmarkEnd w:id="2"/>
    </w:p>
    <w:p w14:paraId="3C73E2B1" w14:textId="7F484CB2" w:rsidR="00A20EC1" w:rsidRPr="00695DC4" w:rsidRDefault="0070104D" w:rsidP="00695DC4">
      <w:pPr>
        <w:pStyle w:val="BodyText"/>
        <w:spacing w:line="480" w:lineRule="auto"/>
        <w:ind w:firstLine="720"/>
        <w:jc w:val="both"/>
      </w:pPr>
      <w:r w:rsidRPr="00695DC4">
        <w:t>Jenis penelitian ini adalah penelitian eksperimental yang dilakukan di laboratorium. Variabel bebas</w:t>
      </w:r>
      <w:r w:rsidRPr="00695DC4">
        <w:rPr>
          <w:spacing w:val="-1"/>
        </w:rPr>
        <w:t xml:space="preserve"> </w:t>
      </w:r>
      <w:r w:rsidRPr="00695DC4">
        <w:t>dalam</w:t>
      </w:r>
      <w:r w:rsidRPr="00695DC4">
        <w:rPr>
          <w:spacing w:val="-3"/>
        </w:rPr>
        <w:t xml:space="preserve"> </w:t>
      </w:r>
      <w:r w:rsidRPr="00695DC4">
        <w:t>penelitian ini adalah</w:t>
      </w:r>
      <w:r w:rsidRPr="00695DC4">
        <w:rPr>
          <w:spacing w:val="-3"/>
        </w:rPr>
        <w:t xml:space="preserve"> </w:t>
      </w:r>
      <w:r w:rsidRPr="00695DC4">
        <w:t>konsentrasi</w:t>
      </w:r>
      <w:r w:rsidRPr="00695DC4">
        <w:rPr>
          <w:spacing w:val="-7"/>
        </w:rPr>
        <w:t xml:space="preserve"> </w:t>
      </w:r>
      <w:r w:rsidRPr="00695DC4">
        <w:t xml:space="preserve">pada sediaan </w:t>
      </w:r>
      <w:r w:rsidR="0078014A" w:rsidRPr="00695DC4">
        <w:rPr>
          <w:iCs/>
        </w:rPr>
        <w:t>masker gel</w:t>
      </w:r>
      <w:r w:rsidRPr="00695DC4">
        <w:rPr>
          <w:iCs/>
        </w:rPr>
        <w:t xml:space="preserve"> </w:t>
      </w:r>
      <w:r w:rsidRPr="00695DC4">
        <w:t xml:space="preserve">ekstrak </w:t>
      </w:r>
      <w:r w:rsidR="0078014A" w:rsidRPr="00695DC4">
        <w:t>buah</w:t>
      </w:r>
      <w:r w:rsidRPr="00695DC4">
        <w:t xml:space="preserve"> </w:t>
      </w:r>
      <w:r w:rsidR="00B46E42" w:rsidRPr="00695DC4">
        <w:t xml:space="preserve">Jambu </w:t>
      </w:r>
      <w:r w:rsidR="003A569C" w:rsidRPr="00695DC4">
        <w:t>n</w:t>
      </w:r>
      <w:r w:rsidR="00B46E42" w:rsidRPr="00695DC4">
        <w:t>asi-</w:t>
      </w:r>
      <w:r w:rsidR="007E1C98" w:rsidRPr="00695DC4">
        <w:t>n</w:t>
      </w:r>
      <w:r w:rsidR="00B46E42" w:rsidRPr="00695DC4">
        <w:t>asi (</w:t>
      </w:r>
      <w:r w:rsidR="008518B0" w:rsidRPr="008518B0">
        <w:rPr>
          <w:i/>
        </w:rPr>
        <w:t>Syzygium zeylanicum</w:t>
      </w:r>
      <w:r w:rsidR="00DD0825" w:rsidRPr="00695DC4">
        <w:rPr>
          <w:iCs/>
        </w:rPr>
        <w:t xml:space="preserve"> L</w:t>
      </w:r>
      <w:r w:rsidR="00B46E42" w:rsidRPr="00695DC4">
        <w:t xml:space="preserve">) </w:t>
      </w:r>
      <w:r w:rsidRPr="00695DC4">
        <w:t xml:space="preserve">sedangkan variabel terikat dalam penelitian ini adalah evaluasi sediaan </w:t>
      </w:r>
      <w:r w:rsidR="00B46E42" w:rsidRPr="00695DC4">
        <w:t xml:space="preserve">sebagai pelembab </w:t>
      </w:r>
      <w:r w:rsidR="007D5E1F" w:rsidRPr="00695DC4">
        <w:t>kulit</w:t>
      </w:r>
      <w:r w:rsidRPr="00695DC4">
        <w:t xml:space="preserve">. Rancangan penelitian ini meliputi pengumpulan dan pengolahan sampel, pembuatan ekstrak </w:t>
      </w:r>
      <w:r w:rsidR="003D4B3E" w:rsidRPr="00695DC4">
        <w:t xml:space="preserve">Jambu </w:t>
      </w:r>
      <w:r w:rsidR="003A569C" w:rsidRPr="00695DC4">
        <w:t>n</w:t>
      </w:r>
      <w:r w:rsidR="003D4B3E" w:rsidRPr="00695DC4">
        <w:t>asi-</w:t>
      </w:r>
      <w:r w:rsidR="003A569C" w:rsidRPr="00695DC4">
        <w:t>n</w:t>
      </w:r>
      <w:r w:rsidR="003D4B3E" w:rsidRPr="00695DC4">
        <w:t>asi (</w:t>
      </w:r>
      <w:r w:rsidR="008518B0" w:rsidRPr="008518B0">
        <w:rPr>
          <w:i/>
        </w:rPr>
        <w:t>Syzygium zeylanicum</w:t>
      </w:r>
      <w:r w:rsidR="00DD0825" w:rsidRPr="00695DC4">
        <w:rPr>
          <w:i/>
        </w:rPr>
        <w:t xml:space="preserve"> </w:t>
      </w:r>
      <w:r w:rsidR="00DD0825" w:rsidRPr="00695DC4">
        <w:rPr>
          <w:iCs/>
        </w:rPr>
        <w:t>L</w:t>
      </w:r>
      <w:r w:rsidR="003D4B3E" w:rsidRPr="00695DC4">
        <w:t>)</w:t>
      </w:r>
      <w:r w:rsidRPr="00695DC4">
        <w:t>,</w:t>
      </w:r>
      <w:r w:rsidRPr="00695DC4">
        <w:rPr>
          <w:spacing w:val="-10"/>
        </w:rPr>
        <w:t xml:space="preserve"> </w:t>
      </w:r>
      <w:r w:rsidRPr="00695DC4">
        <w:t>skrining</w:t>
      </w:r>
      <w:r w:rsidRPr="00695DC4">
        <w:rPr>
          <w:spacing w:val="-7"/>
        </w:rPr>
        <w:t xml:space="preserve"> </w:t>
      </w:r>
      <w:r w:rsidRPr="00695DC4">
        <w:t>fitokimia,</w:t>
      </w:r>
      <w:r w:rsidRPr="00695DC4">
        <w:rPr>
          <w:spacing w:val="-5"/>
        </w:rPr>
        <w:t xml:space="preserve"> </w:t>
      </w:r>
      <w:r w:rsidRPr="00695DC4">
        <w:t>formulasi</w:t>
      </w:r>
      <w:r w:rsidRPr="00695DC4">
        <w:rPr>
          <w:spacing w:val="-15"/>
        </w:rPr>
        <w:t xml:space="preserve"> </w:t>
      </w:r>
      <w:r w:rsidRPr="00695DC4">
        <w:t>sediaan</w:t>
      </w:r>
      <w:r w:rsidRPr="00695DC4">
        <w:rPr>
          <w:spacing w:val="-11"/>
        </w:rPr>
        <w:t xml:space="preserve"> </w:t>
      </w:r>
      <w:r w:rsidR="003D4B3E" w:rsidRPr="00695DC4">
        <w:rPr>
          <w:iCs/>
        </w:rPr>
        <w:t>masker gel</w:t>
      </w:r>
      <w:r w:rsidR="003D4B3E" w:rsidRPr="00695DC4">
        <w:rPr>
          <w:i/>
        </w:rPr>
        <w:t xml:space="preserve"> </w:t>
      </w:r>
      <w:r w:rsidRPr="00695DC4">
        <w:t>evaluasi sediaan</w:t>
      </w:r>
      <w:r w:rsidR="003D4B3E" w:rsidRPr="00695DC4">
        <w:rPr>
          <w:i/>
        </w:rPr>
        <w:t xml:space="preserve"> </w:t>
      </w:r>
      <w:r w:rsidR="003D4B3E" w:rsidRPr="00695DC4">
        <w:rPr>
          <w:iCs/>
        </w:rPr>
        <w:t>masker gel</w:t>
      </w:r>
      <w:r w:rsidRPr="00695DC4">
        <w:rPr>
          <w:iCs/>
        </w:rPr>
        <w:t>,</w:t>
      </w:r>
      <w:r w:rsidRPr="00695DC4">
        <w:t xml:space="preserve"> dan pengujian aktivitas </w:t>
      </w:r>
      <w:r w:rsidR="003D4B3E" w:rsidRPr="00695DC4">
        <w:rPr>
          <w:iCs/>
        </w:rPr>
        <w:t>masker gel</w:t>
      </w:r>
      <w:r w:rsidRPr="00695DC4">
        <w:rPr>
          <w:i/>
        </w:rPr>
        <w:t xml:space="preserve"> </w:t>
      </w:r>
      <w:r w:rsidRPr="00695DC4">
        <w:t xml:space="preserve">ekstrak </w:t>
      </w:r>
      <w:r w:rsidR="003D4B3E" w:rsidRPr="00695DC4">
        <w:t xml:space="preserve">Jambu </w:t>
      </w:r>
      <w:r w:rsidR="00321007" w:rsidRPr="00695DC4">
        <w:t>n</w:t>
      </w:r>
      <w:r w:rsidR="003D4B3E" w:rsidRPr="00695DC4">
        <w:t>asi-</w:t>
      </w:r>
      <w:r w:rsidR="00321007" w:rsidRPr="00695DC4">
        <w:t>n</w:t>
      </w:r>
      <w:r w:rsidR="003D4B3E" w:rsidRPr="00695DC4">
        <w:t>asi (</w:t>
      </w:r>
      <w:r w:rsidR="008518B0" w:rsidRPr="008518B0">
        <w:rPr>
          <w:i/>
        </w:rPr>
        <w:t>Syzygium zeylanicum</w:t>
      </w:r>
      <w:r w:rsidR="00DD0825" w:rsidRPr="00695DC4">
        <w:rPr>
          <w:i/>
        </w:rPr>
        <w:t xml:space="preserve"> </w:t>
      </w:r>
      <w:r w:rsidR="00DD0825" w:rsidRPr="00695DC4">
        <w:rPr>
          <w:iCs/>
        </w:rPr>
        <w:t>L</w:t>
      </w:r>
      <w:r w:rsidR="003D4B3E" w:rsidRPr="00695DC4">
        <w:t xml:space="preserve">) sebagai pelembab </w:t>
      </w:r>
      <w:r w:rsidR="007D5E1F" w:rsidRPr="00695DC4">
        <w:t>kulit</w:t>
      </w:r>
      <w:r w:rsidR="001C2F49" w:rsidRPr="00695DC4">
        <w:t>.</w:t>
      </w:r>
    </w:p>
    <w:p w14:paraId="33FE8742" w14:textId="635481DA" w:rsidR="00321007" w:rsidRPr="00695DC4" w:rsidRDefault="000225E6" w:rsidP="00A47794">
      <w:pPr>
        <w:pStyle w:val="Heading3"/>
        <w:tabs>
          <w:tab w:val="clear" w:pos="1440"/>
        </w:tabs>
        <w:rPr>
          <w:lang w:val="id"/>
        </w:rPr>
      </w:pPr>
      <w:bookmarkStart w:id="3" w:name="_Toc200813650"/>
      <w:r w:rsidRPr="00695DC4">
        <w:rPr>
          <w:lang w:val="id"/>
        </w:rPr>
        <w:t xml:space="preserve">3.1.1 </w:t>
      </w:r>
      <w:r w:rsidR="00AB1DA2" w:rsidRPr="00695DC4">
        <w:rPr>
          <w:lang w:val="id"/>
        </w:rPr>
        <w:tab/>
      </w:r>
      <w:r w:rsidR="00321007" w:rsidRPr="00695DC4">
        <w:rPr>
          <w:lang w:val="id"/>
        </w:rPr>
        <w:t>Parameter Penelitian</w:t>
      </w:r>
      <w:bookmarkEnd w:id="3"/>
    </w:p>
    <w:p w14:paraId="3F003C64" w14:textId="14B86198" w:rsidR="00321007" w:rsidRPr="00695DC4" w:rsidRDefault="00321007" w:rsidP="00011F2D">
      <w:pPr>
        <w:spacing w:after="0" w:line="480" w:lineRule="auto"/>
        <w:ind w:firstLine="720"/>
        <w:jc w:val="both"/>
        <w:rPr>
          <w:rFonts w:ascii="Times New Roman" w:hAnsi="Times New Roman" w:cs="Times New Roman"/>
          <w:b/>
          <w:bCs/>
          <w:sz w:val="24"/>
          <w:szCs w:val="24"/>
          <w:lang w:val="id"/>
        </w:rPr>
      </w:pPr>
      <w:r w:rsidRPr="00695DC4">
        <w:rPr>
          <w:rFonts w:ascii="Times New Roman" w:hAnsi="Times New Roman" w:cs="Times New Roman"/>
          <w:sz w:val="24"/>
          <w:szCs w:val="24"/>
          <w:lang w:val="id"/>
        </w:rPr>
        <w:t xml:space="preserve">Parameter dalam penelitian ini yaitu meliputi makroskopik, mikroskopik, penetapan kadar air, kadar abu total, kadar abu tidak larut asam, kadar sari larut etanol, dan kadar sari larut air. Penentuan senyawa metabolit sekunder seperti alkaloid, flavonoid, tanin, saponin, steroid/triterpenoid, glikosida, uji </w:t>
      </w:r>
      <w:r w:rsidR="0016132F" w:rsidRPr="00695DC4">
        <w:rPr>
          <w:rFonts w:ascii="Times New Roman" w:hAnsi="Times New Roman" w:cs="Times New Roman"/>
          <w:sz w:val="24"/>
          <w:szCs w:val="24"/>
          <w:lang w:val="id"/>
        </w:rPr>
        <w:t>evaluasi sediaan</w:t>
      </w:r>
      <w:r w:rsidRPr="00695DC4">
        <w:rPr>
          <w:rFonts w:ascii="Times New Roman" w:hAnsi="Times New Roman" w:cs="Times New Roman"/>
          <w:sz w:val="24"/>
          <w:szCs w:val="24"/>
          <w:lang w:val="id"/>
        </w:rPr>
        <w:t xml:space="preserve"> dan penentuan </w:t>
      </w:r>
      <w:r w:rsidR="0016132F" w:rsidRPr="00695DC4">
        <w:rPr>
          <w:rFonts w:ascii="Times New Roman" w:hAnsi="Times New Roman" w:cs="Times New Roman"/>
          <w:sz w:val="24"/>
          <w:szCs w:val="24"/>
          <w:lang w:val="id"/>
        </w:rPr>
        <w:t>ukuran partikel.</w:t>
      </w:r>
    </w:p>
    <w:p w14:paraId="4FE818A6" w14:textId="3AF1CF65" w:rsidR="00EC34B3" w:rsidRPr="00695DC4" w:rsidRDefault="000225E6" w:rsidP="00A47794">
      <w:pPr>
        <w:pStyle w:val="Heading2"/>
        <w:spacing w:line="480" w:lineRule="auto"/>
      </w:pPr>
      <w:bookmarkStart w:id="4" w:name="_Toc200813651"/>
      <w:r w:rsidRPr="00695DC4">
        <w:lastRenderedPageBreak/>
        <w:t xml:space="preserve">3.2 </w:t>
      </w:r>
      <w:r w:rsidR="00A17C5F" w:rsidRPr="00695DC4">
        <w:t xml:space="preserve"> </w:t>
      </w:r>
      <w:r w:rsidR="00047375" w:rsidRPr="00695DC4">
        <w:t>Lokasi dan Jadwal Penelitian</w:t>
      </w:r>
      <w:bookmarkEnd w:id="4"/>
    </w:p>
    <w:p w14:paraId="0B178D16" w14:textId="5D085823" w:rsidR="00DB7FEE" w:rsidRPr="00695DC4" w:rsidRDefault="000225E6" w:rsidP="00A47794">
      <w:pPr>
        <w:pStyle w:val="Heading3"/>
        <w:tabs>
          <w:tab w:val="clear" w:pos="1440"/>
        </w:tabs>
      </w:pPr>
      <w:bookmarkStart w:id="5" w:name="_Toc200813652"/>
      <w:r w:rsidRPr="00695DC4">
        <w:t>3.2.1</w:t>
      </w:r>
      <w:r w:rsidR="00AB1DA2" w:rsidRPr="00695DC4">
        <w:tab/>
      </w:r>
      <w:r w:rsidR="00A17C5F" w:rsidRPr="00695DC4">
        <w:t>Lokasi Penelitian</w:t>
      </w:r>
      <w:bookmarkEnd w:id="5"/>
    </w:p>
    <w:p w14:paraId="12040A3B" w14:textId="0BFEBC68" w:rsidR="008330EA" w:rsidRDefault="00DB7FEE" w:rsidP="00AB1DA2">
      <w:pPr>
        <w:pStyle w:val="BodyText"/>
        <w:spacing w:line="480" w:lineRule="auto"/>
        <w:ind w:firstLine="720"/>
        <w:jc w:val="both"/>
      </w:pPr>
      <w:r w:rsidRPr="00695DC4">
        <w:t>Penelitian</w:t>
      </w:r>
      <w:r w:rsidRPr="00695DC4">
        <w:rPr>
          <w:spacing w:val="-1"/>
        </w:rPr>
        <w:t xml:space="preserve"> </w:t>
      </w:r>
      <w:r w:rsidRPr="00695DC4">
        <w:t>ini</w:t>
      </w:r>
      <w:r w:rsidRPr="00695DC4">
        <w:rPr>
          <w:spacing w:val="-10"/>
        </w:rPr>
        <w:t xml:space="preserve"> </w:t>
      </w:r>
      <w:r w:rsidRPr="00695DC4">
        <w:t>dilakukan</w:t>
      </w:r>
      <w:r w:rsidRPr="00695DC4">
        <w:rPr>
          <w:spacing w:val="-6"/>
        </w:rPr>
        <w:t xml:space="preserve"> </w:t>
      </w:r>
      <w:r w:rsidRPr="00695DC4">
        <w:t>di</w:t>
      </w:r>
      <w:r w:rsidRPr="00695DC4">
        <w:rPr>
          <w:spacing w:val="-6"/>
        </w:rPr>
        <w:t xml:space="preserve"> </w:t>
      </w:r>
      <w:r w:rsidRPr="00695DC4">
        <w:t>Laboratorium</w:t>
      </w:r>
      <w:r w:rsidRPr="00695DC4">
        <w:rPr>
          <w:spacing w:val="-1"/>
        </w:rPr>
        <w:t xml:space="preserve"> </w:t>
      </w:r>
      <w:r w:rsidRPr="00695DC4">
        <w:t>Farmasi</w:t>
      </w:r>
      <w:r w:rsidRPr="00695DC4">
        <w:rPr>
          <w:spacing w:val="-1"/>
        </w:rPr>
        <w:t xml:space="preserve"> </w:t>
      </w:r>
      <w:r w:rsidRPr="00695DC4">
        <w:t>Terpadu</w:t>
      </w:r>
      <w:r w:rsidRPr="00695DC4">
        <w:rPr>
          <w:spacing w:val="-1"/>
        </w:rPr>
        <w:t xml:space="preserve"> </w:t>
      </w:r>
      <w:r w:rsidRPr="00695DC4">
        <w:t>Universitas</w:t>
      </w:r>
      <w:r w:rsidRPr="00695DC4">
        <w:rPr>
          <w:spacing w:val="-3"/>
        </w:rPr>
        <w:t xml:space="preserve"> </w:t>
      </w:r>
      <w:r w:rsidRPr="00695DC4">
        <w:t>Muslim Nusantara (UMN) Al-Washliyah Medan</w:t>
      </w:r>
    </w:p>
    <w:p w14:paraId="7D024F83" w14:textId="242A1E1E" w:rsidR="00DB7FEE" w:rsidRPr="00695DC4" w:rsidRDefault="000225E6" w:rsidP="00A47794">
      <w:pPr>
        <w:pStyle w:val="Heading3"/>
        <w:tabs>
          <w:tab w:val="clear" w:pos="1440"/>
        </w:tabs>
      </w:pPr>
      <w:bookmarkStart w:id="6" w:name="_Toc200813653"/>
      <w:r w:rsidRPr="00695DC4">
        <w:t xml:space="preserve">3.2.2 </w:t>
      </w:r>
      <w:r w:rsidR="00AB1DA2" w:rsidRPr="00695DC4">
        <w:tab/>
      </w:r>
      <w:r w:rsidR="00DB7FEE" w:rsidRPr="00695DC4">
        <w:t>Jadwal Penelitian</w:t>
      </w:r>
      <w:bookmarkEnd w:id="6"/>
    </w:p>
    <w:p w14:paraId="4DB7CC1D" w14:textId="67E00D52" w:rsidR="006A4966" w:rsidRPr="00695DC4" w:rsidRDefault="00DB7FEE" w:rsidP="00AB1DA2">
      <w:pPr>
        <w:pStyle w:val="BodyText"/>
        <w:spacing w:line="480" w:lineRule="auto"/>
        <w:ind w:firstLine="720"/>
        <w:jc w:val="both"/>
        <w:rPr>
          <w:spacing w:val="-2"/>
        </w:rPr>
      </w:pPr>
      <w:r w:rsidRPr="00695DC4">
        <w:t>Waktu penelitian</w:t>
      </w:r>
      <w:r w:rsidRPr="00695DC4">
        <w:rPr>
          <w:spacing w:val="-4"/>
        </w:rPr>
        <w:t xml:space="preserve"> </w:t>
      </w:r>
      <w:r w:rsidRPr="00695DC4">
        <w:t>dilakukan</w:t>
      </w:r>
      <w:r w:rsidRPr="00695DC4">
        <w:rPr>
          <w:spacing w:val="-4"/>
        </w:rPr>
        <w:t xml:space="preserve"> </w:t>
      </w:r>
      <w:r w:rsidRPr="00695DC4">
        <w:t>pada</w:t>
      </w:r>
      <w:r w:rsidRPr="00695DC4">
        <w:rPr>
          <w:spacing w:val="4"/>
        </w:rPr>
        <w:t xml:space="preserve"> </w:t>
      </w:r>
      <w:r w:rsidR="00D022A0" w:rsidRPr="00695DC4">
        <w:t>Januari-Mei 2025</w:t>
      </w:r>
    </w:p>
    <w:p w14:paraId="64CA8DEA" w14:textId="298BB38B" w:rsidR="0016132F" w:rsidRPr="00695DC4" w:rsidRDefault="00675C52" w:rsidP="00A47794">
      <w:pPr>
        <w:pStyle w:val="Heading2"/>
        <w:spacing w:line="480" w:lineRule="auto"/>
      </w:pPr>
      <w:bookmarkStart w:id="7" w:name="_Toc200813654"/>
      <w:r w:rsidRPr="00695DC4">
        <w:t xml:space="preserve">3.3 </w:t>
      </w:r>
      <w:r w:rsidR="006A4966" w:rsidRPr="00695DC4">
        <w:t>Bahan</w:t>
      </w:r>
      <w:r w:rsidR="0016132F" w:rsidRPr="00695DC4">
        <w:t xml:space="preserve"> dan Peralatan</w:t>
      </w:r>
      <w:bookmarkEnd w:id="7"/>
    </w:p>
    <w:p w14:paraId="47B9A44D" w14:textId="7ED231D9" w:rsidR="0016132F" w:rsidRPr="00695DC4" w:rsidRDefault="00675C52" w:rsidP="00A47794">
      <w:pPr>
        <w:pStyle w:val="Heading3"/>
        <w:tabs>
          <w:tab w:val="clear" w:pos="1440"/>
        </w:tabs>
        <w:rPr>
          <w:lang w:val="id"/>
        </w:rPr>
      </w:pPr>
      <w:bookmarkStart w:id="8" w:name="_Toc200813655"/>
      <w:r w:rsidRPr="00695DC4">
        <w:rPr>
          <w:lang w:val="id"/>
        </w:rPr>
        <w:t xml:space="preserve">3.3.1 </w:t>
      </w:r>
      <w:r w:rsidR="00AB1DA2" w:rsidRPr="00695DC4">
        <w:rPr>
          <w:lang w:val="id"/>
        </w:rPr>
        <w:tab/>
      </w:r>
      <w:r w:rsidR="0016132F" w:rsidRPr="00695DC4">
        <w:rPr>
          <w:lang w:val="id"/>
        </w:rPr>
        <w:t>Bahan Penelitian</w:t>
      </w:r>
      <w:bookmarkEnd w:id="8"/>
    </w:p>
    <w:p w14:paraId="3C0ECDF7" w14:textId="5E5302F4" w:rsidR="0016132F" w:rsidRPr="00695DC4" w:rsidRDefault="0016132F" w:rsidP="00AB1DA2">
      <w:pPr>
        <w:pStyle w:val="Default"/>
        <w:spacing w:line="480" w:lineRule="auto"/>
        <w:ind w:firstLine="720"/>
        <w:jc w:val="both"/>
        <w:rPr>
          <w:lang w:val="id"/>
        </w:rPr>
      </w:pPr>
      <w:r w:rsidRPr="00695DC4">
        <w:rPr>
          <w:lang w:val="id"/>
        </w:rPr>
        <w:t>Bahan yang digunakan dalam penelitian ini adalah buah jambu nasi-nasi yang dikeringkan menjadi simplisia, etanol 96%, aquadest, H</w:t>
      </w:r>
      <w:r w:rsidRPr="00695DC4">
        <w:rPr>
          <w:vertAlign w:val="subscript"/>
          <w:lang w:val="id"/>
        </w:rPr>
        <w:t>2</w:t>
      </w:r>
      <w:r w:rsidRPr="00695DC4">
        <w:rPr>
          <w:lang w:val="id"/>
        </w:rPr>
        <w:t>SO</w:t>
      </w:r>
      <w:r w:rsidRPr="00695DC4">
        <w:rPr>
          <w:vertAlign w:val="subscript"/>
          <w:lang w:val="id"/>
        </w:rPr>
        <w:t xml:space="preserve">4 </w:t>
      </w:r>
      <w:r w:rsidRPr="00695DC4">
        <w:rPr>
          <w:lang w:val="id"/>
        </w:rPr>
        <w:t>1%, serbuk magnesium, HC</w:t>
      </w:r>
      <w:r w:rsidR="00B06018" w:rsidRPr="00695DC4">
        <w:rPr>
          <w:lang w:val="id"/>
        </w:rPr>
        <w:t xml:space="preserve">l </w:t>
      </w:r>
      <w:r w:rsidRPr="00695DC4">
        <w:rPr>
          <w:lang w:val="id"/>
        </w:rPr>
        <w:t xml:space="preserve"> pekat, besi (III) klorida, amil alkohol, pereaksi Bourchardat, pereaksi Mayer, pereaksi Dragendroff,</w:t>
      </w:r>
      <w:r w:rsidR="00852271">
        <w:rPr>
          <w:lang w:val="id"/>
        </w:rPr>
        <w:t xml:space="preserve"> </w:t>
      </w:r>
      <w:r w:rsidRPr="00695DC4">
        <w:rPr>
          <w:lang w:val="id"/>
        </w:rPr>
        <w:t>toluene</w:t>
      </w:r>
      <w:r w:rsidR="00B06018" w:rsidRPr="00695DC4">
        <w:rPr>
          <w:lang w:val="id"/>
        </w:rPr>
        <w:t>na</w:t>
      </w:r>
      <w:r w:rsidRPr="00695DC4">
        <w:rPr>
          <w:lang w:val="id"/>
        </w:rPr>
        <w:t>,</w:t>
      </w:r>
      <w:r w:rsidR="00852271">
        <w:rPr>
          <w:lang w:val="id"/>
        </w:rPr>
        <w:t xml:space="preserve"> </w:t>
      </w:r>
      <w:r w:rsidRPr="00695DC4">
        <w:rPr>
          <w:lang w:val="id"/>
        </w:rPr>
        <w:t xml:space="preserve">kloroform, </w:t>
      </w:r>
      <w:r w:rsidRPr="00695DC4">
        <w:rPr>
          <w:i/>
          <w:lang w:val="id"/>
        </w:rPr>
        <w:t>n</w:t>
      </w:r>
      <w:r w:rsidRPr="00695DC4">
        <w:rPr>
          <w:lang w:val="id"/>
        </w:rPr>
        <w:t>-heksana, aluminium klorida, natrium asetat, metil paraben, propilenglikol, gliserin, Carbomer 940, TEA</w:t>
      </w:r>
      <w:r w:rsidR="00852271">
        <w:rPr>
          <w:lang w:val="id"/>
        </w:rPr>
        <w:t>,</w:t>
      </w:r>
      <w:r w:rsidRPr="00695DC4">
        <w:rPr>
          <w:lang w:val="id"/>
        </w:rPr>
        <w:t xml:space="preserve"> </w:t>
      </w:r>
      <w:r w:rsidR="00992ADC">
        <w:rPr>
          <w:lang w:val="id"/>
        </w:rPr>
        <w:t>dan</w:t>
      </w:r>
      <w:r w:rsidR="00992ADC" w:rsidRPr="00695DC4">
        <w:rPr>
          <w:lang w:val="id"/>
        </w:rPr>
        <w:t xml:space="preserve"> </w:t>
      </w:r>
      <w:r w:rsidRPr="00695DC4">
        <w:rPr>
          <w:lang w:val="id"/>
        </w:rPr>
        <w:t xml:space="preserve">DPPH. </w:t>
      </w:r>
    </w:p>
    <w:p w14:paraId="59628BC6" w14:textId="28D3E225" w:rsidR="007519D2" w:rsidRPr="00695DC4" w:rsidRDefault="0016132F" w:rsidP="00A47794">
      <w:pPr>
        <w:pStyle w:val="Heading3"/>
        <w:tabs>
          <w:tab w:val="clear" w:pos="1440"/>
        </w:tabs>
        <w:rPr>
          <w:lang w:val="id"/>
        </w:rPr>
      </w:pPr>
      <w:bookmarkStart w:id="9" w:name="_Toc200813656"/>
      <w:r w:rsidRPr="00695DC4">
        <w:rPr>
          <w:lang w:val="id"/>
        </w:rPr>
        <w:t>3.3.2</w:t>
      </w:r>
      <w:r w:rsidR="00AB1DA2" w:rsidRPr="00695DC4">
        <w:rPr>
          <w:lang w:val="id"/>
        </w:rPr>
        <w:t xml:space="preserve"> </w:t>
      </w:r>
      <w:r w:rsidR="00AB1DA2" w:rsidRPr="00695DC4">
        <w:rPr>
          <w:lang w:val="id"/>
        </w:rPr>
        <w:tab/>
      </w:r>
      <w:r w:rsidR="003417ED" w:rsidRPr="00695DC4">
        <w:rPr>
          <w:lang w:val="id"/>
        </w:rPr>
        <w:t>Peralatan</w:t>
      </w:r>
      <w:r w:rsidRPr="00695DC4">
        <w:rPr>
          <w:lang w:val="id"/>
        </w:rPr>
        <w:t xml:space="preserve"> Penelitian</w:t>
      </w:r>
      <w:bookmarkEnd w:id="9"/>
    </w:p>
    <w:p w14:paraId="7F8612F2" w14:textId="66A293C7" w:rsidR="00EB48B1" w:rsidRPr="00695DC4" w:rsidRDefault="00EB48B1" w:rsidP="00AB1DA2">
      <w:pPr>
        <w:spacing w:after="0" w:line="480" w:lineRule="auto"/>
        <w:ind w:firstLine="720"/>
        <w:jc w:val="both"/>
        <w:rPr>
          <w:rFonts w:ascii="Times New Roman" w:hAnsi="Times New Roman" w:cs="Times New Roman"/>
          <w:b/>
          <w:sz w:val="24"/>
          <w:szCs w:val="24"/>
          <w:lang w:val="id"/>
        </w:rPr>
      </w:pPr>
      <w:r w:rsidRPr="00695DC4">
        <w:rPr>
          <w:rFonts w:ascii="Times New Roman" w:hAnsi="Times New Roman" w:cs="Times New Roman"/>
          <w:sz w:val="24"/>
          <w:szCs w:val="24"/>
          <w:lang w:val="id"/>
        </w:rPr>
        <w:t xml:space="preserve">Alat yang digunakan pada penelitian ini adalah timbangan analitik, blender, oven, tanur, homogenizer, desikator, serangkaian </w:t>
      </w:r>
      <w:r w:rsidRPr="00695DC4">
        <w:rPr>
          <w:rFonts w:ascii="Times New Roman" w:hAnsi="Times New Roman" w:cs="Times New Roman"/>
          <w:i/>
          <w:iCs/>
          <w:sz w:val="24"/>
          <w:szCs w:val="24"/>
          <w:lang w:val="id"/>
        </w:rPr>
        <w:t>rotary evaporator</w:t>
      </w:r>
      <w:r w:rsidRPr="00695DC4">
        <w:rPr>
          <w:rFonts w:ascii="Times New Roman" w:hAnsi="Times New Roman" w:cs="Times New Roman"/>
          <w:sz w:val="24"/>
          <w:szCs w:val="24"/>
          <w:lang w:val="id"/>
        </w:rPr>
        <w:t xml:space="preserve">, seperangkat alat gelas, </w:t>
      </w:r>
      <w:r w:rsidRPr="00695DC4">
        <w:rPr>
          <w:rFonts w:ascii="Times New Roman" w:hAnsi="Times New Roman" w:cs="Times New Roman"/>
          <w:i/>
          <w:iCs/>
          <w:sz w:val="24"/>
          <w:szCs w:val="24"/>
          <w:lang w:val="id"/>
        </w:rPr>
        <w:t xml:space="preserve">hot </w:t>
      </w:r>
      <w:r w:rsidRPr="00695DC4">
        <w:rPr>
          <w:rFonts w:ascii="Times New Roman" w:hAnsi="Times New Roman" w:cs="Times New Roman"/>
          <w:i/>
          <w:iCs/>
          <w:sz w:val="24"/>
          <w:szCs w:val="24"/>
          <w:lang w:val="id"/>
        </w:rPr>
        <w:lastRenderedPageBreak/>
        <w:t xml:space="preserve">plate, </w:t>
      </w:r>
      <w:r w:rsidRPr="00695DC4">
        <w:rPr>
          <w:rFonts w:ascii="Times New Roman" w:hAnsi="Times New Roman" w:cs="Times New Roman"/>
          <w:sz w:val="24"/>
          <w:szCs w:val="24"/>
          <w:lang w:val="id"/>
        </w:rPr>
        <w:t xml:space="preserve">alumunium foil, kertas saring, </w:t>
      </w:r>
      <w:r w:rsidRPr="00695DC4">
        <w:rPr>
          <w:rFonts w:ascii="Times New Roman" w:hAnsi="Times New Roman" w:cs="Times New Roman"/>
          <w:i/>
          <w:iCs/>
          <w:sz w:val="24"/>
          <w:szCs w:val="24"/>
          <w:lang w:val="id"/>
        </w:rPr>
        <w:t>waterbath</w:t>
      </w:r>
      <w:r w:rsidRPr="00695DC4">
        <w:rPr>
          <w:rFonts w:ascii="Times New Roman" w:hAnsi="Times New Roman" w:cs="Times New Roman"/>
          <w:sz w:val="24"/>
          <w:szCs w:val="24"/>
          <w:lang w:val="id"/>
        </w:rPr>
        <w:t>, dan seperangkat alat spektrofotometri UV-</w:t>
      </w:r>
      <w:r w:rsidR="00676D98" w:rsidRPr="00695DC4">
        <w:rPr>
          <w:rFonts w:ascii="Times New Roman" w:hAnsi="Times New Roman" w:cs="Times New Roman"/>
          <w:sz w:val="24"/>
          <w:szCs w:val="24"/>
          <w:lang w:val="id"/>
        </w:rPr>
        <w:t>v</w:t>
      </w:r>
      <w:r w:rsidRPr="00695DC4">
        <w:rPr>
          <w:rFonts w:ascii="Times New Roman" w:hAnsi="Times New Roman" w:cs="Times New Roman"/>
          <w:sz w:val="24"/>
          <w:szCs w:val="24"/>
          <w:lang w:val="id"/>
        </w:rPr>
        <w:t>is</w:t>
      </w:r>
      <w:r w:rsidRPr="00695DC4">
        <w:rPr>
          <w:rFonts w:ascii="Times New Roman" w:hAnsi="Times New Roman" w:cs="Times New Roman"/>
          <w:b/>
          <w:sz w:val="24"/>
          <w:szCs w:val="24"/>
          <w:lang w:val="id"/>
        </w:rPr>
        <w:t xml:space="preserve">. </w:t>
      </w:r>
    </w:p>
    <w:p w14:paraId="571A2760" w14:textId="37CB6183" w:rsidR="003417ED" w:rsidRPr="00695DC4" w:rsidRDefault="00675C52" w:rsidP="00A47794">
      <w:pPr>
        <w:pStyle w:val="Heading2"/>
        <w:spacing w:line="480" w:lineRule="auto"/>
      </w:pPr>
      <w:bookmarkStart w:id="10" w:name="_Toc200813657"/>
      <w:r w:rsidRPr="00695DC4">
        <w:t xml:space="preserve">3.4 </w:t>
      </w:r>
      <w:r w:rsidR="00EB48B1" w:rsidRPr="00695DC4">
        <w:t>Persiapan Sampel</w:t>
      </w:r>
      <w:bookmarkEnd w:id="10"/>
    </w:p>
    <w:p w14:paraId="216577D3" w14:textId="3F8AE348" w:rsidR="003417ED" w:rsidRPr="00695DC4" w:rsidRDefault="003417ED" w:rsidP="00A47794">
      <w:pPr>
        <w:pStyle w:val="Heading3"/>
        <w:tabs>
          <w:tab w:val="clear" w:pos="1440"/>
        </w:tabs>
        <w:rPr>
          <w:lang w:val="id"/>
        </w:rPr>
      </w:pPr>
      <w:bookmarkStart w:id="11" w:name="_Toc200813658"/>
      <w:r w:rsidRPr="00695DC4">
        <w:rPr>
          <w:lang w:val="id"/>
        </w:rPr>
        <w:t>3.</w:t>
      </w:r>
      <w:r w:rsidR="00EB48B1" w:rsidRPr="00695DC4">
        <w:rPr>
          <w:lang w:val="id"/>
        </w:rPr>
        <w:t>4</w:t>
      </w:r>
      <w:r w:rsidR="00AB1DA2" w:rsidRPr="00695DC4">
        <w:rPr>
          <w:lang w:val="id"/>
        </w:rPr>
        <w:t xml:space="preserve">.1 </w:t>
      </w:r>
      <w:r w:rsidR="00AB1DA2" w:rsidRPr="00695DC4">
        <w:rPr>
          <w:lang w:val="id"/>
        </w:rPr>
        <w:tab/>
      </w:r>
      <w:r w:rsidR="00EB48B1" w:rsidRPr="00695DC4">
        <w:rPr>
          <w:lang w:val="id"/>
        </w:rPr>
        <w:t xml:space="preserve">Determinasi </w:t>
      </w:r>
      <w:r w:rsidRPr="00695DC4">
        <w:rPr>
          <w:spacing w:val="-2"/>
          <w:lang w:val="id"/>
        </w:rPr>
        <w:t>Sampel</w:t>
      </w:r>
      <w:bookmarkEnd w:id="11"/>
    </w:p>
    <w:p w14:paraId="6F881EEC" w14:textId="5EDA0B96" w:rsidR="00EB48B1" w:rsidRPr="00695DC4" w:rsidRDefault="00EB48B1" w:rsidP="00AB1DA2">
      <w:pPr>
        <w:spacing w:after="0" w:line="480" w:lineRule="auto"/>
        <w:ind w:firstLine="720"/>
        <w:jc w:val="both"/>
        <w:rPr>
          <w:rFonts w:ascii="Times New Roman" w:hAnsi="Times New Roman" w:cs="Times New Roman"/>
          <w:b/>
          <w:sz w:val="24"/>
          <w:szCs w:val="24"/>
          <w:lang w:val="id"/>
        </w:rPr>
      </w:pPr>
      <w:r w:rsidRPr="00695DC4">
        <w:rPr>
          <w:rFonts w:ascii="Times New Roman" w:hAnsi="Times New Roman" w:cs="Times New Roman"/>
          <w:sz w:val="24"/>
          <w:szCs w:val="24"/>
          <w:shd w:val="clear" w:color="auto" w:fill="FFFFFF"/>
          <w:lang w:val="id"/>
        </w:rPr>
        <w:t xml:space="preserve">Determinasi tumbuhan dilakukan oleh Herbarium UNRI terhadap </w:t>
      </w:r>
      <w:r w:rsidRPr="00695DC4">
        <w:rPr>
          <w:rFonts w:ascii="Times New Roman" w:hAnsi="Times New Roman" w:cs="Times New Roman"/>
          <w:sz w:val="24"/>
          <w:szCs w:val="24"/>
          <w:lang w:val="id"/>
        </w:rPr>
        <w:t>buah jambu nasi-nasi (</w:t>
      </w:r>
      <w:r w:rsidR="008518B0" w:rsidRPr="008518B0">
        <w:rPr>
          <w:rFonts w:ascii="Times New Roman" w:hAnsi="Times New Roman" w:cs="Times New Roman"/>
          <w:i/>
          <w:iCs/>
          <w:sz w:val="24"/>
          <w:szCs w:val="24"/>
          <w:lang w:val="id"/>
        </w:rPr>
        <w:t>Syzygium zeylanicum</w:t>
      </w:r>
      <w:r w:rsidRPr="00695DC4">
        <w:rPr>
          <w:rFonts w:ascii="Times New Roman" w:hAnsi="Times New Roman" w:cs="Times New Roman"/>
          <w:i/>
          <w:iCs/>
          <w:sz w:val="24"/>
          <w:szCs w:val="24"/>
          <w:lang w:val="id"/>
        </w:rPr>
        <w:t xml:space="preserve"> </w:t>
      </w:r>
      <w:r w:rsidRPr="00695DC4">
        <w:rPr>
          <w:rFonts w:ascii="Times New Roman" w:hAnsi="Times New Roman" w:cs="Times New Roman"/>
          <w:sz w:val="24"/>
          <w:szCs w:val="24"/>
          <w:lang w:val="id"/>
        </w:rPr>
        <w:t>L.</w:t>
      </w:r>
      <w:r w:rsidRPr="00695DC4">
        <w:rPr>
          <w:rFonts w:ascii="Times New Roman" w:hAnsi="Times New Roman" w:cs="Times New Roman"/>
          <w:sz w:val="24"/>
          <w:szCs w:val="24"/>
          <w:shd w:val="clear" w:color="auto" w:fill="FFFFFF"/>
          <w:lang w:val="id"/>
        </w:rPr>
        <w:t>)</w:t>
      </w:r>
      <w:r w:rsidRPr="00695DC4">
        <w:rPr>
          <w:rFonts w:ascii="Times New Roman" w:hAnsi="Times New Roman" w:cs="Times New Roman"/>
          <w:i/>
          <w:sz w:val="24"/>
          <w:szCs w:val="24"/>
          <w:shd w:val="clear" w:color="auto" w:fill="FFFFFF"/>
          <w:lang w:val="id"/>
        </w:rPr>
        <w:t xml:space="preserve"> </w:t>
      </w:r>
      <w:r w:rsidRPr="00695DC4">
        <w:rPr>
          <w:rFonts w:ascii="Times New Roman" w:hAnsi="Times New Roman" w:cs="Times New Roman"/>
          <w:sz w:val="24"/>
          <w:szCs w:val="24"/>
          <w:shd w:val="clear" w:color="auto" w:fill="FFFFFF"/>
          <w:lang w:val="id"/>
        </w:rPr>
        <w:t>yang diteliti.</w:t>
      </w:r>
    </w:p>
    <w:p w14:paraId="7DB1050C" w14:textId="4E3E191F" w:rsidR="003417ED" w:rsidRPr="00695DC4" w:rsidRDefault="003417ED" w:rsidP="00A47794">
      <w:pPr>
        <w:pStyle w:val="Heading3"/>
        <w:tabs>
          <w:tab w:val="clear" w:pos="1440"/>
        </w:tabs>
        <w:rPr>
          <w:lang w:val="id"/>
        </w:rPr>
      </w:pPr>
      <w:bookmarkStart w:id="12" w:name="_Toc200813659"/>
      <w:r w:rsidRPr="00695DC4">
        <w:rPr>
          <w:lang w:val="id"/>
        </w:rPr>
        <w:t>3.</w:t>
      </w:r>
      <w:r w:rsidR="008D56E9" w:rsidRPr="00695DC4">
        <w:rPr>
          <w:lang w:val="id"/>
        </w:rPr>
        <w:t>4</w:t>
      </w:r>
      <w:r w:rsidRPr="00695DC4">
        <w:rPr>
          <w:lang w:val="id"/>
        </w:rPr>
        <w:t xml:space="preserve">.2 </w:t>
      </w:r>
      <w:r w:rsidR="00AB1DA2" w:rsidRPr="00695DC4">
        <w:rPr>
          <w:lang w:val="id"/>
        </w:rPr>
        <w:tab/>
      </w:r>
      <w:r w:rsidRPr="00695DC4">
        <w:rPr>
          <w:lang w:val="id"/>
        </w:rPr>
        <w:t>Peng</w:t>
      </w:r>
      <w:r w:rsidR="008D56E9" w:rsidRPr="00695DC4">
        <w:rPr>
          <w:lang w:val="id"/>
        </w:rPr>
        <w:t>ambilan Sampel Tumbuhan</w:t>
      </w:r>
      <w:bookmarkEnd w:id="12"/>
    </w:p>
    <w:p w14:paraId="32AFD1B4" w14:textId="60CE5CB1" w:rsidR="008D56E9" w:rsidRDefault="008D56E9" w:rsidP="00AB1DA2">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Sampel buah jambu nasi- nasi yang digunakan pada penelitian ini diperoleh dari Kabupaten Kampar, Kota Pekanbaru, Provinsi Riau</w:t>
      </w:r>
      <w:r w:rsidRPr="00695DC4">
        <w:rPr>
          <w:rFonts w:ascii="Times New Roman" w:hAnsi="Times New Roman" w:cs="Times New Roman"/>
          <w:sz w:val="24"/>
          <w:szCs w:val="24"/>
          <w:shd w:val="clear" w:color="auto" w:fill="FFFFFF"/>
          <w:lang w:val="id"/>
        </w:rPr>
        <w:t xml:space="preserve">. </w:t>
      </w:r>
      <w:r w:rsidRPr="00695DC4">
        <w:rPr>
          <w:rFonts w:ascii="Times New Roman" w:hAnsi="Times New Roman" w:cs="Times New Roman"/>
          <w:sz w:val="24"/>
          <w:szCs w:val="24"/>
          <w:lang w:val="id"/>
        </w:rPr>
        <w:t xml:space="preserve">Metode pengambilan dilakukan dengan cara </w:t>
      </w:r>
      <w:r w:rsidRPr="00695DC4">
        <w:rPr>
          <w:rFonts w:ascii="Times New Roman" w:hAnsi="Times New Roman" w:cs="Times New Roman"/>
          <w:i/>
          <w:sz w:val="24"/>
          <w:szCs w:val="24"/>
          <w:lang w:val="id"/>
        </w:rPr>
        <w:t>purposive</w:t>
      </w:r>
      <w:r w:rsidR="00992ADC">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 xml:space="preserve">Sampel diambil pada satu tempat atau daerah saja tidak membandingkannya dengan daerah lain. </w:t>
      </w:r>
    </w:p>
    <w:p w14:paraId="1EB921A9" w14:textId="77777777" w:rsidR="00695DC4" w:rsidRDefault="00695DC4" w:rsidP="00AB1DA2">
      <w:pPr>
        <w:spacing w:after="0" w:line="480" w:lineRule="auto"/>
        <w:ind w:firstLine="720"/>
        <w:jc w:val="both"/>
        <w:rPr>
          <w:rFonts w:ascii="Times New Roman" w:hAnsi="Times New Roman" w:cs="Times New Roman"/>
          <w:sz w:val="24"/>
          <w:szCs w:val="24"/>
          <w:lang w:val="id"/>
        </w:rPr>
      </w:pPr>
    </w:p>
    <w:p w14:paraId="3F4D115C" w14:textId="77777777" w:rsidR="00695DC4" w:rsidRDefault="00695DC4" w:rsidP="00AB1DA2">
      <w:pPr>
        <w:spacing w:after="0" w:line="480" w:lineRule="auto"/>
        <w:ind w:firstLine="720"/>
        <w:jc w:val="both"/>
        <w:rPr>
          <w:rFonts w:ascii="Times New Roman" w:hAnsi="Times New Roman" w:cs="Times New Roman"/>
          <w:sz w:val="24"/>
          <w:szCs w:val="24"/>
          <w:lang w:val="id"/>
        </w:rPr>
      </w:pPr>
    </w:p>
    <w:p w14:paraId="24C617FD" w14:textId="715F7E05" w:rsidR="008D56E9" w:rsidRPr="00695DC4" w:rsidRDefault="00675C52" w:rsidP="00A47794">
      <w:pPr>
        <w:pStyle w:val="Heading3"/>
        <w:tabs>
          <w:tab w:val="clear" w:pos="1440"/>
        </w:tabs>
        <w:rPr>
          <w:lang w:val="id"/>
        </w:rPr>
      </w:pPr>
      <w:bookmarkStart w:id="13" w:name="_Toc200813660"/>
      <w:r w:rsidRPr="00695DC4">
        <w:rPr>
          <w:lang w:val="id"/>
        </w:rPr>
        <w:t xml:space="preserve">3.4.3 </w:t>
      </w:r>
      <w:r w:rsidR="00AB1DA2" w:rsidRPr="00695DC4">
        <w:rPr>
          <w:lang w:val="id"/>
        </w:rPr>
        <w:tab/>
      </w:r>
      <w:r w:rsidR="003417ED" w:rsidRPr="00695DC4">
        <w:rPr>
          <w:lang w:val="id"/>
        </w:rPr>
        <w:t xml:space="preserve">Pengelolaan </w:t>
      </w:r>
      <w:r w:rsidR="00805930" w:rsidRPr="00695DC4">
        <w:rPr>
          <w:lang w:val="id"/>
        </w:rPr>
        <w:t>Simplisia</w:t>
      </w:r>
      <w:bookmarkEnd w:id="13"/>
    </w:p>
    <w:p w14:paraId="1A39B317" w14:textId="24F977EB" w:rsidR="00F57702" w:rsidRPr="00695DC4" w:rsidRDefault="008D56E9" w:rsidP="00AB1DA2">
      <w:pPr>
        <w:pStyle w:val="BodyText"/>
        <w:spacing w:line="480" w:lineRule="auto"/>
        <w:ind w:firstLine="720"/>
        <w:jc w:val="both"/>
        <w:rPr>
          <w:shd w:val="clear" w:color="auto" w:fill="FFFFFF"/>
        </w:rPr>
      </w:pPr>
      <w:r w:rsidRPr="00695DC4">
        <w:rPr>
          <w:shd w:val="clear" w:color="auto" w:fill="FFFFFF"/>
        </w:rPr>
        <w:t xml:space="preserve">Sampel </w:t>
      </w:r>
      <w:r w:rsidRPr="00695DC4">
        <w:t>buah jambu nasi-nasi (</w:t>
      </w:r>
      <w:r w:rsidR="008518B0" w:rsidRPr="008518B0">
        <w:rPr>
          <w:i/>
          <w:iCs/>
        </w:rPr>
        <w:t>Syzygium zeylanicum</w:t>
      </w:r>
      <w:r w:rsidRPr="00695DC4">
        <w:rPr>
          <w:i/>
          <w:iCs/>
        </w:rPr>
        <w:t xml:space="preserve"> </w:t>
      </w:r>
      <w:r w:rsidRPr="00695DC4">
        <w:t>L.</w:t>
      </w:r>
      <w:r w:rsidRPr="00695DC4">
        <w:rPr>
          <w:shd w:val="clear" w:color="auto" w:fill="FFFFFF"/>
        </w:rPr>
        <w:t>)</w:t>
      </w:r>
      <w:r w:rsidRPr="00695DC4">
        <w:rPr>
          <w:i/>
          <w:shd w:val="clear" w:color="auto" w:fill="FFFFFF"/>
        </w:rPr>
        <w:t xml:space="preserve"> </w:t>
      </w:r>
      <w:r w:rsidRPr="00695DC4">
        <w:rPr>
          <w:shd w:val="clear" w:color="auto" w:fill="FFFFFF"/>
        </w:rPr>
        <w:t xml:space="preserve">yang masih segar dikumpulkan disortasi basah untuk memisahkan cemaran (kotoran dan bahan asing lain) </w:t>
      </w:r>
      <w:r w:rsidRPr="00695DC4">
        <w:rPr>
          <w:shd w:val="clear" w:color="auto" w:fill="FFFFFF"/>
        </w:rPr>
        <w:lastRenderedPageBreak/>
        <w:t>dari bahan simplisia dan ditimbang berat basahnya. Kemudian dikeringkan didalam lemari pengering hingga kering dan dilakukan sortasi kering yaitu membuang benda-benda asing yang tertinggal pada simplisia. Kemudian ditimbang berat keringnya, dihaluskan dengan blender dan disimpan di dalam wadah yang tertutup rapat</w:t>
      </w:r>
      <w:r w:rsidR="00992ADC">
        <w:rPr>
          <w:shd w:val="clear" w:color="auto" w:fill="FFFFFF"/>
        </w:rPr>
        <w:t xml:space="preserve"> </w:t>
      </w:r>
      <w:r w:rsidRPr="00695DC4">
        <w:rPr>
          <w:shd w:val="clear" w:color="auto" w:fill="FFFFFF"/>
        </w:rPr>
        <w:fldChar w:fldCharType="begin"/>
      </w:r>
      <w:r w:rsidRPr="00695DC4">
        <w:rPr>
          <w:shd w:val="clear" w:color="auto" w:fill="FFFFFF"/>
        </w:rPr>
        <w:instrText xml:space="preserve"> ADDIN ZOTERO_ITEM CSL_CITATION {"citationID":"G4PWC8Fw","properties":{"formattedCitation":"(Kaban et al., 2022)","plainCitation":"(Kaban et al., 2022)","noteIndex":0},"citationItems":[{"id":250,"uris":["http://zotero.org/users/local/lZXBrS9K/items/6VZ4KRKN"],"itemData":{"id":250,"type":"article-journal","container-title":"INSOLOGI: Jurnal Sains Dan Teknologi","issue":"4","page":"393–400","source":"Google Scholar","title":"Formulasi Sediaan Lip Cream Ekstrak Daun Miana (Coleus scuatellariodes [L] Benth.) sebagai Pewarna Alami","volume":"1","author":[{"family":"Kaban","given":"Vera Estefania"},{"family":"Nasri","given":"Nasri"},{"family":"Gurning","given":"Kasta"},{"family":"Syahputra","given":"Hariyadi Dharmawan"},{"family":"Rani","given":"Zulmai"}],"issued":{"date-parts":[["2022"]]}}}],"schema":"https://github.com/citation-style-language/schema/raw/master/csl-citation.json"} </w:instrText>
      </w:r>
      <w:r w:rsidRPr="00695DC4">
        <w:rPr>
          <w:shd w:val="clear" w:color="auto" w:fill="FFFFFF"/>
        </w:rPr>
        <w:fldChar w:fldCharType="separate"/>
      </w:r>
      <w:r w:rsidRPr="00695DC4">
        <w:rPr>
          <w:noProof/>
          <w:shd w:val="clear" w:color="auto" w:fill="FFFFFF"/>
        </w:rPr>
        <w:t xml:space="preserve">(Kaban </w:t>
      </w:r>
      <w:r w:rsidRPr="0026112B">
        <w:rPr>
          <w:i/>
          <w:iCs/>
          <w:noProof/>
          <w:shd w:val="clear" w:color="auto" w:fill="FFFFFF"/>
        </w:rPr>
        <w:t>et al</w:t>
      </w:r>
      <w:r w:rsidRPr="00695DC4">
        <w:rPr>
          <w:noProof/>
          <w:shd w:val="clear" w:color="auto" w:fill="FFFFFF"/>
        </w:rPr>
        <w:t>., 2022)</w:t>
      </w:r>
      <w:r w:rsidRPr="00695DC4">
        <w:rPr>
          <w:shd w:val="clear" w:color="auto" w:fill="FFFFFF"/>
        </w:rPr>
        <w:fldChar w:fldCharType="end"/>
      </w:r>
      <w:r w:rsidRPr="00695DC4">
        <w:rPr>
          <w:shd w:val="clear" w:color="auto" w:fill="FFFFFF"/>
        </w:rPr>
        <w:t>.</w:t>
      </w:r>
    </w:p>
    <w:p w14:paraId="5678090D" w14:textId="3D7273A2" w:rsidR="00234F08" w:rsidRPr="00695DC4" w:rsidRDefault="00675C52" w:rsidP="00A47794">
      <w:pPr>
        <w:pStyle w:val="Heading2"/>
        <w:spacing w:line="480" w:lineRule="auto"/>
        <w:rPr>
          <w:shd w:val="clear" w:color="auto" w:fill="FFFFFF"/>
        </w:rPr>
      </w:pPr>
      <w:bookmarkStart w:id="14" w:name="_Toc200813661"/>
      <w:r w:rsidRPr="00695DC4">
        <w:rPr>
          <w:shd w:val="clear" w:color="auto" w:fill="FFFFFF"/>
        </w:rPr>
        <w:t xml:space="preserve">3.5 </w:t>
      </w:r>
      <w:r w:rsidR="008D56E9" w:rsidRPr="00695DC4">
        <w:rPr>
          <w:shd w:val="clear" w:color="auto" w:fill="FFFFFF"/>
        </w:rPr>
        <w:t>Karakterisasi Simplisia</w:t>
      </w:r>
      <w:bookmarkStart w:id="15" w:name="3.6.1_Makroskopik"/>
      <w:bookmarkStart w:id="16" w:name="_bookmark53"/>
      <w:bookmarkEnd w:id="14"/>
      <w:bookmarkEnd w:id="15"/>
      <w:bookmarkEnd w:id="16"/>
    </w:p>
    <w:p w14:paraId="32983C6B" w14:textId="084893C4" w:rsidR="00F57702" w:rsidRPr="00695DC4" w:rsidRDefault="00675C52" w:rsidP="00A47794">
      <w:pPr>
        <w:pStyle w:val="Heading3"/>
        <w:tabs>
          <w:tab w:val="clear" w:pos="1440"/>
        </w:tabs>
        <w:rPr>
          <w:shd w:val="clear" w:color="auto" w:fill="FFFFFF"/>
          <w:lang w:val="id"/>
        </w:rPr>
      </w:pPr>
      <w:bookmarkStart w:id="17" w:name="_Toc200813662"/>
      <w:r w:rsidRPr="00695DC4">
        <w:rPr>
          <w:shd w:val="clear" w:color="auto" w:fill="FFFFFF"/>
          <w:lang w:val="id"/>
        </w:rPr>
        <w:t xml:space="preserve">3.5.1 </w:t>
      </w:r>
      <w:r w:rsidR="00AB1DA2" w:rsidRPr="00695DC4">
        <w:rPr>
          <w:shd w:val="clear" w:color="auto" w:fill="FFFFFF"/>
          <w:lang w:val="id"/>
        </w:rPr>
        <w:tab/>
      </w:r>
      <w:r w:rsidR="00234F08" w:rsidRPr="00695DC4">
        <w:rPr>
          <w:shd w:val="clear" w:color="auto" w:fill="FFFFFF"/>
          <w:lang w:val="id"/>
        </w:rPr>
        <w:t xml:space="preserve">Pemeriksaan </w:t>
      </w:r>
      <w:r w:rsidR="00F57702" w:rsidRPr="00695DC4">
        <w:rPr>
          <w:spacing w:val="-2"/>
          <w:lang w:val="id"/>
        </w:rPr>
        <w:t>Makroskopik</w:t>
      </w:r>
      <w:bookmarkEnd w:id="17"/>
    </w:p>
    <w:p w14:paraId="1D8A0A5F" w14:textId="56A2814F" w:rsidR="002F4CCB" w:rsidRPr="00695DC4" w:rsidRDefault="00F57702" w:rsidP="00AB1DA2">
      <w:pPr>
        <w:pStyle w:val="BodyText"/>
        <w:spacing w:line="480" w:lineRule="auto"/>
        <w:ind w:firstLine="720"/>
        <w:jc w:val="both"/>
      </w:pPr>
      <w:r w:rsidRPr="00695DC4">
        <w:t>Pemeriksaan</w:t>
      </w:r>
      <w:r w:rsidRPr="00695DC4">
        <w:rPr>
          <w:spacing w:val="-5"/>
        </w:rPr>
        <w:t xml:space="preserve"> </w:t>
      </w:r>
      <w:r w:rsidRPr="00695DC4">
        <w:t>makroskopik</w:t>
      </w:r>
      <w:r w:rsidRPr="00695DC4">
        <w:rPr>
          <w:spacing w:val="-5"/>
        </w:rPr>
        <w:t xml:space="preserve"> </w:t>
      </w:r>
      <w:r w:rsidRPr="00695DC4">
        <w:t>dilakukan</w:t>
      </w:r>
      <w:r w:rsidRPr="00695DC4">
        <w:rPr>
          <w:spacing w:val="-9"/>
        </w:rPr>
        <w:t xml:space="preserve"> </w:t>
      </w:r>
      <w:r w:rsidRPr="00695DC4">
        <w:t xml:space="preserve">terhadap </w:t>
      </w:r>
      <w:r w:rsidR="002B6145" w:rsidRPr="00695DC4">
        <w:t>j</w:t>
      </w:r>
      <w:r w:rsidR="002F25D3" w:rsidRPr="00695DC4">
        <w:t xml:space="preserve">ambu </w:t>
      </w:r>
      <w:r w:rsidR="002B6145" w:rsidRPr="00695DC4">
        <w:t>n</w:t>
      </w:r>
      <w:r w:rsidR="002F25D3" w:rsidRPr="00695DC4">
        <w:t>asi-</w:t>
      </w:r>
      <w:r w:rsidR="002B6145" w:rsidRPr="00695DC4">
        <w:t>n</w:t>
      </w:r>
      <w:r w:rsidR="002F25D3" w:rsidRPr="00695DC4">
        <w:t>asi (</w:t>
      </w:r>
      <w:r w:rsidR="008518B0" w:rsidRPr="008518B0">
        <w:rPr>
          <w:i/>
          <w:iCs/>
        </w:rPr>
        <w:t>Syzygium zeylanicum</w:t>
      </w:r>
      <w:r w:rsidR="002B6145" w:rsidRPr="00695DC4">
        <w:t xml:space="preserve"> L</w:t>
      </w:r>
      <w:r w:rsidR="00234F08" w:rsidRPr="00695DC4">
        <w:t>.</w:t>
      </w:r>
      <w:r w:rsidR="002B6145" w:rsidRPr="00695DC4">
        <w:t>)</w:t>
      </w:r>
      <w:r w:rsidRPr="00695DC4">
        <w:t xml:space="preserve"> dengan</w:t>
      </w:r>
      <w:r w:rsidRPr="00695DC4">
        <w:rPr>
          <w:spacing w:val="-7"/>
        </w:rPr>
        <w:t xml:space="preserve"> </w:t>
      </w:r>
      <w:r w:rsidRPr="00695DC4">
        <w:t>cara memperhatikan</w:t>
      </w:r>
      <w:r w:rsidRPr="00695DC4">
        <w:rPr>
          <w:spacing w:val="-7"/>
        </w:rPr>
        <w:t xml:space="preserve"> </w:t>
      </w:r>
      <w:r w:rsidRPr="00695DC4">
        <w:t>warna, bentuk, dan ukuran.</w:t>
      </w:r>
      <w:bookmarkStart w:id="18" w:name="3.6.2_Mikroskopik"/>
      <w:bookmarkStart w:id="19" w:name="_bookmark54"/>
      <w:bookmarkEnd w:id="18"/>
      <w:bookmarkEnd w:id="19"/>
      <w:r w:rsidR="007478BC" w:rsidRPr="00695DC4">
        <w:t>(</w:t>
      </w:r>
      <w:r w:rsidR="003D21AF" w:rsidRPr="00695DC4">
        <w:t xml:space="preserve">Syarifah </w:t>
      </w:r>
      <w:r w:rsidR="003D21AF" w:rsidRPr="0026112B">
        <w:rPr>
          <w:i/>
          <w:iCs/>
        </w:rPr>
        <w:t>et al</w:t>
      </w:r>
      <w:r w:rsidR="003D21AF" w:rsidRPr="00695DC4">
        <w:t>., 2023)</w:t>
      </w:r>
    </w:p>
    <w:p w14:paraId="53BCADEF" w14:textId="64F36379" w:rsidR="00F57702" w:rsidRPr="00695DC4" w:rsidRDefault="00F57702" w:rsidP="00A47794">
      <w:pPr>
        <w:pStyle w:val="Heading3"/>
        <w:tabs>
          <w:tab w:val="clear" w:pos="1440"/>
        </w:tabs>
        <w:rPr>
          <w:lang w:val="id"/>
        </w:rPr>
      </w:pPr>
      <w:bookmarkStart w:id="20" w:name="_Toc200813663"/>
      <w:r w:rsidRPr="00695DC4">
        <w:rPr>
          <w:lang w:val="id"/>
        </w:rPr>
        <w:t>3.</w:t>
      </w:r>
      <w:r w:rsidR="00234F08" w:rsidRPr="00695DC4">
        <w:rPr>
          <w:lang w:val="id"/>
        </w:rPr>
        <w:t>5</w:t>
      </w:r>
      <w:r w:rsidR="00AB1DA2" w:rsidRPr="00695DC4">
        <w:rPr>
          <w:lang w:val="id"/>
        </w:rPr>
        <w:t xml:space="preserve">.2 </w:t>
      </w:r>
      <w:r w:rsidR="00AB1DA2" w:rsidRPr="00695DC4">
        <w:rPr>
          <w:lang w:val="id"/>
        </w:rPr>
        <w:tab/>
      </w:r>
      <w:r w:rsidR="00234F08" w:rsidRPr="00695DC4">
        <w:rPr>
          <w:lang w:val="id"/>
        </w:rPr>
        <w:t xml:space="preserve">Pemeriksaan </w:t>
      </w:r>
      <w:r w:rsidRPr="00695DC4">
        <w:rPr>
          <w:lang w:val="id"/>
        </w:rPr>
        <w:t>Mikroskopik</w:t>
      </w:r>
      <w:bookmarkEnd w:id="20"/>
    </w:p>
    <w:p w14:paraId="014F9434" w14:textId="68949E2D" w:rsidR="002B6145" w:rsidRPr="00695DC4" w:rsidRDefault="00234F08" w:rsidP="00AB1DA2">
      <w:pPr>
        <w:spacing w:after="0" w:line="480" w:lineRule="auto"/>
        <w:ind w:firstLine="720"/>
        <w:jc w:val="both"/>
        <w:rPr>
          <w:rFonts w:ascii="Times New Roman" w:hAnsi="Times New Roman" w:cs="Times New Roman"/>
          <w:b/>
          <w:sz w:val="24"/>
          <w:szCs w:val="24"/>
          <w:lang w:val="id"/>
        </w:rPr>
      </w:pPr>
      <w:r w:rsidRPr="00695DC4">
        <w:rPr>
          <w:rFonts w:ascii="Times New Roman" w:hAnsi="Times New Roman" w:cs="Times New Roman"/>
          <w:sz w:val="24"/>
          <w:szCs w:val="24"/>
          <w:lang w:val="id"/>
        </w:rPr>
        <w:t>Pemeriksaan mikroskopik dilakukan terhadap serbuk simplisia buah jambu nasi-nasi (</w:t>
      </w:r>
      <w:r w:rsidR="008518B0" w:rsidRPr="008518B0">
        <w:rPr>
          <w:rFonts w:ascii="Times New Roman" w:hAnsi="Times New Roman" w:cs="Times New Roman"/>
          <w:i/>
          <w:iCs/>
          <w:sz w:val="24"/>
          <w:szCs w:val="24"/>
          <w:lang w:val="id"/>
        </w:rPr>
        <w:t>Syzygium zeylanicum</w:t>
      </w:r>
      <w:r w:rsidRPr="00695DC4">
        <w:rPr>
          <w:rFonts w:ascii="Times New Roman" w:hAnsi="Times New Roman" w:cs="Times New Roman"/>
          <w:i/>
          <w:iCs/>
          <w:sz w:val="24"/>
          <w:szCs w:val="24"/>
          <w:lang w:val="id"/>
        </w:rPr>
        <w:t xml:space="preserve"> </w:t>
      </w:r>
      <w:r w:rsidRPr="00695DC4">
        <w:rPr>
          <w:rFonts w:ascii="Times New Roman" w:hAnsi="Times New Roman" w:cs="Times New Roman"/>
          <w:sz w:val="24"/>
          <w:szCs w:val="24"/>
          <w:lang w:val="id"/>
        </w:rPr>
        <w:t>L.</w:t>
      </w:r>
      <w:r w:rsidRPr="00695DC4">
        <w:rPr>
          <w:rFonts w:ascii="Times New Roman" w:hAnsi="Times New Roman" w:cs="Times New Roman"/>
          <w:sz w:val="24"/>
          <w:szCs w:val="24"/>
          <w:shd w:val="clear" w:color="auto" w:fill="FFFFFF"/>
          <w:lang w:val="id"/>
        </w:rPr>
        <w:t>)</w:t>
      </w:r>
      <w:r w:rsidRPr="00695DC4">
        <w:rPr>
          <w:rFonts w:ascii="Times New Roman" w:hAnsi="Times New Roman" w:cs="Times New Roman"/>
          <w:i/>
          <w:sz w:val="24"/>
          <w:szCs w:val="24"/>
          <w:shd w:val="clear" w:color="auto" w:fill="FFFFFF"/>
          <w:lang w:val="id"/>
        </w:rPr>
        <w:t xml:space="preserve"> </w:t>
      </w:r>
      <w:r w:rsidRPr="00695DC4">
        <w:rPr>
          <w:rFonts w:ascii="Times New Roman" w:hAnsi="Times New Roman" w:cs="Times New Roman"/>
          <w:sz w:val="24"/>
          <w:szCs w:val="24"/>
          <w:lang w:val="id"/>
        </w:rPr>
        <w:t>dengan cara sampel diletakkan diatas kaca objek, lalu ditetesi dengan kloralhidrat</w:t>
      </w:r>
      <w:r w:rsidR="00992ADC">
        <w:rPr>
          <w:rFonts w:ascii="Times New Roman" w:hAnsi="Times New Roman" w:cs="Times New Roman"/>
          <w:sz w:val="24"/>
          <w:szCs w:val="24"/>
          <w:lang w:val="id"/>
        </w:rPr>
        <w:t xml:space="preserve"> </w:t>
      </w:r>
      <w:r w:rsidR="007478BC" w:rsidRPr="00695DC4">
        <w:rPr>
          <w:rFonts w:ascii="Times New Roman" w:hAnsi="Times New Roman" w:cs="Times New Roman"/>
          <w:sz w:val="24"/>
          <w:szCs w:val="24"/>
          <w:lang w:val="id"/>
        </w:rPr>
        <w:t>(Sunarti, 2023).</w:t>
      </w:r>
    </w:p>
    <w:p w14:paraId="56063EBC" w14:textId="683C06E0" w:rsidR="00F57702" w:rsidRPr="00695DC4" w:rsidRDefault="00675C52" w:rsidP="00A47794">
      <w:pPr>
        <w:pStyle w:val="Heading3"/>
        <w:tabs>
          <w:tab w:val="clear" w:pos="1440"/>
        </w:tabs>
        <w:rPr>
          <w:lang w:val="en-ID"/>
        </w:rPr>
      </w:pPr>
      <w:bookmarkStart w:id="21" w:name="3.6.3_Penetapan_Kadar_Air"/>
      <w:bookmarkStart w:id="22" w:name="_bookmark55"/>
      <w:bookmarkStart w:id="23" w:name="_Toc200813664"/>
      <w:bookmarkEnd w:id="21"/>
      <w:bookmarkEnd w:id="22"/>
      <w:r w:rsidRPr="00695DC4">
        <w:rPr>
          <w:lang w:val="en-ID"/>
        </w:rPr>
        <w:t xml:space="preserve">3.5.3 </w:t>
      </w:r>
      <w:r w:rsidR="00AB1DA2" w:rsidRPr="00695DC4">
        <w:rPr>
          <w:lang w:val="en-ID"/>
        </w:rPr>
        <w:tab/>
      </w:r>
      <w:r w:rsidR="00F57702" w:rsidRPr="00695DC4">
        <w:rPr>
          <w:lang w:val="en-ID"/>
        </w:rPr>
        <w:t>Penetapan</w:t>
      </w:r>
      <w:r w:rsidR="00F57702" w:rsidRPr="00695DC4">
        <w:rPr>
          <w:spacing w:val="-4"/>
          <w:lang w:val="en-ID"/>
        </w:rPr>
        <w:t xml:space="preserve"> </w:t>
      </w:r>
      <w:r w:rsidR="00F57702" w:rsidRPr="00695DC4">
        <w:rPr>
          <w:lang w:val="en-ID"/>
        </w:rPr>
        <w:t>Kadar</w:t>
      </w:r>
      <w:r w:rsidR="00F57702" w:rsidRPr="00695DC4">
        <w:rPr>
          <w:spacing w:val="-3"/>
          <w:lang w:val="en-ID"/>
        </w:rPr>
        <w:t xml:space="preserve"> </w:t>
      </w:r>
      <w:r w:rsidR="00F57702" w:rsidRPr="00695DC4">
        <w:rPr>
          <w:spacing w:val="-5"/>
          <w:lang w:val="en-ID"/>
        </w:rPr>
        <w:t>Air</w:t>
      </w:r>
      <w:bookmarkEnd w:id="23"/>
    </w:p>
    <w:p w14:paraId="25DAC164" w14:textId="62286124" w:rsidR="00C65AFA" w:rsidRPr="00695DC4" w:rsidRDefault="00F57702" w:rsidP="00AB1DA2">
      <w:pPr>
        <w:pStyle w:val="BodyText"/>
        <w:spacing w:line="480" w:lineRule="auto"/>
        <w:ind w:firstLine="720"/>
        <w:jc w:val="both"/>
      </w:pPr>
      <w:r w:rsidRPr="00695DC4">
        <w:t>Penetapan</w:t>
      </w:r>
      <w:r w:rsidRPr="00695DC4">
        <w:rPr>
          <w:spacing w:val="-2"/>
        </w:rPr>
        <w:t xml:space="preserve"> </w:t>
      </w:r>
      <w:r w:rsidRPr="00695DC4">
        <w:t>kadar air dilakukan</w:t>
      </w:r>
      <w:r w:rsidRPr="00695DC4">
        <w:rPr>
          <w:spacing w:val="-2"/>
        </w:rPr>
        <w:t xml:space="preserve"> </w:t>
      </w:r>
      <w:r w:rsidRPr="00695DC4">
        <w:t xml:space="preserve">dengan metode </w:t>
      </w:r>
      <w:r w:rsidR="00992ADC" w:rsidRPr="00064CC2">
        <w:t>Azeotrop</w:t>
      </w:r>
      <w:r w:rsidRPr="00695DC4">
        <w:t>. Alat terdiri</w:t>
      </w:r>
      <w:r w:rsidRPr="00695DC4">
        <w:rPr>
          <w:spacing w:val="-6"/>
        </w:rPr>
        <w:t xml:space="preserve"> </w:t>
      </w:r>
      <w:r w:rsidRPr="00695DC4">
        <w:t>dari</w:t>
      </w:r>
      <w:r w:rsidRPr="00695DC4">
        <w:rPr>
          <w:spacing w:val="-2"/>
        </w:rPr>
        <w:t xml:space="preserve"> </w:t>
      </w:r>
      <w:r w:rsidRPr="00695DC4">
        <w:t>labu alas bulat 500 m</w:t>
      </w:r>
      <w:r w:rsidR="00234F08" w:rsidRPr="00695DC4">
        <w:t>L</w:t>
      </w:r>
      <w:r w:rsidRPr="00695DC4">
        <w:t>, alat penampung dan pendingin</w:t>
      </w:r>
      <w:r w:rsidR="00F06EDB" w:rsidRPr="00695DC4">
        <w:t xml:space="preserve">, </w:t>
      </w:r>
      <w:r w:rsidRPr="00695DC4">
        <w:t xml:space="preserve">tabung penyambung dan penerima 10 </w:t>
      </w:r>
      <w:r w:rsidR="00234F08" w:rsidRPr="00695DC4">
        <w:t>mL.</w:t>
      </w:r>
    </w:p>
    <w:p w14:paraId="63BC2184" w14:textId="0752A884" w:rsidR="00C65AFA" w:rsidRDefault="00C65AFA" w:rsidP="00A47794">
      <w:pPr>
        <w:widowControl w:val="0"/>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lastRenderedPageBreak/>
        <w:t xml:space="preserve">Cara kerja : </w:t>
      </w:r>
    </w:p>
    <w:p w14:paraId="117A30DD" w14:textId="77777777" w:rsidR="00992ADC" w:rsidRDefault="00992ADC" w:rsidP="00A47794">
      <w:pPr>
        <w:widowControl w:val="0"/>
        <w:autoSpaceDE w:val="0"/>
        <w:autoSpaceDN w:val="0"/>
        <w:spacing w:after="0" w:line="480" w:lineRule="auto"/>
        <w:jc w:val="both"/>
        <w:rPr>
          <w:rFonts w:ascii="Times New Roman" w:hAnsi="Times New Roman" w:cs="Times New Roman"/>
          <w:sz w:val="24"/>
          <w:szCs w:val="24"/>
        </w:rPr>
      </w:pPr>
    </w:p>
    <w:p w14:paraId="17B1547F" w14:textId="77777777" w:rsidR="00992ADC" w:rsidRDefault="00992ADC" w:rsidP="00A47794">
      <w:pPr>
        <w:widowControl w:val="0"/>
        <w:autoSpaceDE w:val="0"/>
        <w:autoSpaceDN w:val="0"/>
        <w:spacing w:after="0" w:line="480" w:lineRule="auto"/>
        <w:jc w:val="both"/>
        <w:rPr>
          <w:rFonts w:ascii="Times New Roman" w:hAnsi="Times New Roman" w:cs="Times New Roman"/>
          <w:sz w:val="24"/>
          <w:szCs w:val="24"/>
        </w:rPr>
      </w:pPr>
    </w:p>
    <w:p w14:paraId="454E5FF8" w14:textId="25AF65AE" w:rsidR="00C65AFA" w:rsidRPr="00695DC4" w:rsidRDefault="00C65AFA" w:rsidP="0084221F">
      <w:pPr>
        <w:pStyle w:val="ListParagraph"/>
        <w:widowControl w:val="0"/>
        <w:numPr>
          <w:ilvl w:val="0"/>
          <w:numId w:val="27"/>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Penjenuhan</w:t>
      </w:r>
      <w:r w:rsidRPr="00695DC4">
        <w:rPr>
          <w:rFonts w:ascii="Times New Roman" w:hAnsi="Times New Roman" w:cs="Times New Roman"/>
          <w:spacing w:val="-9"/>
          <w:sz w:val="24"/>
          <w:szCs w:val="24"/>
        </w:rPr>
        <w:t xml:space="preserve"> </w:t>
      </w:r>
      <w:r w:rsidRPr="00695DC4">
        <w:rPr>
          <w:rFonts w:ascii="Times New Roman" w:hAnsi="Times New Roman" w:cs="Times New Roman"/>
          <w:spacing w:val="-2"/>
          <w:sz w:val="24"/>
          <w:szCs w:val="24"/>
        </w:rPr>
        <w:t>toluene</w:t>
      </w:r>
    </w:p>
    <w:p w14:paraId="743CB766" w14:textId="3FD56EA9" w:rsidR="00C65AFA" w:rsidRPr="00695DC4" w:rsidRDefault="00992ADC" w:rsidP="00AB1DA2">
      <w:pPr>
        <w:pStyle w:val="BodyText"/>
        <w:spacing w:line="480" w:lineRule="auto"/>
        <w:ind w:firstLine="360"/>
        <w:jc w:val="both"/>
      </w:pPr>
      <w:r w:rsidRPr="009B6A84">
        <w:rPr>
          <w:lang w:val="id-ID"/>
        </w:rPr>
        <w:t>Sebanyak 200 ml toluen dimasukkan kedalam labu alas bulat, lalu ditambahkan 2 ml air suling, kemudian alat dipasang dan dilakukan destilasi selama 2 jam. Destilasi dihentikan dan dibiarkan dingin selama ±30 menit, kemudian volume air dalam tabung penerima di</w:t>
      </w:r>
      <w:r>
        <w:rPr>
          <w:lang w:val="id-ID"/>
        </w:rPr>
        <w:t>baca dengan ketelitian 0,05 ml</w:t>
      </w:r>
      <w:r w:rsidRPr="009B6A84">
        <w:rPr>
          <w:lang w:val="id-ID"/>
        </w:rPr>
        <w:t>.</w:t>
      </w:r>
    </w:p>
    <w:p w14:paraId="6FDA5CBE" w14:textId="77777777" w:rsidR="00AB1DA2" w:rsidRPr="00695DC4" w:rsidRDefault="00C65AFA" w:rsidP="0084221F">
      <w:pPr>
        <w:pStyle w:val="ListParagraph"/>
        <w:widowControl w:val="0"/>
        <w:numPr>
          <w:ilvl w:val="0"/>
          <w:numId w:val="27"/>
        </w:numPr>
        <w:autoSpaceDE w:val="0"/>
        <w:autoSpaceDN w:val="0"/>
        <w:spacing w:after="0" w:line="480" w:lineRule="auto"/>
        <w:jc w:val="both"/>
        <w:rPr>
          <w:rFonts w:ascii="Times New Roman" w:hAnsi="Times New Roman" w:cs="Times New Roman"/>
          <w:spacing w:val="-2"/>
          <w:sz w:val="24"/>
          <w:szCs w:val="24"/>
        </w:rPr>
      </w:pPr>
      <w:r w:rsidRPr="00695DC4">
        <w:rPr>
          <w:rFonts w:ascii="Times New Roman" w:hAnsi="Times New Roman" w:cs="Times New Roman"/>
          <w:sz w:val="24"/>
          <w:szCs w:val="24"/>
        </w:rPr>
        <w:t>Penetapan</w:t>
      </w:r>
      <w:r w:rsidRPr="00695DC4">
        <w:rPr>
          <w:rFonts w:ascii="Times New Roman" w:hAnsi="Times New Roman" w:cs="Times New Roman"/>
          <w:spacing w:val="-8"/>
          <w:sz w:val="24"/>
          <w:szCs w:val="24"/>
        </w:rPr>
        <w:t xml:space="preserve"> </w:t>
      </w:r>
      <w:r w:rsidRPr="00695DC4">
        <w:rPr>
          <w:rFonts w:ascii="Times New Roman" w:hAnsi="Times New Roman" w:cs="Times New Roman"/>
          <w:sz w:val="24"/>
          <w:szCs w:val="24"/>
        </w:rPr>
        <w:t>kadar</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air</w:t>
      </w:r>
      <w:r w:rsidRPr="00695DC4">
        <w:rPr>
          <w:rFonts w:ascii="Times New Roman" w:hAnsi="Times New Roman" w:cs="Times New Roman"/>
          <w:spacing w:val="-1"/>
          <w:sz w:val="24"/>
          <w:szCs w:val="24"/>
        </w:rPr>
        <w:t xml:space="preserve"> </w:t>
      </w:r>
      <w:r w:rsidRPr="00695DC4">
        <w:rPr>
          <w:rFonts w:ascii="Times New Roman" w:hAnsi="Times New Roman" w:cs="Times New Roman"/>
          <w:spacing w:val="-2"/>
          <w:sz w:val="24"/>
          <w:szCs w:val="24"/>
        </w:rPr>
        <w:t>simplisia</w:t>
      </w:r>
    </w:p>
    <w:p w14:paraId="0972D196" w14:textId="0765CA74" w:rsidR="00C65AFA" w:rsidRPr="00695DC4" w:rsidRDefault="00C65AFA" w:rsidP="00AB1DA2">
      <w:pPr>
        <w:widowControl w:val="0"/>
        <w:autoSpaceDE w:val="0"/>
        <w:autoSpaceDN w:val="0"/>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Sebanyak 5 g serbuk simplisia yang telah ditimbang seksama, dimasukkan ke dalam labu yang berisi toluen jenuh tersebut, lalu dipanaskan hati-hati</w:t>
      </w:r>
      <w:r w:rsidRPr="00695DC4">
        <w:rPr>
          <w:rFonts w:ascii="Times New Roman" w:hAnsi="Times New Roman" w:cs="Times New Roman"/>
          <w:spacing w:val="-10"/>
          <w:sz w:val="24"/>
          <w:szCs w:val="24"/>
        </w:rPr>
        <w:t xml:space="preserve"> </w:t>
      </w:r>
      <w:r w:rsidRPr="00695DC4">
        <w:rPr>
          <w:rFonts w:ascii="Times New Roman" w:hAnsi="Times New Roman" w:cs="Times New Roman"/>
          <w:sz w:val="24"/>
          <w:szCs w:val="24"/>
        </w:rPr>
        <w:t xml:space="preserve">selama 15 menit. Setelah toluen mendidih, kecepatan tetesan diatur 2 tetes untuk tiap detik sampai sebagian besar air terdestilasi, kemudian kecepatan destilasi dinaikkan sampai 4 tetes tiap detik. Setelah semua air terdestilasi, bagian dalam pendingin dibilas dengan toluene. </w:t>
      </w:r>
      <w:r w:rsidRPr="00695DC4">
        <w:rPr>
          <w:rFonts w:ascii="Times New Roman" w:hAnsi="Times New Roman" w:cs="Times New Roman"/>
          <w:sz w:val="24"/>
          <w:szCs w:val="24"/>
          <w:lang w:val="fi-FI"/>
        </w:rPr>
        <w:t xml:space="preserve">Destilasi dilanjutkan selama 5 menit, kemudian tabung penerima dibiarkan mendingin pada suhu kamar. </w:t>
      </w:r>
      <w:r w:rsidRPr="00695DC4">
        <w:rPr>
          <w:rFonts w:ascii="Times New Roman" w:hAnsi="Times New Roman" w:cs="Times New Roman"/>
          <w:sz w:val="24"/>
          <w:szCs w:val="24"/>
        </w:rPr>
        <w:t xml:space="preserve">Setelah air dan </w:t>
      </w:r>
      <w:r w:rsidRPr="00695DC4">
        <w:rPr>
          <w:rFonts w:ascii="Times New Roman" w:hAnsi="Times New Roman" w:cs="Times New Roman"/>
          <w:sz w:val="24"/>
          <w:szCs w:val="24"/>
        </w:rPr>
        <w:lastRenderedPageBreak/>
        <w:t>toluen memisah sempurna, volume air dibaca dengan</w:t>
      </w:r>
      <w:r w:rsidRPr="00695DC4">
        <w:rPr>
          <w:rFonts w:ascii="Times New Roman" w:hAnsi="Times New Roman" w:cs="Times New Roman"/>
          <w:spacing w:val="-3"/>
          <w:sz w:val="24"/>
          <w:szCs w:val="24"/>
        </w:rPr>
        <w:t xml:space="preserve"> </w:t>
      </w:r>
      <w:r w:rsidRPr="00695DC4">
        <w:rPr>
          <w:rFonts w:ascii="Times New Roman" w:hAnsi="Times New Roman" w:cs="Times New Roman"/>
          <w:sz w:val="24"/>
          <w:szCs w:val="24"/>
        </w:rPr>
        <w:t>ketelitian</w:t>
      </w:r>
      <w:r w:rsidRPr="00695DC4">
        <w:rPr>
          <w:rFonts w:ascii="Times New Roman" w:hAnsi="Times New Roman" w:cs="Times New Roman"/>
          <w:spacing w:val="-3"/>
          <w:sz w:val="24"/>
          <w:szCs w:val="24"/>
        </w:rPr>
        <w:t xml:space="preserve"> </w:t>
      </w:r>
      <w:r w:rsidRPr="00695DC4">
        <w:rPr>
          <w:rFonts w:ascii="Times New Roman" w:hAnsi="Times New Roman" w:cs="Times New Roman"/>
          <w:sz w:val="24"/>
          <w:szCs w:val="24"/>
        </w:rPr>
        <w:t>0,0</w:t>
      </w:r>
      <w:r w:rsidR="00231A66" w:rsidRPr="00695DC4">
        <w:rPr>
          <w:rFonts w:ascii="Times New Roman" w:hAnsi="Times New Roman" w:cs="Times New Roman"/>
          <w:sz w:val="24"/>
          <w:szCs w:val="24"/>
        </w:rPr>
        <w:t xml:space="preserve">5 </w:t>
      </w:r>
      <w:r w:rsidRPr="00695DC4">
        <w:rPr>
          <w:rFonts w:ascii="Times New Roman" w:hAnsi="Times New Roman" w:cs="Times New Roman"/>
          <w:sz w:val="24"/>
          <w:szCs w:val="24"/>
        </w:rPr>
        <w:t>m</w:t>
      </w:r>
      <w:r w:rsidR="00231A66" w:rsidRPr="00695DC4">
        <w:rPr>
          <w:rFonts w:ascii="Times New Roman" w:hAnsi="Times New Roman" w:cs="Times New Roman"/>
          <w:sz w:val="24"/>
          <w:szCs w:val="24"/>
        </w:rPr>
        <w:t>L</w:t>
      </w:r>
      <w:r w:rsidRPr="00695DC4">
        <w:rPr>
          <w:rFonts w:ascii="Times New Roman" w:hAnsi="Times New Roman" w:cs="Times New Roman"/>
          <w:sz w:val="24"/>
          <w:szCs w:val="24"/>
        </w:rPr>
        <w:t>. Selisih</w:t>
      </w:r>
      <w:r w:rsidRPr="00695DC4">
        <w:rPr>
          <w:rFonts w:ascii="Times New Roman" w:hAnsi="Times New Roman" w:cs="Times New Roman"/>
          <w:spacing w:val="-3"/>
          <w:sz w:val="24"/>
          <w:szCs w:val="24"/>
        </w:rPr>
        <w:t xml:space="preserve"> </w:t>
      </w:r>
      <w:r w:rsidRPr="00695DC4">
        <w:rPr>
          <w:rFonts w:ascii="Times New Roman" w:hAnsi="Times New Roman" w:cs="Times New Roman"/>
          <w:sz w:val="24"/>
          <w:szCs w:val="24"/>
        </w:rPr>
        <w:t>kedua volume air yang</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dibaca</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sesuai</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dengan</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kandungan</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air</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yang</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terdapat</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dalam</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bahan</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yang</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diperiksa kadar air dihitung dalam persen (v/b)</w:t>
      </w:r>
      <w:r w:rsidR="008C2E35" w:rsidRPr="00695DC4">
        <w:rPr>
          <w:rFonts w:ascii="Times New Roman" w:hAnsi="Times New Roman" w:cs="Times New Roman"/>
          <w:sz w:val="24"/>
          <w:szCs w:val="24"/>
        </w:rPr>
        <w:t xml:space="preserve"> ) </w:t>
      </w:r>
      <w:r w:rsidR="008C2E35" w:rsidRPr="00695DC4">
        <w:rPr>
          <w:rFonts w:ascii="Times New Roman" w:hAnsi="Times New Roman" w:cs="Times New Roman"/>
          <w:sz w:val="24"/>
          <w:szCs w:val="24"/>
        </w:rPr>
        <w:fldChar w:fldCharType="begin"/>
      </w:r>
      <w:r w:rsidR="008C2E35" w:rsidRPr="00695DC4">
        <w:rPr>
          <w:rFonts w:ascii="Times New Roman" w:hAnsi="Times New Roman" w:cs="Times New Roman"/>
          <w:sz w:val="24"/>
          <w:szCs w:val="24"/>
        </w:rPr>
        <w:instrText xml:space="preserve"> ADDIN ZOTERO_ITEM CSL_CITATION {"citationID":"RxbVvt8K","properties":{"formattedCitation":"(RI, 1995)","plainCitation":"(RI, 1995)","noteIndex":0},"citationItems":[{"id":508,"uris":["http://zotero.org/users/local/lZXBrS9K/items/Q7NHKG2X"],"itemData":{"id":508,"type":"article-journal","container-title":"Edisi IV. Depkes RI. Jakarta. hlm","source":"Google Scholar","title":"Farmakope Indonesia","URL":"http://iaibojonegoro.com/wp-content/uploads/2023/05/Suplemen_I_Farmakope_Indonesia_Edisi_VI-2022.pdf","volume":"7","author":[{"family":"RI","given":"Ditjen POM Depkes"}],"accessed":{"date-parts":[["2025",3,20]]},"issued":{"date-parts":[["1995"]]}}}],"schema":"https://github.com/citation-style-language/schema/raw/master/csl-citation.json"} </w:instrText>
      </w:r>
      <w:r w:rsidR="008C2E35" w:rsidRPr="00695DC4">
        <w:rPr>
          <w:rFonts w:ascii="Times New Roman" w:hAnsi="Times New Roman" w:cs="Times New Roman"/>
          <w:sz w:val="24"/>
          <w:szCs w:val="24"/>
        </w:rPr>
        <w:fldChar w:fldCharType="separate"/>
      </w:r>
      <w:r w:rsidR="00992ADC">
        <w:rPr>
          <w:rFonts w:ascii="Times New Roman" w:hAnsi="Times New Roman" w:cs="Times New Roman"/>
          <w:noProof/>
          <w:sz w:val="24"/>
          <w:szCs w:val="24"/>
        </w:rPr>
        <w:t>(Depkes</w:t>
      </w:r>
      <w:r w:rsidR="008C2E35" w:rsidRPr="00695DC4">
        <w:rPr>
          <w:rFonts w:ascii="Times New Roman" w:hAnsi="Times New Roman" w:cs="Times New Roman"/>
          <w:noProof/>
          <w:sz w:val="24"/>
          <w:szCs w:val="24"/>
        </w:rPr>
        <w:t>, 1995)</w:t>
      </w:r>
      <w:r w:rsidR="008C2E35" w:rsidRPr="00695DC4">
        <w:rPr>
          <w:rFonts w:ascii="Times New Roman" w:hAnsi="Times New Roman" w:cs="Times New Roman"/>
          <w:sz w:val="24"/>
          <w:szCs w:val="24"/>
        </w:rPr>
        <w:fldChar w:fldCharType="end"/>
      </w:r>
      <w:r w:rsidR="008C2E35" w:rsidRPr="00695DC4">
        <w:rPr>
          <w:rFonts w:ascii="Times New Roman" w:hAnsi="Times New Roman" w:cs="Times New Roman"/>
          <w:sz w:val="24"/>
          <w:szCs w:val="24"/>
        </w:rPr>
        <w:t>.</w:t>
      </w:r>
    </w:p>
    <w:p w14:paraId="2F5312A7" w14:textId="77777777" w:rsidR="00AB1DA2" w:rsidRPr="0026112B" w:rsidRDefault="00AB1DA2" w:rsidP="00AB1DA2">
      <w:pPr>
        <w:widowControl w:val="0"/>
        <w:autoSpaceDE w:val="0"/>
        <w:autoSpaceDN w:val="0"/>
        <w:spacing w:after="0" w:line="480" w:lineRule="auto"/>
        <w:jc w:val="both"/>
        <w:rPr>
          <w:rFonts w:asciiTheme="majorBidi" w:eastAsiaTheme="minorEastAsia" w:hAnsiTheme="majorBidi" w:cstheme="majorBidi"/>
          <w:sz w:val="20"/>
          <w:szCs w:val="20"/>
        </w:rPr>
      </w:pPr>
      <m:oMathPara>
        <m:oMath>
          <m:r>
            <m:rPr>
              <m:sty m:val="p"/>
            </m:rPr>
            <w:rPr>
              <w:rFonts w:ascii="Cambria Math" w:hAnsi="Cambria Math" w:cstheme="majorBidi"/>
              <w:sz w:val="20"/>
              <w:szCs w:val="20"/>
            </w:rPr>
            <m:t>Rumus %</m:t>
          </m:r>
          <m:r>
            <m:rPr>
              <m:sty m:val="p"/>
            </m:rPr>
            <w:rPr>
              <w:rFonts w:ascii="Cambria Math" w:hAnsi="Cambria Math" w:cstheme="majorBidi"/>
              <w:spacing w:val="-1"/>
              <w:sz w:val="20"/>
              <w:szCs w:val="20"/>
            </w:rPr>
            <m:t xml:space="preserve"> </m:t>
          </m:r>
          <m:r>
            <m:rPr>
              <m:sty m:val="p"/>
            </m:rPr>
            <w:rPr>
              <w:rFonts w:ascii="Cambria Math" w:hAnsi="Cambria Math" w:cstheme="majorBidi"/>
              <w:sz w:val="20"/>
              <w:szCs w:val="20"/>
            </w:rPr>
            <m:t>Kadar Air=</m:t>
          </m:r>
          <m:f>
            <m:fPr>
              <m:ctrlPr>
                <w:rPr>
                  <w:rFonts w:ascii="Cambria Math" w:hAnsi="Cambria Math" w:cstheme="majorBidi"/>
                  <w:sz w:val="20"/>
                  <w:szCs w:val="20"/>
                </w:rPr>
              </m:ctrlPr>
            </m:fPr>
            <m:num>
              <m:r>
                <m:rPr>
                  <m:sty m:val="p"/>
                </m:rPr>
                <w:rPr>
                  <w:rFonts w:ascii="Cambria Math" w:hAnsi="Cambria Math" w:cstheme="majorBidi"/>
                  <w:sz w:val="20"/>
                  <w:szCs w:val="20"/>
                </w:rPr>
                <m:t>Volume akhir - Volume awal</m:t>
              </m:r>
            </m:num>
            <m:den>
              <m:r>
                <m:rPr>
                  <m:sty m:val="p"/>
                </m:rPr>
                <w:rPr>
                  <w:rFonts w:ascii="Cambria Math" w:hAnsi="Cambria Math" w:cstheme="majorBidi"/>
                  <w:sz w:val="20"/>
                  <w:szCs w:val="20"/>
                </w:rPr>
                <m:t>Volume sampel</m:t>
              </m:r>
            </m:den>
          </m:f>
          <m:r>
            <w:rPr>
              <w:rFonts w:ascii="Cambria Math" w:hAnsi="Cambria Math" w:cstheme="majorBidi"/>
              <w:sz w:val="20"/>
              <w:szCs w:val="20"/>
            </w:rPr>
            <m:t>×100%</m:t>
          </m:r>
        </m:oMath>
      </m:oMathPara>
    </w:p>
    <w:p w14:paraId="19E9A0AC" w14:textId="01AB8EA5" w:rsidR="00BA67A3" w:rsidRPr="00695DC4" w:rsidRDefault="00295913" w:rsidP="00A47794">
      <w:pPr>
        <w:pStyle w:val="Heading3"/>
        <w:tabs>
          <w:tab w:val="clear" w:pos="1440"/>
        </w:tabs>
        <w:rPr>
          <w:lang w:val="id"/>
        </w:rPr>
      </w:pPr>
      <w:bookmarkStart w:id="24" w:name="_Toc200813665"/>
      <w:r w:rsidRPr="00695DC4">
        <w:rPr>
          <w:lang w:val="id"/>
        </w:rPr>
        <w:t xml:space="preserve">3.5.4 </w:t>
      </w:r>
      <w:r w:rsidR="00AB1DA2" w:rsidRPr="00695DC4">
        <w:rPr>
          <w:lang w:val="id"/>
        </w:rPr>
        <w:tab/>
      </w:r>
      <w:r w:rsidR="00BA67A3" w:rsidRPr="00695DC4">
        <w:rPr>
          <w:lang w:val="id"/>
        </w:rPr>
        <w:t>Penetapan</w:t>
      </w:r>
      <w:r w:rsidR="00BA67A3" w:rsidRPr="00695DC4">
        <w:rPr>
          <w:spacing w:val="-4"/>
          <w:lang w:val="id"/>
        </w:rPr>
        <w:t xml:space="preserve"> </w:t>
      </w:r>
      <w:r w:rsidR="002405C4" w:rsidRPr="00695DC4">
        <w:rPr>
          <w:lang w:val="id"/>
        </w:rPr>
        <w:t>K</w:t>
      </w:r>
      <w:r w:rsidR="00BA67A3" w:rsidRPr="00695DC4">
        <w:rPr>
          <w:lang w:val="id"/>
        </w:rPr>
        <w:t>adar</w:t>
      </w:r>
      <w:r w:rsidR="00BA67A3" w:rsidRPr="00695DC4">
        <w:rPr>
          <w:spacing w:val="-8"/>
          <w:lang w:val="id"/>
        </w:rPr>
        <w:t xml:space="preserve"> </w:t>
      </w:r>
      <w:r w:rsidR="002405C4" w:rsidRPr="00695DC4">
        <w:rPr>
          <w:lang w:val="id"/>
        </w:rPr>
        <w:t>S</w:t>
      </w:r>
      <w:r w:rsidR="00BA67A3" w:rsidRPr="00695DC4">
        <w:rPr>
          <w:lang w:val="id"/>
        </w:rPr>
        <w:t>ari</w:t>
      </w:r>
      <w:r w:rsidR="00BA67A3" w:rsidRPr="00695DC4">
        <w:rPr>
          <w:spacing w:val="1"/>
          <w:lang w:val="id"/>
        </w:rPr>
        <w:t xml:space="preserve"> </w:t>
      </w:r>
      <w:r w:rsidR="002405C4" w:rsidRPr="00695DC4">
        <w:rPr>
          <w:lang w:val="id"/>
        </w:rPr>
        <w:t>L</w:t>
      </w:r>
      <w:r w:rsidR="00BA67A3" w:rsidRPr="00695DC4">
        <w:rPr>
          <w:lang w:val="id"/>
        </w:rPr>
        <w:t>arut</w:t>
      </w:r>
      <w:r w:rsidR="00BA67A3" w:rsidRPr="00695DC4">
        <w:rPr>
          <w:spacing w:val="-2"/>
          <w:lang w:val="id"/>
        </w:rPr>
        <w:t xml:space="preserve"> </w:t>
      </w:r>
      <w:r w:rsidR="00BA67A3" w:rsidRPr="00695DC4">
        <w:rPr>
          <w:spacing w:val="-5"/>
          <w:lang w:val="id"/>
        </w:rPr>
        <w:t xml:space="preserve"> </w:t>
      </w:r>
      <w:r w:rsidR="002405C4" w:rsidRPr="00695DC4">
        <w:rPr>
          <w:spacing w:val="-5"/>
          <w:lang w:val="id"/>
        </w:rPr>
        <w:t>A</w:t>
      </w:r>
      <w:r w:rsidR="00BA67A3" w:rsidRPr="00695DC4">
        <w:rPr>
          <w:spacing w:val="-5"/>
          <w:lang w:val="id"/>
        </w:rPr>
        <w:t>ir</w:t>
      </w:r>
      <w:bookmarkEnd w:id="24"/>
    </w:p>
    <w:p w14:paraId="3489D501" w14:textId="08FD0975" w:rsidR="00EC34B3" w:rsidRPr="00695DC4" w:rsidRDefault="00992ADC" w:rsidP="00AB1DA2">
      <w:pPr>
        <w:pStyle w:val="BodyText"/>
        <w:spacing w:line="480" w:lineRule="auto"/>
        <w:ind w:firstLine="720"/>
        <w:jc w:val="both"/>
      </w:pPr>
      <w:r w:rsidRPr="00064CC2">
        <w:t>Sebanyak 5 g serbuk simplisia dimaserasi dengan 100 ml kloroforom P (2,5 mL kloroforom dalam 100 mL aquadest) selama 24 jam menggunakan labu bersumbat sambil sekali-sekali dikocok selama 6 jam pertama, kemudian didiamkan. Disaring cepat, 20 ml filtrat diuapkan dalam cawan dangkal berdasar rata (yang telah ditara) di atas penangas air hingga kering, sisa dipanaskan pada suhu 105°C hingga bobot tetap. Kadar dihitung dalam persen terhadap bahan yang telah dikeringkan di udara</w:t>
      </w:r>
      <w:r w:rsidR="00474A86" w:rsidRPr="00695DC4">
        <w:t xml:space="preserve"> (Ditjen POM, 1995</w:t>
      </w:r>
      <w:r w:rsidR="000B0B42" w:rsidRPr="00695DC4">
        <w:t>)</w:t>
      </w:r>
      <w:r w:rsidR="00EC34B3" w:rsidRPr="00695DC4">
        <w:t>.</w:t>
      </w:r>
    </w:p>
    <w:p w14:paraId="7B6FC0DA" w14:textId="2D8BFABA" w:rsidR="00EC34B3" w:rsidRPr="00695DC4" w:rsidRDefault="00295913" w:rsidP="00A47794">
      <w:pPr>
        <w:pStyle w:val="Heading3"/>
        <w:tabs>
          <w:tab w:val="clear" w:pos="1440"/>
        </w:tabs>
        <w:rPr>
          <w:lang w:val="id"/>
        </w:rPr>
      </w:pPr>
      <w:bookmarkStart w:id="25" w:name="_Toc200813666"/>
      <w:r w:rsidRPr="00695DC4">
        <w:rPr>
          <w:lang w:val="id"/>
        </w:rPr>
        <w:t xml:space="preserve">3.5.5 </w:t>
      </w:r>
      <w:r w:rsidR="00AB1DA2" w:rsidRPr="00695DC4">
        <w:rPr>
          <w:lang w:val="id"/>
        </w:rPr>
        <w:tab/>
      </w:r>
      <w:r w:rsidR="002405C4" w:rsidRPr="00695DC4">
        <w:rPr>
          <w:lang w:val="id"/>
        </w:rPr>
        <w:t>Penetapan Kadar Sari Larut Etanol</w:t>
      </w:r>
      <w:bookmarkEnd w:id="25"/>
      <w:r w:rsidR="002405C4" w:rsidRPr="00695DC4">
        <w:rPr>
          <w:spacing w:val="-15"/>
          <w:lang w:val="id"/>
        </w:rPr>
        <w:t xml:space="preserve"> </w:t>
      </w:r>
    </w:p>
    <w:p w14:paraId="3B0EB0FD" w14:textId="53E00D48" w:rsidR="00357C24" w:rsidRPr="00695DC4" w:rsidRDefault="008C2E35" w:rsidP="00AB1DA2">
      <w:pPr>
        <w:pStyle w:val="BodyText"/>
        <w:spacing w:line="480" w:lineRule="auto"/>
        <w:ind w:firstLine="720"/>
        <w:jc w:val="both"/>
        <w:rPr>
          <w:b/>
          <w:bCs/>
        </w:rPr>
      </w:pPr>
      <w:r w:rsidRPr="00695DC4">
        <w:t>Sebanyak</w:t>
      </w:r>
      <w:r w:rsidR="00EC34B3" w:rsidRPr="00695DC4">
        <w:t xml:space="preserve"> </w:t>
      </w:r>
      <w:r w:rsidR="00357C24" w:rsidRPr="00695DC4">
        <w:t>5</w:t>
      </w:r>
      <w:r w:rsidRPr="00695DC4">
        <w:t xml:space="preserve"> </w:t>
      </w:r>
      <w:r w:rsidR="002405C4" w:rsidRPr="00695DC4">
        <w:t>g</w:t>
      </w:r>
      <w:r w:rsidR="002405C4" w:rsidRPr="00695DC4">
        <w:rPr>
          <w:spacing w:val="-11"/>
        </w:rPr>
        <w:t xml:space="preserve"> </w:t>
      </w:r>
      <w:r w:rsidR="002405C4" w:rsidRPr="00695DC4">
        <w:t>serbuk</w:t>
      </w:r>
      <w:r w:rsidR="002405C4" w:rsidRPr="00695DC4">
        <w:rPr>
          <w:spacing w:val="-7"/>
        </w:rPr>
        <w:t xml:space="preserve"> </w:t>
      </w:r>
      <w:r w:rsidR="002405C4" w:rsidRPr="00695DC4">
        <w:t>yang</w:t>
      </w:r>
      <w:r w:rsidR="002405C4" w:rsidRPr="00695DC4">
        <w:rPr>
          <w:spacing w:val="-11"/>
        </w:rPr>
        <w:t xml:space="preserve"> </w:t>
      </w:r>
      <w:r w:rsidR="002405C4" w:rsidRPr="00695DC4">
        <w:t>telah</w:t>
      </w:r>
      <w:r w:rsidR="002405C4" w:rsidRPr="00695DC4">
        <w:rPr>
          <w:spacing w:val="-15"/>
        </w:rPr>
        <w:t xml:space="preserve"> </w:t>
      </w:r>
      <w:r w:rsidR="002405C4" w:rsidRPr="00695DC4">
        <w:t>dikeringkan</w:t>
      </w:r>
      <w:r w:rsidR="002405C4" w:rsidRPr="00695DC4">
        <w:rPr>
          <w:spacing w:val="-15"/>
        </w:rPr>
        <w:t xml:space="preserve"> </w:t>
      </w:r>
      <w:r w:rsidR="002405C4" w:rsidRPr="00695DC4">
        <w:t>di</w:t>
      </w:r>
      <w:r w:rsidR="002405C4" w:rsidRPr="00695DC4">
        <w:rPr>
          <w:spacing w:val="-15"/>
        </w:rPr>
        <w:t xml:space="preserve"> </w:t>
      </w:r>
      <w:r w:rsidR="002405C4" w:rsidRPr="00695DC4">
        <w:t>udara,</w:t>
      </w:r>
      <w:r w:rsidR="002405C4" w:rsidRPr="00695DC4">
        <w:rPr>
          <w:spacing w:val="-9"/>
        </w:rPr>
        <w:t xml:space="preserve"> </w:t>
      </w:r>
      <w:r w:rsidR="002405C4" w:rsidRPr="00695DC4">
        <w:t>dimaserasi</w:t>
      </w:r>
      <w:r w:rsidR="002405C4" w:rsidRPr="00695DC4">
        <w:rPr>
          <w:spacing w:val="-15"/>
        </w:rPr>
        <w:t xml:space="preserve"> </w:t>
      </w:r>
      <w:r w:rsidR="002405C4" w:rsidRPr="00695DC4">
        <w:t>selama</w:t>
      </w:r>
      <w:r w:rsidR="002405C4" w:rsidRPr="00695DC4">
        <w:rPr>
          <w:spacing w:val="-12"/>
        </w:rPr>
        <w:t xml:space="preserve"> </w:t>
      </w:r>
      <w:r w:rsidR="002405C4" w:rsidRPr="00695DC4">
        <w:t>24</w:t>
      </w:r>
      <w:r w:rsidR="002405C4" w:rsidRPr="00695DC4">
        <w:rPr>
          <w:spacing w:val="-7"/>
        </w:rPr>
        <w:t xml:space="preserve"> </w:t>
      </w:r>
      <w:r w:rsidR="002405C4" w:rsidRPr="00695DC4">
        <w:t>jam dengan 100 m</w:t>
      </w:r>
      <w:r w:rsidR="009557A5">
        <w:t>L</w:t>
      </w:r>
      <w:r w:rsidR="00992ADC">
        <w:t xml:space="preserve"> </w:t>
      </w:r>
      <w:r w:rsidR="002405C4" w:rsidRPr="00695DC4">
        <w:t>etanol (96%) dalam labu tersumbat sambil sesekali-kali dikocok selama</w:t>
      </w:r>
      <w:r w:rsidR="002405C4" w:rsidRPr="00695DC4">
        <w:rPr>
          <w:spacing w:val="-4"/>
        </w:rPr>
        <w:t xml:space="preserve"> </w:t>
      </w:r>
      <w:r w:rsidR="002405C4" w:rsidRPr="00695DC4">
        <w:t>6</w:t>
      </w:r>
      <w:r w:rsidR="002405C4" w:rsidRPr="00695DC4">
        <w:rPr>
          <w:spacing w:val="-4"/>
        </w:rPr>
        <w:t xml:space="preserve"> </w:t>
      </w:r>
      <w:r w:rsidR="002405C4" w:rsidRPr="00695DC4">
        <w:t>jam</w:t>
      </w:r>
      <w:r w:rsidR="002405C4" w:rsidRPr="00695DC4">
        <w:rPr>
          <w:spacing w:val="-12"/>
        </w:rPr>
        <w:t xml:space="preserve"> </w:t>
      </w:r>
      <w:r w:rsidR="002405C4" w:rsidRPr="00695DC4">
        <w:t>pertama,</w:t>
      </w:r>
      <w:r w:rsidR="002405C4" w:rsidRPr="00695DC4">
        <w:rPr>
          <w:spacing w:val="-2"/>
        </w:rPr>
        <w:t xml:space="preserve"> </w:t>
      </w:r>
      <w:r w:rsidR="002405C4" w:rsidRPr="00695DC4">
        <w:t>kemudian</w:t>
      </w:r>
      <w:r w:rsidR="002405C4" w:rsidRPr="00695DC4">
        <w:rPr>
          <w:spacing w:val="-8"/>
        </w:rPr>
        <w:t xml:space="preserve"> </w:t>
      </w:r>
      <w:r w:rsidR="002405C4" w:rsidRPr="00695DC4">
        <w:t>dibiarkan</w:t>
      </w:r>
      <w:r w:rsidR="002405C4" w:rsidRPr="00695DC4">
        <w:rPr>
          <w:spacing w:val="-8"/>
        </w:rPr>
        <w:t xml:space="preserve"> </w:t>
      </w:r>
      <w:r w:rsidR="002405C4" w:rsidRPr="00695DC4">
        <w:t>selama</w:t>
      </w:r>
      <w:r w:rsidR="002405C4" w:rsidRPr="00695DC4">
        <w:rPr>
          <w:spacing w:val="-4"/>
        </w:rPr>
        <w:t xml:space="preserve"> </w:t>
      </w:r>
      <w:r w:rsidR="002405C4" w:rsidRPr="00695DC4">
        <w:t>18</w:t>
      </w:r>
      <w:r w:rsidR="002405C4" w:rsidRPr="00695DC4">
        <w:rPr>
          <w:spacing w:val="-4"/>
        </w:rPr>
        <w:t xml:space="preserve"> </w:t>
      </w:r>
      <w:r w:rsidR="002405C4" w:rsidRPr="00695DC4">
        <w:t>jam.</w:t>
      </w:r>
      <w:r w:rsidR="002405C4" w:rsidRPr="00695DC4">
        <w:rPr>
          <w:spacing w:val="-2"/>
        </w:rPr>
        <w:t xml:space="preserve"> </w:t>
      </w:r>
      <w:r w:rsidR="002405C4" w:rsidRPr="00695DC4">
        <w:t>Disaring,</w:t>
      </w:r>
      <w:r w:rsidR="002405C4" w:rsidRPr="00695DC4">
        <w:rPr>
          <w:spacing w:val="-2"/>
        </w:rPr>
        <w:t xml:space="preserve"> </w:t>
      </w:r>
      <w:r w:rsidR="002405C4" w:rsidRPr="00695DC4">
        <w:t>20</w:t>
      </w:r>
      <w:r w:rsidR="002405C4" w:rsidRPr="00695DC4">
        <w:rPr>
          <w:spacing w:val="-8"/>
        </w:rPr>
        <w:t xml:space="preserve"> </w:t>
      </w:r>
      <w:r w:rsidR="002405C4" w:rsidRPr="00695DC4">
        <w:t>m</w:t>
      </w:r>
      <w:r w:rsidR="009557A5">
        <w:t xml:space="preserve">L </w:t>
      </w:r>
      <w:r w:rsidR="002405C4" w:rsidRPr="00695DC4">
        <w:t xml:space="preserve">filtrate diuapkan sampai </w:t>
      </w:r>
      <w:r w:rsidR="002405C4" w:rsidRPr="00695DC4">
        <w:lastRenderedPageBreak/>
        <w:t>kering dalam cawan penguap yang berdasar rata kemudian sisa dipanaskan pada suhu 105 °C sampai bobot tetap. Kadar persen</w:t>
      </w:r>
      <w:r w:rsidR="002405C4" w:rsidRPr="00695DC4">
        <w:rPr>
          <w:spacing w:val="-6"/>
        </w:rPr>
        <w:t xml:space="preserve"> </w:t>
      </w:r>
      <w:r w:rsidR="002405C4" w:rsidRPr="00695DC4">
        <w:t>sari 5 g serbuk simplisia dimaserasi dengan 100 mL air-kloroforom P (2,5 m</w:t>
      </w:r>
      <w:r w:rsidR="001707DA" w:rsidRPr="00695DC4">
        <w:t>L</w:t>
      </w:r>
      <w:r w:rsidR="002405C4" w:rsidRPr="00695DC4">
        <w:t>. Kloroforom</w:t>
      </w:r>
      <w:r w:rsidR="002405C4" w:rsidRPr="00695DC4">
        <w:rPr>
          <w:spacing w:val="-4"/>
        </w:rPr>
        <w:t xml:space="preserve"> </w:t>
      </w:r>
      <w:r w:rsidR="002405C4" w:rsidRPr="00695DC4">
        <w:t>dalam 1000 m</w:t>
      </w:r>
      <w:r w:rsidR="009557A5">
        <w:t>L</w:t>
      </w:r>
      <w:r w:rsidR="002405C4" w:rsidRPr="00695DC4">
        <w:t xml:space="preserve"> Aquadest) selama 24 jam menggunaka</w:t>
      </w:r>
      <w:r w:rsidR="001707DA">
        <w:t>n labu bersumbat sambil sesekali</w:t>
      </w:r>
      <w:r w:rsidR="002405C4" w:rsidRPr="00695DC4">
        <w:rPr>
          <w:spacing w:val="-15"/>
        </w:rPr>
        <w:t xml:space="preserve"> </w:t>
      </w:r>
      <w:r w:rsidR="002405C4" w:rsidRPr="00695DC4">
        <w:t>dikocok</w:t>
      </w:r>
      <w:r w:rsidR="002405C4" w:rsidRPr="00695DC4">
        <w:rPr>
          <w:spacing w:val="-7"/>
        </w:rPr>
        <w:t xml:space="preserve"> </w:t>
      </w:r>
      <w:r w:rsidR="002405C4" w:rsidRPr="00695DC4">
        <w:t>selama</w:t>
      </w:r>
      <w:r w:rsidR="002405C4" w:rsidRPr="00695DC4">
        <w:rPr>
          <w:spacing w:val="-7"/>
        </w:rPr>
        <w:t xml:space="preserve"> </w:t>
      </w:r>
      <w:r w:rsidR="002405C4" w:rsidRPr="00695DC4">
        <w:t>6</w:t>
      </w:r>
      <w:r w:rsidR="002405C4" w:rsidRPr="00695DC4">
        <w:rPr>
          <w:spacing w:val="-2"/>
        </w:rPr>
        <w:t xml:space="preserve"> </w:t>
      </w:r>
      <w:r w:rsidR="002405C4" w:rsidRPr="00695DC4">
        <w:t>jam</w:t>
      </w:r>
      <w:r w:rsidR="002405C4" w:rsidRPr="00695DC4">
        <w:rPr>
          <w:spacing w:val="-15"/>
        </w:rPr>
        <w:t xml:space="preserve"> </w:t>
      </w:r>
      <w:r w:rsidR="002405C4" w:rsidRPr="00695DC4">
        <w:t>pertama,</w:t>
      </w:r>
      <w:r w:rsidR="002405C4" w:rsidRPr="00695DC4">
        <w:rPr>
          <w:spacing w:val="-5"/>
        </w:rPr>
        <w:t xml:space="preserve"> </w:t>
      </w:r>
      <w:r w:rsidR="002405C4" w:rsidRPr="00695DC4">
        <w:t>kemudian</w:t>
      </w:r>
      <w:r w:rsidR="002405C4" w:rsidRPr="00695DC4">
        <w:rPr>
          <w:spacing w:val="-11"/>
        </w:rPr>
        <w:t xml:space="preserve"> </w:t>
      </w:r>
      <w:r w:rsidR="002405C4" w:rsidRPr="00695DC4">
        <w:t>dibiarkan</w:t>
      </w:r>
      <w:r w:rsidR="002405C4" w:rsidRPr="00695DC4">
        <w:rPr>
          <w:spacing w:val="-11"/>
        </w:rPr>
        <w:t xml:space="preserve"> </w:t>
      </w:r>
      <w:r w:rsidR="002405C4" w:rsidRPr="00695DC4">
        <w:t>18</w:t>
      </w:r>
      <w:r w:rsidR="002405C4" w:rsidRPr="00695DC4">
        <w:rPr>
          <w:spacing w:val="-2"/>
        </w:rPr>
        <w:t xml:space="preserve"> </w:t>
      </w:r>
      <w:r w:rsidR="002405C4" w:rsidRPr="00695DC4">
        <w:t>jam.</w:t>
      </w:r>
      <w:r w:rsidR="002405C4" w:rsidRPr="00695DC4">
        <w:rPr>
          <w:spacing w:val="-5"/>
        </w:rPr>
        <w:t xml:space="preserve"> </w:t>
      </w:r>
      <w:r w:rsidR="001707DA">
        <w:t>Disaring</w:t>
      </w:r>
      <w:r w:rsidR="002405C4" w:rsidRPr="00695DC4">
        <w:rPr>
          <w:spacing w:val="-5"/>
        </w:rPr>
        <w:t xml:space="preserve"> </w:t>
      </w:r>
      <w:r w:rsidR="002405C4" w:rsidRPr="00695DC4">
        <w:t>20</w:t>
      </w:r>
      <w:r w:rsidR="002405C4" w:rsidRPr="00695DC4">
        <w:rPr>
          <w:spacing w:val="-2"/>
        </w:rPr>
        <w:t xml:space="preserve"> </w:t>
      </w:r>
      <w:r w:rsidR="002405C4" w:rsidRPr="00695DC4">
        <w:t>m</w:t>
      </w:r>
      <w:r w:rsidR="009557A5">
        <w:t>L</w:t>
      </w:r>
      <w:r w:rsidR="002405C4" w:rsidRPr="00695DC4">
        <w:t xml:space="preserve"> filtrat diuapkan</w:t>
      </w:r>
      <w:r w:rsidR="002405C4" w:rsidRPr="00695DC4">
        <w:rPr>
          <w:spacing w:val="-3"/>
        </w:rPr>
        <w:t xml:space="preserve"> </w:t>
      </w:r>
      <w:r w:rsidR="002405C4" w:rsidRPr="00695DC4">
        <w:t>sampai</w:t>
      </w:r>
      <w:r w:rsidR="002405C4" w:rsidRPr="00695DC4">
        <w:rPr>
          <w:spacing w:val="-8"/>
        </w:rPr>
        <w:t xml:space="preserve"> </w:t>
      </w:r>
      <w:r w:rsidR="002405C4" w:rsidRPr="00695DC4">
        <w:t>kering dalam</w:t>
      </w:r>
      <w:r w:rsidR="002405C4" w:rsidRPr="00695DC4">
        <w:rPr>
          <w:spacing w:val="-3"/>
        </w:rPr>
        <w:t xml:space="preserve"> </w:t>
      </w:r>
      <w:r w:rsidR="002405C4" w:rsidRPr="00695DC4">
        <w:t>cawan</w:t>
      </w:r>
      <w:r w:rsidR="002405C4" w:rsidRPr="00695DC4">
        <w:rPr>
          <w:spacing w:val="-3"/>
        </w:rPr>
        <w:t xml:space="preserve"> </w:t>
      </w:r>
      <w:r w:rsidR="002405C4" w:rsidRPr="00695DC4">
        <w:t>penguap yang berdasar</w:t>
      </w:r>
      <w:r w:rsidR="001707DA">
        <w:t>kan</w:t>
      </w:r>
      <w:r w:rsidR="002405C4" w:rsidRPr="00695DC4">
        <w:t xml:space="preserve"> rata</w:t>
      </w:r>
      <w:r w:rsidR="002405C4" w:rsidRPr="00695DC4">
        <w:rPr>
          <w:spacing w:val="-4"/>
        </w:rPr>
        <w:t xml:space="preserve"> </w:t>
      </w:r>
      <w:r w:rsidR="002405C4" w:rsidRPr="00695DC4">
        <w:t>kemudian sisa</w:t>
      </w:r>
      <w:r w:rsidR="002405C4" w:rsidRPr="00695DC4">
        <w:rPr>
          <w:spacing w:val="-4"/>
        </w:rPr>
        <w:t xml:space="preserve"> </w:t>
      </w:r>
      <w:r w:rsidR="002405C4" w:rsidRPr="00695DC4">
        <w:t>dipanaskan</w:t>
      </w:r>
      <w:r w:rsidR="002405C4" w:rsidRPr="00695DC4">
        <w:rPr>
          <w:spacing w:val="-8"/>
        </w:rPr>
        <w:t xml:space="preserve"> </w:t>
      </w:r>
      <w:r w:rsidR="002405C4" w:rsidRPr="00695DC4">
        <w:t>pada</w:t>
      </w:r>
      <w:r w:rsidR="002405C4" w:rsidRPr="00695DC4">
        <w:rPr>
          <w:spacing w:val="-4"/>
        </w:rPr>
        <w:t xml:space="preserve"> </w:t>
      </w:r>
      <w:r w:rsidR="002405C4" w:rsidRPr="00695DC4">
        <w:t>suhu</w:t>
      </w:r>
      <w:r w:rsidR="002405C4" w:rsidRPr="00695DC4">
        <w:rPr>
          <w:spacing w:val="-3"/>
        </w:rPr>
        <w:t xml:space="preserve"> </w:t>
      </w:r>
      <w:r w:rsidR="002405C4" w:rsidRPr="00695DC4">
        <w:t>105°C</w:t>
      </w:r>
      <w:r w:rsidR="002405C4" w:rsidRPr="00695DC4">
        <w:rPr>
          <w:spacing w:val="-5"/>
        </w:rPr>
        <w:t xml:space="preserve"> </w:t>
      </w:r>
      <w:r w:rsidR="002405C4" w:rsidRPr="00695DC4">
        <w:t>sampai</w:t>
      </w:r>
      <w:r w:rsidR="002405C4" w:rsidRPr="00695DC4">
        <w:rPr>
          <w:spacing w:val="-8"/>
        </w:rPr>
        <w:t xml:space="preserve"> </w:t>
      </w:r>
      <w:r w:rsidR="002405C4" w:rsidRPr="00695DC4">
        <w:t>bobot</w:t>
      </w:r>
      <w:r w:rsidR="002405C4" w:rsidRPr="00695DC4">
        <w:rPr>
          <w:spacing w:val="-7"/>
        </w:rPr>
        <w:t xml:space="preserve"> </w:t>
      </w:r>
      <w:r w:rsidR="002405C4" w:rsidRPr="00695DC4">
        <w:t>tetap.</w:t>
      </w:r>
      <w:r w:rsidR="002405C4" w:rsidRPr="00695DC4">
        <w:rPr>
          <w:spacing w:val="-2"/>
        </w:rPr>
        <w:t xml:space="preserve"> </w:t>
      </w:r>
      <w:r w:rsidR="002405C4" w:rsidRPr="00695DC4">
        <w:t>Kadar</w:t>
      </w:r>
      <w:r w:rsidR="002405C4" w:rsidRPr="00695DC4">
        <w:rPr>
          <w:spacing w:val="-2"/>
        </w:rPr>
        <w:t xml:space="preserve"> </w:t>
      </w:r>
      <w:r w:rsidR="002405C4" w:rsidRPr="00695DC4">
        <w:t>persen</w:t>
      </w:r>
      <w:r w:rsidR="002405C4" w:rsidRPr="00695DC4">
        <w:rPr>
          <w:spacing w:val="-8"/>
        </w:rPr>
        <w:t xml:space="preserve"> </w:t>
      </w:r>
      <w:r w:rsidR="002405C4" w:rsidRPr="00695DC4">
        <w:t>sari</w:t>
      </w:r>
      <w:r w:rsidR="002405C4" w:rsidRPr="00695DC4">
        <w:rPr>
          <w:spacing w:val="-8"/>
        </w:rPr>
        <w:t xml:space="preserve"> </w:t>
      </w:r>
      <w:r w:rsidR="002405C4" w:rsidRPr="00695DC4">
        <w:t xml:space="preserve">yang larut dalam air dihitung terhadap bahan yang telah dikeringkan di udara (Ditjen POM, </w:t>
      </w:r>
      <w:r w:rsidR="002405C4" w:rsidRPr="00695DC4">
        <w:rPr>
          <w:spacing w:val="-2"/>
        </w:rPr>
        <w:t>1995)</w:t>
      </w:r>
      <w:r w:rsidR="00F06EDB" w:rsidRPr="00695DC4">
        <w:rPr>
          <w:spacing w:val="-2"/>
        </w:rPr>
        <w:t>.</w:t>
      </w:r>
    </w:p>
    <w:p w14:paraId="5E532887" w14:textId="6E1E808B" w:rsidR="00357C24" w:rsidRPr="00695DC4" w:rsidRDefault="005F15D0" w:rsidP="00A47794">
      <w:pPr>
        <w:pStyle w:val="Heading3"/>
        <w:tabs>
          <w:tab w:val="clear" w:pos="1440"/>
        </w:tabs>
        <w:rPr>
          <w:lang w:val="id"/>
        </w:rPr>
      </w:pPr>
      <w:bookmarkStart w:id="26" w:name="_Toc200813667"/>
      <w:r w:rsidRPr="00695DC4">
        <w:rPr>
          <w:lang w:val="id"/>
        </w:rPr>
        <w:t xml:space="preserve">3.5.6 </w:t>
      </w:r>
      <w:r w:rsidR="00AB1DA2" w:rsidRPr="00695DC4">
        <w:rPr>
          <w:lang w:val="id"/>
        </w:rPr>
        <w:tab/>
      </w:r>
      <w:r w:rsidR="00F66A10" w:rsidRPr="00695DC4">
        <w:rPr>
          <w:lang w:val="id"/>
        </w:rPr>
        <w:t>Penetapan Kadar Abu Tota</w:t>
      </w:r>
      <w:r w:rsidR="00536E62" w:rsidRPr="00695DC4">
        <w:rPr>
          <w:lang w:val="id"/>
        </w:rPr>
        <w:t>l</w:t>
      </w:r>
      <w:bookmarkEnd w:id="26"/>
    </w:p>
    <w:p w14:paraId="1C1DAC00" w14:textId="5751E5F2" w:rsidR="00AC233C" w:rsidRPr="00695DC4" w:rsidRDefault="001707DA" w:rsidP="00AB1DA2">
      <w:pPr>
        <w:spacing w:after="0" w:line="480" w:lineRule="auto"/>
        <w:ind w:firstLine="720"/>
        <w:jc w:val="both"/>
        <w:rPr>
          <w:rFonts w:ascii="Times New Roman" w:hAnsi="Times New Roman" w:cs="Times New Roman"/>
          <w:sz w:val="24"/>
          <w:szCs w:val="24"/>
          <w:lang w:val="id"/>
        </w:rPr>
      </w:pPr>
      <w:r>
        <w:rPr>
          <w:rFonts w:ascii="Times New Roman" w:eastAsiaTheme="minorEastAsia" w:hAnsi="Times New Roman" w:cs="Times New Roman"/>
          <w:sz w:val="24"/>
          <w:szCs w:val="24"/>
          <w:lang w:val="en-US"/>
        </w:rPr>
        <w:t>Seb</w:t>
      </w:r>
      <w:r>
        <w:rPr>
          <w:rFonts w:ascii="Times New Roman" w:eastAsiaTheme="minorEastAsia" w:hAnsi="Times New Roman" w:cs="Times New Roman"/>
          <w:sz w:val="24"/>
          <w:szCs w:val="24"/>
          <w:lang w:val="id-ID"/>
        </w:rPr>
        <w:t>anyak</w:t>
      </w:r>
      <w:r>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id-ID"/>
        </w:rPr>
        <w:t>2 g serbuk di</w:t>
      </w:r>
      <w:r w:rsidRPr="00064CC2">
        <w:rPr>
          <w:rFonts w:ascii="Times New Roman" w:eastAsiaTheme="minorEastAsia" w:hAnsi="Times New Roman" w:cs="Times New Roman"/>
          <w:sz w:val="24"/>
          <w:szCs w:val="24"/>
          <w:lang w:val="id-ID"/>
        </w:rPr>
        <w:t>masukkan kedalam krus porselin yang telah dipijarkan dan ditara kemudian cawan dipijarkan perlahan-lahan hingga arang habis, pemijaran dilakukan pada suhu 500-600</w:t>
      </w:r>
      <m:oMath>
        <m:r>
          <w:rPr>
            <w:rFonts w:ascii="Cambria Math" w:eastAsiaTheme="minorEastAsia" w:hAnsi="Cambria Math" w:cs="Times New Roman"/>
            <w:sz w:val="24"/>
            <w:szCs w:val="24"/>
            <w:lang w:val="id-ID"/>
          </w:rPr>
          <m:t>℃</m:t>
        </m:r>
      </m:oMath>
      <w:r w:rsidRPr="00064CC2">
        <w:rPr>
          <w:rFonts w:ascii="Times New Roman" w:eastAsiaTheme="minorEastAsia" w:hAnsi="Times New Roman" w:cs="Times New Roman"/>
          <w:sz w:val="24"/>
          <w:szCs w:val="24"/>
          <w:lang w:val="id-ID"/>
        </w:rPr>
        <w:t xml:space="preserve"> selama 3 jam kemudian didinginkan dan timbang hingga diperoleh bobot tetap. Kadar abu dihitung terhadap bahan yang telah dikeringkan</w:t>
      </w:r>
      <w:r w:rsidR="00357C24" w:rsidRPr="00695DC4">
        <w:rPr>
          <w:rFonts w:ascii="Times New Roman" w:hAnsi="Times New Roman" w:cs="Times New Roman"/>
          <w:sz w:val="24"/>
          <w:szCs w:val="24"/>
          <w:lang w:val="id"/>
        </w:rPr>
        <w:t xml:space="preserve"> (Ditjen POM, 1995). </w:t>
      </w:r>
    </w:p>
    <w:p w14:paraId="34DBE651" w14:textId="3B92A38A" w:rsidR="00D25560" w:rsidRPr="00695DC4" w:rsidRDefault="00D25560" w:rsidP="00A47794">
      <w:pPr>
        <w:pStyle w:val="Heading3"/>
        <w:tabs>
          <w:tab w:val="clear" w:pos="1440"/>
        </w:tabs>
        <w:rPr>
          <w:lang w:val="id"/>
        </w:rPr>
      </w:pPr>
      <w:bookmarkStart w:id="27" w:name="_Toc200813668"/>
      <w:r w:rsidRPr="00695DC4">
        <w:rPr>
          <w:lang w:val="id"/>
        </w:rPr>
        <w:t>3.</w:t>
      </w:r>
      <w:r w:rsidR="005F15D0" w:rsidRPr="00695DC4">
        <w:rPr>
          <w:lang w:val="id"/>
        </w:rPr>
        <w:t>5</w:t>
      </w:r>
      <w:r w:rsidRPr="00695DC4">
        <w:rPr>
          <w:lang w:val="id"/>
        </w:rPr>
        <w:t xml:space="preserve">.7 </w:t>
      </w:r>
      <w:r w:rsidR="00AB1DA2" w:rsidRPr="00695DC4">
        <w:rPr>
          <w:lang w:val="id"/>
        </w:rPr>
        <w:tab/>
      </w:r>
      <w:r w:rsidRPr="00695DC4">
        <w:rPr>
          <w:lang w:val="id"/>
        </w:rPr>
        <w:t xml:space="preserve">Penetapan Kadar Abu Tidak Larut </w:t>
      </w:r>
      <w:r w:rsidR="00A63DEA" w:rsidRPr="00695DC4">
        <w:rPr>
          <w:lang w:val="id"/>
        </w:rPr>
        <w:t>Asam</w:t>
      </w:r>
      <w:bookmarkEnd w:id="27"/>
    </w:p>
    <w:p w14:paraId="0DCDC1BB" w14:textId="5FAD4328" w:rsidR="00A53BD6" w:rsidRPr="00695DC4" w:rsidRDefault="00B961EE" w:rsidP="00AB1DA2">
      <w:pPr>
        <w:spacing w:after="0" w:line="480" w:lineRule="auto"/>
        <w:ind w:firstLine="720"/>
        <w:jc w:val="both"/>
        <w:rPr>
          <w:rFonts w:ascii="Times New Roman" w:hAnsi="Times New Roman" w:cs="Times New Roman"/>
          <w:b/>
          <w:bCs/>
          <w:sz w:val="24"/>
          <w:szCs w:val="24"/>
          <w:lang w:val="id"/>
        </w:rPr>
      </w:pPr>
      <w:r w:rsidRPr="00695DC4">
        <w:rPr>
          <w:rFonts w:ascii="Times New Roman" w:eastAsiaTheme="minorEastAsia" w:hAnsi="Times New Roman" w:cs="Times New Roman"/>
          <w:sz w:val="24"/>
          <w:szCs w:val="24"/>
          <w:lang w:val="id"/>
        </w:rPr>
        <w:lastRenderedPageBreak/>
        <w:t xml:space="preserve">Abu yang diperoleh pada penetapan kadar abu total, didinginkan dengan 25 </w:t>
      </w:r>
      <w:r w:rsidR="00C875A6" w:rsidRPr="00695DC4">
        <w:rPr>
          <w:rFonts w:ascii="Times New Roman" w:eastAsiaTheme="minorEastAsia" w:hAnsi="Times New Roman" w:cs="Times New Roman"/>
          <w:sz w:val="24"/>
          <w:szCs w:val="24"/>
          <w:lang w:val="id"/>
        </w:rPr>
        <w:t xml:space="preserve">mL </w:t>
      </w:r>
      <w:r w:rsidRPr="00695DC4">
        <w:rPr>
          <w:rFonts w:ascii="Times New Roman" w:eastAsiaTheme="minorEastAsia" w:hAnsi="Times New Roman" w:cs="Times New Roman"/>
          <w:sz w:val="24"/>
          <w:szCs w:val="24"/>
          <w:lang w:val="id"/>
        </w:rPr>
        <w:t xml:space="preserve">asam klorida encer selama 5 menit, sebagian yang tidak larut dalam asam dikumpulkan, disaring melalui kertas saring bebas abu, kemudian dicuci dengan air panas, residu dengan kertas saring dipijarkan sampai bobot tetap, kemudiaan didinginkan dan ditimbang. Kadar abu tidak larut dalam asam dihitung terhadap bahan yang telah dikeringkan diudara </w:t>
      </w:r>
      <w:r w:rsidR="004268FE" w:rsidRPr="00695DC4">
        <w:rPr>
          <w:rFonts w:ascii="Times New Roman" w:hAnsi="Times New Roman" w:cs="Times New Roman"/>
          <w:sz w:val="24"/>
          <w:szCs w:val="24"/>
          <w:lang w:val="id"/>
        </w:rPr>
        <w:t>(Ditjen POM, 1995)</w:t>
      </w:r>
      <w:r w:rsidR="00C875A6" w:rsidRPr="00695DC4">
        <w:rPr>
          <w:rFonts w:ascii="Times New Roman" w:hAnsi="Times New Roman" w:cs="Times New Roman"/>
          <w:sz w:val="24"/>
          <w:szCs w:val="24"/>
          <w:lang w:val="id"/>
        </w:rPr>
        <w:t>.</w:t>
      </w:r>
    </w:p>
    <w:p w14:paraId="6B552E05" w14:textId="2E4AAB71" w:rsidR="00EC34B3" w:rsidRPr="00695DC4" w:rsidRDefault="00E37DF8" w:rsidP="00A47794">
      <w:pPr>
        <w:pStyle w:val="Heading2"/>
        <w:spacing w:line="480" w:lineRule="auto"/>
      </w:pPr>
      <w:bookmarkStart w:id="28" w:name="_Toc200813669"/>
      <w:r w:rsidRPr="00695DC4">
        <w:t xml:space="preserve">3.6 </w:t>
      </w:r>
      <w:r w:rsidR="00493540" w:rsidRPr="00695DC4">
        <w:t xml:space="preserve">Pembuatan </w:t>
      </w:r>
      <w:r w:rsidR="00CD6E0E" w:rsidRPr="00695DC4">
        <w:t>Larutan Pereaksi</w:t>
      </w:r>
      <w:bookmarkEnd w:id="28"/>
    </w:p>
    <w:p w14:paraId="6850F60B" w14:textId="20CFEBC7" w:rsidR="002277D4" w:rsidRPr="00695DC4" w:rsidRDefault="00C875A6" w:rsidP="00A47794">
      <w:pPr>
        <w:pStyle w:val="Heading3"/>
        <w:tabs>
          <w:tab w:val="clear" w:pos="1440"/>
        </w:tabs>
      </w:pPr>
      <w:bookmarkStart w:id="29" w:name="_Toc200813670"/>
      <w:r w:rsidRPr="00695DC4">
        <w:t>3.</w:t>
      </w:r>
      <w:r w:rsidR="00E37DF8" w:rsidRPr="00695DC4">
        <w:t>6</w:t>
      </w:r>
      <w:r w:rsidR="00AB1DA2" w:rsidRPr="00695DC4">
        <w:t xml:space="preserve">.1 </w:t>
      </w:r>
      <w:r w:rsidR="00AB1DA2" w:rsidRPr="00695DC4">
        <w:tab/>
      </w:r>
      <w:r w:rsidR="002277D4" w:rsidRPr="00695DC4">
        <w:t>Larutan</w:t>
      </w:r>
      <w:r w:rsidR="002277D4" w:rsidRPr="00695DC4">
        <w:rPr>
          <w:spacing w:val="-5"/>
        </w:rPr>
        <w:t xml:space="preserve"> </w:t>
      </w:r>
      <w:r w:rsidR="002277D4" w:rsidRPr="00695DC4">
        <w:t>Pereaksi</w:t>
      </w:r>
      <w:r w:rsidR="002277D4" w:rsidRPr="00695DC4">
        <w:rPr>
          <w:spacing w:val="-4"/>
        </w:rPr>
        <w:t xml:space="preserve"> </w:t>
      </w:r>
      <w:r w:rsidR="002277D4" w:rsidRPr="00695DC4">
        <w:rPr>
          <w:spacing w:val="-2"/>
        </w:rPr>
        <w:t>Bouchardat</w:t>
      </w:r>
      <w:bookmarkEnd w:id="29"/>
    </w:p>
    <w:p w14:paraId="6060E306" w14:textId="3B79774C" w:rsidR="00EC34B3" w:rsidRPr="00695DC4" w:rsidRDefault="002277D4" w:rsidP="00AB1DA2">
      <w:pPr>
        <w:pStyle w:val="BodyText"/>
        <w:spacing w:line="480" w:lineRule="auto"/>
        <w:ind w:firstLine="720"/>
        <w:jc w:val="both"/>
      </w:pPr>
      <w:r w:rsidRPr="00695DC4">
        <w:t>Sebanyak 4 g kalium iodida dilarutkan dalam 20</w:t>
      </w:r>
      <w:r w:rsidR="00C875A6" w:rsidRPr="00695DC4">
        <w:t xml:space="preserve"> mL </w:t>
      </w:r>
      <w:r w:rsidRPr="00695DC4">
        <w:t>aquades, kemudian ditambahkan sedikit demi sedikit 2 g iodium dan dicukupkan dengan aquades hingga 100 mL (Ditjen POM, 1979).</w:t>
      </w:r>
    </w:p>
    <w:p w14:paraId="5450BA58" w14:textId="6394EF1B" w:rsidR="006878E4" w:rsidRPr="00695DC4" w:rsidRDefault="00E37DF8" w:rsidP="00A47794">
      <w:pPr>
        <w:pStyle w:val="Heading3"/>
        <w:tabs>
          <w:tab w:val="clear" w:pos="1440"/>
        </w:tabs>
      </w:pPr>
      <w:bookmarkStart w:id="30" w:name="_Toc200813671"/>
      <w:r w:rsidRPr="00695DC4">
        <w:t xml:space="preserve">3.6.2 </w:t>
      </w:r>
      <w:r w:rsidR="00AB1DA2" w:rsidRPr="00695DC4">
        <w:tab/>
      </w:r>
      <w:r w:rsidR="006878E4" w:rsidRPr="00695DC4">
        <w:t>Larutan</w:t>
      </w:r>
      <w:r w:rsidR="006878E4" w:rsidRPr="00695DC4">
        <w:rPr>
          <w:spacing w:val="-5"/>
        </w:rPr>
        <w:t xml:space="preserve"> </w:t>
      </w:r>
      <w:r w:rsidR="006878E4" w:rsidRPr="00695DC4">
        <w:t>Pereaksi</w:t>
      </w:r>
      <w:r w:rsidR="006878E4" w:rsidRPr="00695DC4">
        <w:rPr>
          <w:spacing w:val="-3"/>
        </w:rPr>
        <w:t xml:space="preserve"> </w:t>
      </w:r>
      <w:r w:rsidR="006878E4" w:rsidRPr="00695DC4">
        <w:t>Besi</w:t>
      </w:r>
      <w:r w:rsidR="006878E4" w:rsidRPr="00695DC4">
        <w:rPr>
          <w:spacing w:val="-3"/>
        </w:rPr>
        <w:t xml:space="preserve"> </w:t>
      </w:r>
      <w:r w:rsidR="006878E4" w:rsidRPr="00695DC4">
        <w:t>(III)</w:t>
      </w:r>
      <w:r w:rsidR="006878E4" w:rsidRPr="00695DC4">
        <w:rPr>
          <w:spacing w:val="-6"/>
        </w:rPr>
        <w:t xml:space="preserve"> </w:t>
      </w:r>
      <w:r w:rsidR="006878E4" w:rsidRPr="00695DC4">
        <w:t>Klorida</w:t>
      </w:r>
      <w:r w:rsidR="006878E4" w:rsidRPr="00695DC4">
        <w:rPr>
          <w:spacing w:val="-2"/>
        </w:rPr>
        <w:t xml:space="preserve"> </w:t>
      </w:r>
      <w:r w:rsidR="006878E4" w:rsidRPr="00695DC4">
        <w:rPr>
          <w:spacing w:val="-5"/>
        </w:rPr>
        <w:t>1%</w:t>
      </w:r>
      <w:bookmarkEnd w:id="30"/>
    </w:p>
    <w:p w14:paraId="07000D54" w14:textId="5DB2F407" w:rsidR="00EC34B3" w:rsidRPr="00695DC4" w:rsidRDefault="006878E4" w:rsidP="00AB1DA2">
      <w:pPr>
        <w:pStyle w:val="BodyText"/>
        <w:spacing w:line="480" w:lineRule="auto"/>
        <w:ind w:firstLine="720"/>
        <w:jc w:val="both"/>
      </w:pPr>
      <w:r w:rsidRPr="00695DC4">
        <w:t xml:space="preserve">Sebanyak 1 g besi (III) klorida dilarutkan dengan aquades hingga 100 mL </w:t>
      </w:r>
      <w:r w:rsidR="00460BD4" w:rsidRPr="00695DC4">
        <w:t xml:space="preserve">  </w:t>
      </w:r>
      <w:r w:rsidRPr="00695DC4">
        <w:t>(Ditjen POM, 1979).</w:t>
      </w:r>
    </w:p>
    <w:p w14:paraId="6C19FE8F" w14:textId="63A5D964" w:rsidR="00460BD4" w:rsidRPr="00695DC4" w:rsidRDefault="00E37DF8" w:rsidP="00A47794">
      <w:pPr>
        <w:pStyle w:val="Heading3"/>
        <w:tabs>
          <w:tab w:val="clear" w:pos="1440"/>
        </w:tabs>
        <w:rPr>
          <w:lang w:val="id"/>
        </w:rPr>
      </w:pPr>
      <w:bookmarkStart w:id="31" w:name="_Toc200813672"/>
      <w:r w:rsidRPr="00695DC4">
        <w:rPr>
          <w:lang w:val="id"/>
        </w:rPr>
        <w:t xml:space="preserve">3.6.3 </w:t>
      </w:r>
      <w:r w:rsidR="00AB1DA2" w:rsidRPr="00695DC4">
        <w:rPr>
          <w:lang w:val="id"/>
        </w:rPr>
        <w:tab/>
      </w:r>
      <w:r w:rsidR="006878E4" w:rsidRPr="00695DC4">
        <w:rPr>
          <w:lang w:val="id"/>
        </w:rPr>
        <w:t>Larutan</w:t>
      </w:r>
      <w:r w:rsidR="006878E4" w:rsidRPr="00695DC4">
        <w:rPr>
          <w:spacing w:val="-5"/>
          <w:lang w:val="id"/>
        </w:rPr>
        <w:t xml:space="preserve"> </w:t>
      </w:r>
      <w:r w:rsidR="006878E4" w:rsidRPr="00695DC4">
        <w:rPr>
          <w:lang w:val="id"/>
        </w:rPr>
        <w:t>Pereaksi</w:t>
      </w:r>
      <w:r w:rsidR="006878E4" w:rsidRPr="00695DC4">
        <w:rPr>
          <w:spacing w:val="-4"/>
          <w:lang w:val="id"/>
        </w:rPr>
        <w:t xml:space="preserve"> </w:t>
      </w:r>
      <w:r w:rsidR="006878E4" w:rsidRPr="00695DC4">
        <w:rPr>
          <w:spacing w:val="-2"/>
          <w:lang w:val="id"/>
        </w:rPr>
        <w:t>Dragendrof</w:t>
      </w:r>
      <w:bookmarkEnd w:id="31"/>
    </w:p>
    <w:p w14:paraId="4D9E4DDA" w14:textId="0931E2D8" w:rsidR="006878E4" w:rsidRPr="00695DC4" w:rsidRDefault="006878E4" w:rsidP="00AB1DA2">
      <w:pPr>
        <w:pStyle w:val="BodyText"/>
        <w:spacing w:line="480" w:lineRule="auto"/>
        <w:ind w:firstLine="720"/>
        <w:jc w:val="both"/>
        <w:rPr>
          <w:b/>
          <w:bCs/>
        </w:rPr>
      </w:pPr>
      <w:r w:rsidRPr="00695DC4">
        <w:t>Sebanyak 8 g bismut (II) nitrat ditimbang, kemudian</w:t>
      </w:r>
      <w:r w:rsidRPr="00695DC4">
        <w:rPr>
          <w:spacing w:val="-1"/>
        </w:rPr>
        <w:t xml:space="preserve"> </w:t>
      </w:r>
      <w:r w:rsidRPr="00695DC4">
        <w:t>dilarutkan</w:t>
      </w:r>
      <w:r w:rsidRPr="00695DC4">
        <w:rPr>
          <w:spacing w:val="-1"/>
        </w:rPr>
        <w:t xml:space="preserve"> </w:t>
      </w:r>
      <w:r w:rsidRPr="00695DC4">
        <w:t>dalam 20 m</w:t>
      </w:r>
      <w:r w:rsidR="00231A66" w:rsidRPr="00695DC4">
        <w:t>L</w:t>
      </w:r>
      <w:r w:rsidRPr="00695DC4">
        <w:t xml:space="preserve"> asam </w:t>
      </w:r>
      <w:r w:rsidRPr="00695DC4">
        <w:lastRenderedPageBreak/>
        <w:t xml:space="preserve">nitrat pekat </w:t>
      </w:r>
      <w:r w:rsidR="00460BD4" w:rsidRPr="00695DC4">
        <w:t>p</w:t>
      </w:r>
      <w:r w:rsidRPr="00695DC4">
        <w:t xml:space="preserve">ada wadah lain ditimbang sebanyak 27,2 g kalium iodida lalu dilarutkan dalam 50 </w:t>
      </w:r>
      <w:r w:rsidR="00231A66" w:rsidRPr="00695DC4">
        <w:t xml:space="preserve">mL </w:t>
      </w:r>
      <w:r w:rsidRPr="00695DC4">
        <w:t>air suling. Kemudian kedua larutan dicampurkan dan didiamkan</w:t>
      </w:r>
      <w:r w:rsidRPr="00695DC4">
        <w:rPr>
          <w:spacing w:val="-14"/>
        </w:rPr>
        <w:t xml:space="preserve"> </w:t>
      </w:r>
      <w:r w:rsidRPr="00695DC4">
        <w:t>sampai</w:t>
      </w:r>
      <w:r w:rsidRPr="00695DC4">
        <w:rPr>
          <w:spacing w:val="-12"/>
        </w:rPr>
        <w:t xml:space="preserve"> </w:t>
      </w:r>
      <w:r w:rsidRPr="00695DC4">
        <w:t>memisah</w:t>
      </w:r>
      <w:r w:rsidRPr="00695DC4">
        <w:rPr>
          <w:spacing w:val="-13"/>
        </w:rPr>
        <w:t xml:space="preserve"> </w:t>
      </w:r>
      <w:r w:rsidRPr="00695DC4">
        <w:t>sempurna.</w:t>
      </w:r>
      <w:r w:rsidRPr="00695DC4">
        <w:rPr>
          <w:spacing w:val="-7"/>
        </w:rPr>
        <w:t xml:space="preserve"> </w:t>
      </w:r>
      <w:r w:rsidRPr="00695DC4">
        <w:t>Larutan</w:t>
      </w:r>
      <w:r w:rsidRPr="00695DC4">
        <w:rPr>
          <w:spacing w:val="-13"/>
        </w:rPr>
        <w:t xml:space="preserve"> </w:t>
      </w:r>
      <w:r w:rsidRPr="00695DC4">
        <w:t>yang</w:t>
      </w:r>
      <w:r w:rsidRPr="00695DC4">
        <w:rPr>
          <w:spacing w:val="-8"/>
        </w:rPr>
        <w:t xml:space="preserve"> </w:t>
      </w:r>
      <w:r w:rsidRPr="00695DC4">
        <w:t>jernih</w:t>
      </w:r>
      <w:r w:rsidRPr="00695DC4">
        <w:rPr>
          <w:spacing w:val="-13"/>
        </w:rPr>
        <w:t xml:space="preserve"> </w:t>
      </w:r>
      <w:r w:rsidRPr="00695DC4">
        <w:t>diambil</w:t>
      </w:r>
      <w:r w:rsidRPr="00695DC4">
        <w:rPr>
          <w:spacing w:val="-15"/>
        </w:rPr>
        <w:t xml:space="preserve"> </w:t>
      </w:r>
      <w:r w:rsidRPr="00695DC4">
        <w:t>dan</w:t>
      </w:r>
      <w:r w:rsidRPr="00695DC4">
        <w:rPr>
          <w:spacing w:val="-13"/>
        </w:rPr>
        <w:t xml:space="preserve"> </w:t>
      </w:r>
      <w:r w:rsidRPr="00695DC4">
        <w:t>diencerkan dengan air suling hingga 100 m</w:t>
      </w:r>
      <w:r w:rsidR="00231A66" w:rsidRPr="00695DC4">
        <w:t>L</w:t>
      </w:r>
      <w:r w:rsidRPr="00695DC4">
        <w:t xml:space="preserve"> (Ditjen POM, 1995).</w:t>
      </w:r>
    </w:p>
    <w:p w14:paraId="4D1D82AE" w14:textId="78718B72" w:rsidR="006878E4" w:rsidRPr="00695DC4" w:rsidRDefault="00E37DF8" w:rsidP="00A47794">
      <w:pPr>
        <w:pStyle w:val="Heading3"/>
        <w:tabs>
          <w:tab w:val="clear" w:pos="1440"/>
        </w:tabs>
        <w:rPr>
          <w:lang w:val="en-ID"/>
        </w:rPr>
      </w:pPr>
      <w:bookmarkStart w:id="32" w:name="_Toc200813673"/>
      <w:r w:rsidRPr="00695DC4">
        <w:rPr>
          <w:lang w:val="en-ID"/>
        </w:rPr>
        <w:t xml:space="preserve">3.6.4 </w:t>
      </w:r>
      <w:r w:rsidR="00AB1DA2" w:rsidRPr="00695DC4">
        <w:rPr>
          <w:lang w:val="en-ID"/>
        </w:rPr>
        <w:tab/>
      </w:r>
      <w:r w:rsidR="006878E4" w:rsidRPr="00695DC4">
        <w:rPr>
          <w:lang w:val="en-ID"/>
        </w:rPr>
        <w:t>Larutan</w:t>
      </w:r>
      <w:r w:rsidR="006878E4" w:rsidRPr="00695DC4">
        <w:rPr>
          <w:spacing w:val="-6"/>
          <w:lang w:val="en-ID"/>
        </w:rPr>
        <w:t xml:space="preserve"> </w:t>
      </w:r>
      <w:r w:rsidR="006878E4" w:rsidRPr="00695DC4">
        <w:rPr>
          <w:lang w:val="en-ID"/>
        </w:rPr>
        <w:t>Pereaksi</w:t>
      </w:r>
      <w:r w:rsidR="006878E4" w:rsidRPr="00695DC4">
        <w:rPr>
          <w:spacing w:val="-5"/>
          <w:lang w:val="en-ID"/>
        </w:rPr>
        <w:t xml:space="preserve"> </w:t>
      </w:r>
      <w:r w:rsidR="006878E4" w:rsidRPr="00695DC4">
        <w:rPr>
          <w:lang w:val="en-ID"/>
        </w:rPr>
        <w:t>Liberman-</w:t>
      </w:r>
      <w:r w:rsidR="006878E4" w:rsidRPr="00695DC4">
        <w:rPr>
          <w:spacing w:val="-2"/>
          <w:lang w:val="en-ID"/>
        </w:rPr>
        <w:t>Burchard</w:t>
      </w:r>
      <w:bookmarkEnd w:id="32"/>
    </w:p>
    <w:p w14:paraId="002B28ED" w14:textId="51A27788" w:rsidR="006878E4" w:rsidRDefault="001707DA" w:rsidP="00AB1DA2">
      <w:pPr>
        <w:pStyle w:val="BodyText"/>
        <w:spacing w:line="480" w:lineRule="auto"/>
        <w:ind w:firstLine="720"/>
        <w:jc w:val="both"/>
      </w:pPr>
      <w:r w:rsidRPr="00064CC2">
        <w:rPr>
          <w:rFonts w:eastAsiaTheme="minorEastAsia"/>
          <w:lang w:val="id-ID"/>
        </w:rPr>
        <w:t>Sebanyak 4 g kalium iodida dilarutkan dalam 20 mL aquadest, kemudian ditambahkan sedikit demi sedikit 2 g iodium dan dicukupkan dengan aquadest hingga 100 mL</w:t>
      </w:r>
      <w:r w:rsidR="006878E4" w:rsidRPr="00695DC4">
        <w:t xml:space="preserve"> (Harbone J.B, 1987).</w:t>
      </w:r>
    </w:p>
    <w:p w14:paraId="0A9FBC69" w14:textId="77777777" w:rsidR="00695DC4" w:rsidRDefault="00695DC4" w:rsidP="00AB1DA2">
      <w:pPr>
        <w:pStyle w:val="BodyText"/>
        <w:spacing w:line="480" w:lineRule="auto"/>
        <w:ind w:firstLine="720"/>
        <w:jc w:val="both"/>
      </w:pPr>
    </w:p>
    <w:p w14:paraId="2D0BAE49" w14:textId="77777777" w:rsidR="00695DC4" w:rsidRDefault="00695DC4" w:rsidP="00AB1DA2">
      <w:pPr>
        <w:pStyle w:val="BodyText"/>
        <w:spacing w:line="480" w:lineRule="auto"/>
        <w:ind w:firstLine="720"/>
        <w:jc w:val="both"/>
      </w:pPr>
    </w:p>
    <w:p w14:paraId="29328B22" w14:textId="77777777" w:rsidR="00574672" w:rsidRPr="00695DC4" w:rsidRDefault="00574672" w:rsidP="00AB1DA2">
      <w:pPr>
        <w:pStyle w:val="BodyText"/>
        <w:spacing w:line="480" w:lineRule="auto"/>
        <w:ind w:firstLine="720"/>
        <w:jc w:val="both"/>
      </w:pPr>
    </w:p>
    <w:p w14:paraId="12CDCC2A" w14:textId="36FF9F8F" w:rsidR="006878E4" w:rsidRPr="00695DC4" w:rsidRDefault="00D14692" w:rsidP="00A47794">
      <w:pPr>
        <w:pStyle w:val="Heading3"/>
        <w:tabs>
          <w:tab w:val="clear" w:pos="1440"/>
        </w:tabs>
      </w:pPr>
      <w:bookmarkStart w:id="33" w:name="_Toc200813674"/>
      <w:r w:rsidRPr="00695DC4">
        <w:t xml:space="preserve">3.6.5 </w:t>
      </w:r>
      <w:r w:rsidR="00AB1DA2" w:rsidRPr="00695DC4">
        <w:tab/>
      </w:r>
      <w:r w:rsidR="006878E4" w:rsidRPr="00695DC4">
        <w:t>Larutan</w:t>
      </w:r>
      <w:r w:rsidR="006878E4" w:rsidRPr="00695DC4">
        <w:rPr>
          <w:spacing w:val="-7"/>
        </w:rPr>
        <w:t xml:space="preserve"> </w:t>
      </w:r>
      <w:r w:rsidR="006878E4" w:rsidRPr="00695DC4">
        <w:t>Pereaksi</w:t>
      </w:r>
      <w:r w:rsidR="006878E4" w:rsidRPr="00695DC4">
        <w:rPr>
          <w:spacing w:val="-4"/>
        </w:rPr>
        <w:t xml:space="preserve"> Mayer</w:t>
      </w:r>
      <w:bookmarkEnd w:id="33"/>
    </w:p>
    <w:p w14:paraId="7C1E2658" w14:textId="3774975F" w:rsidR="006878E4" w:rsidRPr="00695DC4" w:rsidRDefault="006878E4" w:rsidP="00AB1DA2">
      <w:pPr>
        <w:pStyle w:val="BodyText"/>
        <w:spacing w:line="480" w:lineRule="auto"/>
        <w:ind w:firstLine="720"/>
        <w:jc w:val="both"/>
      </w:pPr>
      <w:r w:rsidRPr="00695DC4">
        <w:t>Sebanyak 1,569 g merkuri</w:t>
      </w:r>
      <w:r w:rsidRPr="00695DC4">
        <w:rPr>
          <w:spacing w:val="-1"/>
        </w:rPr>
        <w:t xml:space="preserve"> </w:t>
      </w:r>
      <w:r w:rsidRPr="00695DC4">
        <w:t>(II) klorida dilarutkan dalam 60 mL akuades. Pada wadah</w:t>
      </w:r>
      <w:r w:rsidRPr="00695DC4">
        <w:rPr>
          <w:spacing w:val="-2"/>
        </w:rPr>
        <w:t xml:space="preserve"> </w:t>
      </w:r>
      <w:r w:rsidRPr="00695DC4">
        <w:t>lain</w:t>
      </w:r>
      <w:r w:rsidRPr="00695DC4">
        <w:rPr>
          <w:spacing w:val="-7"/>
        </w:rPr>
        <w:t xml:space="preserve"> </w:t>
      </w:r>
      <w:r w:rsidRPr="00695DC4">
        <w:t>dilarutkan</w:t>
      </w:r>
      <w:r w:rsidRPr="00695DC4">
        <w:rPr>
          <w:spacing w:val="-7"/>
        </w:rPr>
        <w:t xml:space="preserve"> </w:t>
      </w:r>
      <w:r w:rsidRPr="00695DC4">
        <w:t>sebanyak</w:t>
      </w:r>
      <w:r w:rsidRPr="00695DC4">
        <w:rPr>
          <w:spacing w:val="-2"/>
        </w:rPr>
        <w:t xml:space="preserve"> </w:t>
      </w:r>
      <w:r w:rsidRPr="00695DC4">
        <w:t>5</w:t>
      </w:r>
      <w:r w:rsidRPr="00695DC4">
        <w:rPr>
          <w:spacing w:val="-2"/>
        </w:rPr>
        <w:t xml:space="preserve"> </w:t>
      </w:r>
      <w:r w:rsidRPr="00695DC4">
        <w:t>g</w:t>
      </w:r>
      <w:r w:rsidRPr="00695DC4">
        <w:rPr>
          <w:spacing w:val="-2"/>
        </w:rPr>
        <w:t xml:space="preserve"> </w:t>
      </w:r>
      <w:r w:rsidRPr="00695DC4">
        <w:t>kalium</w:t>
      </w:r>
      <w:r w:rsidRPr="00695DC4">
        <w:rPr>
          <w:spacing w:val="-7"/>
        </w:rPr>
        <w:t xml:space="preserve"> </w:t>
      </w:r>
      <w:r w:rsidRPr="00695DC4">
        <w:t>iodide</w:t>
      </w:r>
      <w:r w:rsidRPr="00695DC4">
        <w:rPr>
          <w:spacing w:val="-3"/>
        </w:rPr>
        <w:t xml:space="preserve"> </w:t>
      </w:r>
      <w:r w:rsidRPr="00695DC4">
        <w:t>dalam</w:t>
      </w:r>
      <w:r w:rsidRPr="00695DC4">
        <w:rPr>
          <w:spacing w:val="-7"/>
        </w:rPr>
        <w:t xml:space="preserve"> </w:t>
      </w:r>
      <w:r w:rsidRPr="00695DC4">
        <w:t xml:space="preserve">10 </w:t>
      </w:r>
      <w:r w:rsidR="00231A66" w:rsidRPr="00695DC4">
        <w:t xml:space="preserve">mL </w:t>
      </w:r>
      <w:r w:rsidRPr="00695DC4">
        <w:t>akuades, kemudian kedua</w:t>
      </w:r>
      <w:r w:rsidRPr="00695DC4">
        <w:rPr>
          <w:spacing w:val="-15"/>
        </w:rPr>
        <w:t xml:space="preserve"> </w:t>
      </w:r>
      <w:r w:rsidRPr="00695DC4">
        <w:t>larutan</w:t>
      </w:r>
      <w:r w:rsidRPr="00695DC4">
        <w:rPr>
          <w:spacing w:val="-15"/>
        </w:rPr>
        <w:t xml:space="preserve"> </w:t>
      </w:r>
      <w:r w:rsidRPr="00695DC4">
        <w:t>ini</w:t>
      </w:r>
      <w:r w:rsidRPr="00695DC4">
        <w:rPr>
          <w:spacing w:val="-15"/>
        </w:rPr>
        <w:t xml:space="preserve"> </w:t>
      </w:r>
      <w:r w:rsidRPr="00695DC4">
        <w:t>dicampur</w:t>
      </w:r>
      <w:r w:rsidRPr="00695DC4">
        <w:rPr>
          <w:spacing w:val="-15"/>
        </w:rPr>
        <w:t xml:space="preserve"> </w:t>
      </w:r>
      <w:r w:rsidRPr="00695DC4">
        <w:t>lalu</w:t>
      </w:r>
      <w:r w:rsidRPr="00695DC4">
        <w:rPr>
          <w:spacing w:val="-15"/>
        </w:rPr>
        <w:t xml:space="preserve"> </w:t>
      </w:r>
      <w:r w:rsidRPr="00695DC4">
        <w:t>ditambahkan</w:t>
      </w:r>
      <w:r w:rsidRPr="00695DC4">
        <w:rPr>
          <w:spacing w:val="-15"/>
        </w:rPr>
        <w:t xml:space="preserve"> </w:t>
      </w:r>
      <w:r w:rsidRPr="00695DC4">
        <w:t>akuades</w:t>
      </w:r>
      <w:r w:rsidRPr="00695DC4">
        <w:rPr>
          <w:spacing w:val="-15"/>
        </w:rPr>
        <w:t xml:space="preserve"> </w:t>
      </w:r>
      <w:r w:rsidRPr="00695DC4">
        <w:t>sampai</w:t>
      </w:r>
      <w:r w:rsidRPr="00695DC4">
        <w:rPr>
          <w:spacing w:val="-15"/>
        </w:rPr>
        <w:t xml:space="preserve"> </w:t>
      </w:r>
      <w:r w:rsidRPr="00695DC4">
        <w:t>100</w:t>
      </w:r>
      <w:r w:rsidR="007D7784">
        <w:t xml:space="preserve"> </w:t>
      </w:r>
      <w:r w:rsidR="007D7784">
        <w:rPr>
          <w:spacing w:val="-15"/>
        </w:rPr>
        <w:t xml:space="preserve">mL </w:t>
      </w:r>
      <w:r w:rsidRPr="00695DC4">
        <w:t>(Ditjen</w:t>
      </w:r>
      <w:r w:rsidRPr="00695DC4">
        <w:rPr>
          <w:spacing w:val="-15"/>
        </w:rPr>
        <w:t xml:space="preserve"> </w:t>
      </w:r>
      <w:r w:rsidRPr="00695DC4">
        <w:t xml:space="preserve">POM, </w:t>
      </w:r>
      <w:r w:rsidRPr="00695DC4">
        <w:rPr>
          <w:spacing w:val="-2"/>
        </w:rPr>
        <w:t>1995).</w:t>
      </w:r>
    </w:p>
    <w:p w14:paraId="2BB20A4B" w14:textId="0798F044" w:rsidR="006878E4" w:rsidRPr="00695DC4" w:rsidRDefault="00D14692" w:rsidP="00A47794">
      <w:pPr>
        <w:pStyle w:val="Heading3"/>
        <w:tabs>
          <w:tab w:val="clear" w:pos="1440"/>
        </w:tabs>
        <w:rPr>
          <w:lang w:val="id"/>
        </w:rPr>
      </w:pPr>
      <w:bookmarkStart w:id="34" w:name="_Toc200813675"/>
      <w:r w:rsidRPr="00695DC4">
        <w:rPr>
          <w:lang w:val="id"/>
        </w:rPr>
        <w:t xml:space="preserve">3.6.6 </w:t>
      </w:r>
      <w:r w:rsidR="00AB1DA2" w:rsidRPr="00695DC4">
        <w:rPr>
          <w:lang w:val="id"/>
        </w:rPr>
        <w:tab/>
      </w:r>
      <w:r w:rsidR="006878E4" w:rsidRPr="00695DC4">
        <w:rPr>
          <w:lang w:val="id"/>
        </w:rPr>
        <w:t>Larutan</w:t>
      </w:r>
      <w:r w:rsidR="006878E4" w:rsidRPr="00695DC4">
        <w:rPr>
          <w:spacing w:val="-5"/>
          <w:lang w:val="id"/>
        </w:rPr>
        <w:t xml:space="preserve"> </w:t>
      </w:r>
      <w:r w:rsidR="006878E4" w:rsidRPr="00695DC4">
        <w:rPr>
          <w:lang w:val="id"/>
        </w:rPr>
        <w:t>Pereaksi</w:t>
      </w:r>
      <w:r w:rsidR="006878E4" w:rsidRPr="00695DC4">
        <w:rPr>
          <w:spacing w:val="-4"/>
          <w:lang w:val="id"/>
        </w:rPr>
        <w:t xml:space="preserve"> </w:t>
      </w:r>
      <w:r w:rsidR="006878E4" w:rsidRPr="00695DC4">
        <w:rPr>
          <w:spacing w:val="-2"/>
          <w:lang w:val="id"/>
        </w:rPr>
        <w:t>Molisch</w:t>
      </w:r>
      <w:bookmarkEnd w:id="34"/>
    </w:p>
    <w:p w14:paraId="6841A2C1" w14:textId="778F18B5" w:rsidR="006878E4" w:rsidRPr="00695DC4" w:rsidRDefault="006878E4" w:rsidP="00AB1DA2">
      <w:pPr>
        <w:pStyle w:val="BodyText"/>
        <w:spacing w:line="480" w:lineRule="auto"/>
        <w:ind w:firstLine="720"/>
        <w:jc w:val="both"/>
      </w:pPr>
      <w:r w:rsidRPr="00695DC4">
        <w:lastRenderedPageBreak/>
        <w:t>Sebanyak</w:t>
      </w:r>
      <w:r w:rsidRPr="00695DC4">
        <w:rPr>
          <w:spacing w:val="-5"/>
        </w:rPr>
        <w:t xml:space="preserve"> </w:t>
      </w:r>
      <w:r w:rsidRPr="00695DC4">
        <w:t>3</w:t>
      </w:r>
      <w:r w:rsidRPr="00695DC4">
        <w:rPr>
          <w:spacing w:val="-5"/>
        </w:rPr>
        <w:t xml:space="preserve"> </w:t>
      </w:r>
      <w:r w:rsidRPr="00695DC4">
        <w:t>g</w:t>
      </w:r>
      <w:r w:rsidRPr="00695DC4">
        <w:rPr>
          <w:spacing w:val="-5"/>
        </w:rPr>
        <w:t xml:space="preserve"> </w:t>
      </w:r>
      <w:r w:rsidRPr="00695DC4">
        <w:t>α-naftol</w:t>
      </w:r>
      <w:r w:rsidRPr="00695DC4">
        <w:rPr>
          <w:spacing w:val="-14"/>
        </w:rPr>
        <w:t xml:space="preserve"> </w:t>
      </w:r>
      <w:r w:rsidRPr="00695DC4">
        <w:t>dilarutkan</w:t>
      </w:r>
      <w:r w:rsidRPr="00695DC4">
        <w:rPr>
          <w:spacing w:val="-10"/>
        </w:rPr>
        <w:t xml:space="preserve"> </w:t>
      </w:r>
      <w:r w:rsidRPr="00695DC4">
        <w:t>dalam</w:t>
      </w:r>
      <w:r w:rsidRPr="00695DC4">
        <w:rPr>
          <w:spacing w:val="-9"/>
        </w:rPr>
        <w:t xml:space="preserve"> </w:t>
      </w:r>
      <w:r w:rsidRPr="00695DC4">
        <w:t>asam</w:t>
      </w:r>
      <w:r w:rsidRPr="00695DC4">
        <w:rPr>
          <w:spacing w:val="-9"/>
        </w:rPr>
        <w:t xml:space="preserve"> </w:t>
      </w:r>
      <w:r w:rsidRPr="00695DC4">
        <w:t>nitrat</w:t>
      </w:r>
      <w:r w:rsidRPr="00695DC4">
        <w:rPr>
          <w:spacing w:val="-1"/>
        </w:rPr>
        <w:t xml:space="preserve"> </w:t>
      </w:r>
      <w:r w:rsidRPr="00695DC4">
        <w:t>0,5</w:t>
      </w:r>
      <w:r w:rsidRPr="00695DC4">
        <w:rPr>
          <w:spacing w:val="-5"/>
        </w:rPr>
        <w:t xml:space="preserve"> </w:t>
      </w:r>
      <w:r w:rsidRPr="00695DC4">
        <w:t>N</w:t>
      </w:r>
      <w:r w:rsidRPr="00695DC4">
        <w:rPr>
          <w:spacing w:val="-5"/>
        </w:rPr>
        <w:t xml:space="preserve"> </w:t>
      </w:r>
      <w:r w:rsidRPr="00695DC4">
        <w:t>hingga</w:t>
      </w:r>
      <w:r w:rsidRPr="00695DC4">
        <w:rPr>
          <w:spacing w:val="-6"/>
        </w:rPr>
        <w:t xml:space="preserve"> </w:t>
      </w:r>
      <w:r w:rsidRPr="00695DC4">
        <w:t>diperoleh</w:t>
      </w:r>
      <w:r w:rsidRPr="00695DC4">
        <w:rPr>
          <w:spacing w:val="-10"/>
        </w:rPr>
        <w:t xml:space="preserve"> </w:t>
      </w:r>
      <w:r w:rsidRPr="00695DC4">
        <w:t xml:space="preserve">100 </w:t>
      </w:r>
      <w:r w:rsidR="00231A66" w:rsidRPr="00695DC4">
        <w:t xml:space="preserve">mL </w:t>
      </w:r>
      <w:r w:rsidRPr="00695DC4">
        <w:t>(Ditjen POM, 1995).</w:t>
      </w:r>
    </w:p>
    <w:p w14:paraId="390DB934" w14:textId="114626D7" w:rsidR="006878E4" w:rsidRPr="00695DC4" w:rsidRDefault="00D14692" w:rsidP="00A47794">
      <w:pPr>
        <w:pStyle w:val="Heading3"/>
        <w:tabs>
          <w:tab w:val="clear" w:pos="1440"/>
        </w:tabs>
        <w:jc w:val="both"/>
        <w:rPr>
          <w:lang w:val="id"/>
        </w:rPr>
      </w:pPr>
      <w:bookmarkStart w:id="35" w:name="_Toc200813676"/>
      <w:r w:rsidRPr="00695DC4">
        <w:rPr>
          <w:lang w:val="id"/>
        </w:rPr>
        <w:t xml:space="preserve">3.6.7 </w:t>
      </w:r>
      <w:r w:rsidR="00AB1DA2" w:rsidRPr="00695DC4">
        <w:rPr>
          <w:lang w:val="id"/>
        </w:rPr>
        <w:tab/>
      </w:r>
      <w:r w:rsidR="006878E4" w:rsidRPr="00695DC4">
        <w:rPr>
          <w:lang w:val="id"/>
        </w:rPr>
        <w:t>Larutan</w:t>
      </w:r>
      <w:r w:rsidR="006878E4" w:rsidRPr="00695DC4">
        <w:rPr>
          <w:spacing w:val="-5"/>
          <w:lang w:val="id"/>
        </w:rPr>
        <w:t xml:space="preserve"> </w:t>
      </w:r>
      <w:r w:rsidR="006878E4" w:rsidRPr="00695DC4">
        <w:rPr>
          <w:lang w:val="id"/>
        </w:rPr>
        <w:t>Perekasi</w:t>
      </w:r>
      <w:r w:rsidR="006878E4" w:rsidRPr="00695DC4">
        <w:rPr>
          <w:spacing w:val="-4"/>
          <w:lang w:val="id"/>
        </w:rPr>
        <w:t xml:space="preserve"> </w:t>
      </w:r>
      <w:r w:rsidR="006878E4" w:rsidRPr="00695DC4">
        <w:rPr>
          <w:spacing w:val="-2"/>
          <w:lang w:val="id"/>
        </w:rPr>
        <w:t>Kloralhidrat</w:t>
      </w:r>
      <w:bookmarkEnd w:id="35"/>
    </w:p>
    <w:p w14:paraId="5D945638" w14:textId="3E860607" w:rsidR="005C4610" w:rsidRPr="00695DC4" w:rsidRDefault="006878E4" w:rsidP="00AB1DA2">
      <w:pPr>
        <w:pStyle w:val="BodyText"/>
        <w:spacing w:line="480" w:lineRule="auto"/>
        <w:ind w:firstLine="720"/>
        <w:jc w:val="both"/>
        <w:rPr>
          <w:spacing w:val="4"/>
        </w:rPr>
      </w:pPr>
      <w:r w:rsidRPr="00695DC4">
        <w:t>Sebanyak</w:t>
      </w:r>
      <w:r w:rsidRPr="00695DC4">
        <w:rPr>
          <w:spacing w:val="-4"/>
        </w:rPr>
        <w:t xml:space="preserve"> </w:t>
      </w:r>
      <w:r w:rsidRPr="00695DC4">
        <w:t>50</w:t>
      </w:r>
      <w:r w:rsidRPr="00695DC4">
        <w:rPr>
          <w:spacing w:val="-2"/>
        </w:rPr>
        <w:t xml:space="preserve"> </w:t>
      </w:r>
      <w:r w:rsidRPr="00695DC4">
        <w:t>g</w:t>
      </w:r>
      <w:r w:rsidRPr="00695DC4">
        <w:rPr>
          <w:spacing w:val="-2"/>
        </w:rPr>
        <w:t xml:space="preserve"> </w:t>
      </w:r>
      <w:r w:rsidRPr="00695DC4">
        <w:t>kloral</w:t>
      </w:r>
      <w:r w:rsidRPr="00695DC4">
        <w:rPr>
          <w:spacing w:val="-6"/>
        </w:rPr>
        <w:t xml:space="preserve"> </w:t>
      </w:r>
      <w:r w:rsidRPr="00695DC4">
        <w:t>hidrat</w:t>
      </w:r>
      <w:r w:rsidRPr="00695DC4">
        <w:rPr>
          <w:spacing w:val="3"/>
        </w:rPr>
        <w:t xml:space="preserve"> </w:t>
      </w:r>
      <w:r w:rsidRPr="00695DC4">
        <w:t>pekat</w:t>
      </w:r>
      <w:r w:rsidRPr="00695DC4">
        <w:rPr>
          <w:spacing w:val="3"/>
        </w:rPr>
        <w:t xml:space="preserve"> </w:t>
      </w:r>
      <w:r w:rsidRPr="00695DC4">
        <w:t>dalam</w:t>
      </w:r>
      <w:r w:rsidRPr="00695DC4">
        <w:rPr>
          <w:spacing w:val="-10"/>
        </w:rPr>
        <w:t xml:space="preserve"> </w:t>
      </w:r>
      <w:r w:rsidRPr="00695DC4">
        <w:t>20</w:t>
      </w:r>
      <w:r w:rsidRPr="00695DC4">
        <w:rPr>
          <w:spacing w:val="2"/>
        </w:rPr>
        <w:t xml:space="preserve"> </w:t>
      </w:r>
      <w:r w:rsidRPr="00695DC4">
        <w:t>m</w:t>
      </w:r>
      <w:r w:rsidR="007D7784">
        <w:t>L</w:t>
      </w:r>
      <w:r w:rsidRPr="00695DC4">
        <w:t xml:space="preserve"> akuades</w:t>
      </w:r>
      <w:r w:rsidR="00D660CA" w:rsidRPr="00695DC4">
        <w:rPr>
          <w:spacing w:val="4"/>
        </w:rPr>
        <w:t xml:space="preserve"> </w:t>
      </w:r>
      <w:r w:rsidRPr="00695DC4">
        <w:t>(Ditjen</w:t>
      </w:r>
      <w:r w:rsidRPr="00695DC4">
        <w:rPr>
          <w:spacing w:val="-7"/>
        </w:rPr>
        <w:t xml:space="preserve"> </w:t>
      </w:r>
      <w:r w:rsidRPr="00695DC4">
        <w:t>POM,</w:t>
      </w:r>
      <w:r w:rsidRPr="00695DC4">
        <w:rPr>
          <w:spacing w:val="1"/>
        </w:rPr>
        <w:t xml:space="preserve"> </w:t>
      </w:r>
      <w:r w:rsidRPr="00695DC4">
        <w:rPr>
          <w:spacing w:val="-2"/>
        </w:rPr>
        <w:t>1995).</w:t>
      </w:r>
    </w:p>
    <w:p w14:paraId="5BB7187E" w14:textId="381F698F" w:rsidR="002277D4" w:rsidRPr="00695DC4" w:rsidRDefault="00D14692" w:rsidP="00A47794">
      <w:pPr>
        <w:pStyle w:val="Heading2"/>
        <w:spacing w:line="480" w:lineRule="auto"/>
        <w:jc w:val="both"/>
      </w:pPr>
      <w:bookmarkStart w:id="36" w:name="_Toc200813677"/>
      <w:r w:rsidRPr="00695DC4">
        <w:t xml:space="preserve">3.7 </w:t>
      </w:r>
      <w:r w:rsidR="002277D4" w:rsidRPr="00695DC4">
        <w:t>Skrining Fitokimia</w:t>
      </w:r>
      <w:bookmarkEnd w:id="36"/>
    </w:p>
    <w:p w14:paraId="1A33939C" w14:textId="0D26694A" w:rsidR="002277D4" w:rsidRPr="00695DC4" w:rsidRDefault="002277D4" w:rsidP="00AB1DA2">
      <w:pPr>
        <w:pStyle w:val="BodyText"/>
        <w:spacing w:line="480" w:lineRule="auto"/>
        <w:ind w:firstLine="720"/>
        <w:jc w:val="both"/>
      </w:pPr>
      <w:r w:rsidRPr="00695DC4">
        <w:t>Skrining fitokimia dilakukan</w:t>
      </w:r>
      <w:r w:rsidRPr="00695DC4">
        <w:rPr>
          <w:spacing w:val="-4"/>
        </w:rPr>
        <w:t xml:space="preserve"> </w:t>
      </w:r>
      <w:r w:rsidRPr="00695DC4">
        <w:t>untuk mengetahui</w:t>
      </w:r>
      <w:r w:rsidRPr="00695DC4">
        <w:rPr>
          <w:spacing w:val="-4"/>
        </w:rPr>
        <w:t xml:space="preserve"> </w:t>
      </w:r>
      <w:r w:rsidRPr="00695DC4">
        <w:t>golongan</w:t>
      </w:r>
      <w:r w:rsidRPr="00695DC4">
        <w:rPr>
          <w:spacing w:val="-4"/>
        </w:rPr>
        <w:t xml:space="preserve"> </w:t>
      </w:r>
      <w:r w:rsidRPr="00695DC4">
        <w:t>senyawa</w:t>
      </w:r>
      <w:r w:rsidRPr="00695DC4">
        <w:rPr>
          <w:spacing w:val="-1"/>
        </w:rPr>
        <w:t xml:space="preserve"> </w:t>
      </w:r>
      <w:r w:rsidRPr="00695DC4">
        <w:t xml:space="preserve">kimia yang terdapat dalam </w:t>
      </w:r>
      <w:r w:rsidR="00332791" w:rsidRPr="00695DC4">
        <w:t>jambu nasi-nasi (</w:t>
      </w:r>
      <w:r w:rsidR="008518B0" w:rsidRPr="008518B0">
        <w:rPr>
          <w:i/>
          <w:iCs/>
        </w:rPr>
        <w:t>Syzygium zeylanicum</w:t>
      </w:r>
      <w:r w:rsidRPr="00695DC4">
        <w:rPr>
          <w:i/>
          <w:iCs/>
        </w:rPr>
        <w:t xml:space="preserve"> </w:t>
      </w:r>
      <w:r w:rsidRPr="00695DC4">
        <w:t>L</w:t>
      </w:r>
      <w:r w:rsidRPr="00695DC4">
        <w:rPr>
          <w:i/>
          <w:iCs/>
        </w:rPr>
        <w:t>)</w:t>
      </w:r>
      <w:r w:rsidRPr="00695DC4">
        <w:t>.</w:t>
      </w:r>
      <w:r w:rsidRPr="00695DC4">
        <w:rPr>
          <w:spacing w:val="-15"/>
        </w:rPr>
        <w:t xml:space="preserve"> </w:t>
      </w:r>
      <w:r w:rsidRPr="00695DC4">
        <w:t>Adapun</w:t>
      </w:r>
      <w:r w:rsidRPr="00695DC4">
        <w:rPr>
          <w:spacing w:val="-15"/>
        </w:rPr>
        <w:t xml:space="preserve"> </w:t>
      </w:r>
      <w:r w:rsidRPr="00695DC4">
        <w:t>golongan</w:t>
      </w:r>
      <w:r w:rsidRPr="00695DC4">
        <w:rPr>
          <w:spacing w:val="-15"/>
        </w:rPr>
        <w:t xml:space="preserve"> </w:t>
      </w:r>
      <w:r w:rsidRPr="00695DC4">
        <w:t>senyawa</w:t>
      </w:r>
      <w:r w:rsidRPr="00695DC4">
        <w:rPr>
          <w:spacing w:val="-15"/>
        </w:rPr>
        <w:t xml:space="preserve"> </w:t>
      </w:r>
      <w:r w:rsidRPr="00695DC4">
        <w:t>yang</w:t>
      </w:r>
      <w:r w:rsidRPr="00695DC4">
        <w:rPr>
          <w:spacing w:val="-15"/>
        </w:rPr>
        <w:t xml:space="preserve"> </w:t>
      </w:r>
      <w:r w:rsidRPr="00695DC4">
        <w:t>diperiksa</w:t>
      </w:r>
      <w:r w:rsidRPr="00695DC4">
        <w:rPr>
          <w:spacing w:val="-15"/>
        </w:rPr>
        <w:t xml:space="preserve"> </w:t>
      </w:r>
      <w:r w:rsidRPr="00695DC4">
        <w:t>meliputi</w:t>
      </w:r>
      <w:r w:rsidRPr="00695DC4">
        <w:rPr>
          <w:spacing w:val="-15"/>
        </w:rPr>
        <w:t xml:space="preserve"> </w:t>
      </w:r>
      <w:r w:rsidRPr="00695DC4">
        <w:t>pemeriksaan</w:t>
      </w:r>
      <w:r w:rsidRPr="00695DC4">
        <w:rPr>
          <w:spacing w:val="-15"/>
        </w:rPr>
        <w:t xml:space="preserve"> </w:t>
      </w:r>
      <w:r w:rsidRPr="00695DC4">
        <w:t>senyawa golongan alkaloid, flavonoid, saponin, tanin, steroid/triterpenoid, dan glikosida.</w:t>
      </w:r>
    </w:p>
    <w:p w14:paraId="47B2887C" w14:textId="41769802" w:rsidR="002277D4" w:rsidRPr="00695DC4" w:rsidRDefault="002277D4" w:rsidP="00A47794">
      <w:pPr>
        <w:pStyle w:val="Heading3"/>
        <w:tabs>
          <w:tab w:val="clear" w:pos="1440"/>
        </w:tabs>
        <w:rPr>
          <w:lang w:val="id"/>
        </w:rPr>
      </w:pPr>
      <w:bookmarkStart w:id="37" w:name="_Toc200813678"/>
      <w:r w:rsidRPr="00695DC4">
        <w:rPr>
          <w:lang w:val="id"/>
        </w:rPr>
        <w:t>3.</w:t>
      </w:r>
      <w:r w:rsidR="00D14692" w:rsidRPr="00695DC4">
        <w:rPr>
          <w:lang w:val="id"/>
        </w:rPr>
        <w:t>7</w:t>
      </w:r>
      <w:r w:rsidRPr="00695DC4">
        <w:rPr>
          <w:lang w:val="id"/>
        </w:rPr>
        <w:t xml:space="preserve">.1 </w:t>
      </w:r>
      <w:r w:rsidR="00AB1DA2" w:rsidRPr="00695DC4">
        <w:rPr>
          <w:lang w:val="id"/>
        </w:rPr>
        <w:tab/>
      </w:r>
      <w:r w:rsidRPr="00695DC4">
        <w:rPr>
          <w:lang w:val="id"/>
        </w:rPr>
        <w:t>Pemeriksaan</w:t>
      </w:r>
      <w:r w:rsidRPr="00695DC4">
        <w:rPr>
          <w:spacing w:val="-6"/>
          <w:lang w:val="id"/>
        </w:rPr>
        <w:t xml:space="preserve"> </w:t>
      </w:r>
      <w:r w:rsidR="00E97E9A" w:rsidRPr="00695DC4">
        <w:rPr>
          <w:spacing w:val="-2"/>
          <w:lang w:val="id"/>
        </w:rPr>
        <w:t>Alkaloid</w:t>
      </w:r>
      <w:bookmarkEnd w:id="37"/>
    </w:p>
    <w:p w14:paraId="7F8B98D8" w14:textId="4CEC8089" w:rsidR="00460BD4" w:rsidRPr="00695DC4" w:rsidRDefault="002277D4" w:rsidP="00AB1DA2">
      <w:pPr>
        <w:pStyle w:val="BodyText"/>
        <w:spacing w:line="480" w:lineRule="auto"/>
        <w:ind w:firstLine="720"/>
        <w:jc w:val="both"/>
        <w:rPr>
          <w:spacing w:val="-2"/>
        </w:rPr>
      </w:pPr>
      <w:r w:rsidRPr="00695DC4">
        <w:t>Ditimbang sebanyak 0,5 g serbuk simplisia</w:t>
      </w:r>
      <w:r w:rsidR="00281B45">
        <w:t xml:space="preserve"> buah</w:t>
      </w:r>
      <w:r w:rsidRPr="00695DC4">
        <w:t xml:space="preserve"> </w:t>
      </w:r>
      <w:r w:rsidR="00332791" w:rsidRPr="00695DC4">
        <w:t>jambu nasi-nasi (</w:t>
      </w:r>
      <w:r w:rsidR="008518B0" w:rsidRPr="008518B0">
        <w:rPr>
          <w:i/>
          <w:iCs/>
        </w:rPr>
        <w:t>Syzygium zeylanicum</w:t>
      </w:r>
      <w:r w:rsidR="00332791" w:rsidRPr="00695DC4">
        <w:rPr>
          <w:i/>
          <w:iCs/>
        </w:rPr>
        <w:t xml:space="preserve"> </w:t>
      </w:r>
      <w:r w:rsidR="00332791" w:rsidRPr="00695DC4">
        <w:t>L</w:t>
      </w:r>
      <w:r w:rsidR="00332791" w:rsidRPr="00695DC4">
        <w:rPr>
          <w:i/>
          <w:iCs/>
        </w:rPr>
        <w:t>)</w:t>
      </w:r>
      <w:r w:rsidR="00460BD4" w:rsidRPr="00695DC4">
        <w:t xml:space="preserve"> </w:t>
      </w:r>
      <w:r w:rsidRPr="00695DC4">
        <w:t>dan ditimbang kemudian ditambahkan masing-masing 1 m</w:t>
      </w:r>
      <w:r w:rsidR="00EF2F86" w:rsidRPr="00695DC4">
        <w:t>L</w:t>
      </w:r>
      <w:r w:rsidRPr="00695DC4">
        <w:t>. asam</w:t>
      </w:r>
      <w:r w:rsidRPr="00695DC4">
        <w:rPr>
          <w:spacing w:val="-3"/>
        </w:rPr>
        <w:t xml:space="preserve"> </w:t>
      </w:r>
      <w:r w:rsidRPr="00695DC4">
        <w:t>klorida (HC</w:t>
      </w:r>
      <w:r w:rsidR="00EF2F86" w:rsidRPr="00695DC4">
        <w:t>l</w:t>
      </w:r>
      <w:r w:rsidRPr="00695DC4">
        <w:t>) 2 N dan 9 mL akuades, dipanaskan di atas penangas air selama 2 menit, didinginkan lalu disaring. Filtrat yang diperoleh dipakai untuk uji alkaloid. Kedalam 3 tabung reaksi dimasukkan 0,5 m</w:t>
      </w:r>
      <w:r w:rsidR="007D7784">
        <w:t>L</w:t>
      </w:r>
      <w:r w:rsidRPr="00695DC4">
        <w:t xml:space="preserve"> filtrat. Pada masing-masing tabung </w:t>
      </w:r>
      <w:r w:rsidRPr="00695DC4">
        <w:rPr>
          <w:spacing w:val="-2"/>
        </w:rPr>
        <w:t>reaksi:</w:t>
      </w:r>
      <w:r w:rsidR="00EF2F86" w:rsidRPr="00695DC4">
        <w:rPr>
          <w:spacing w:val="-2"/>
        </w:rPr>
        <w:t xml:space="preserve"> </w:t>
      </w:r>
    </w:p>
    <w:p w14:paraId="3231EC40" w14:textId="77777777" w:rsidR="002277D4" w:rsidRPr="00695DC4" w:rsidRDefault="002277D4" w:rsidP="0084221F">
      <w:pPr>
        <w:pStyle w:val="ListParagraph"/>
        <w:widowControl w:val="0"/>
        <w:numPr>
          <w:ilvl w:val="0"/>
          <w:numId w:val="28"/>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Ditambahkan</w:t>
      </w:r>
      <w:r w:rsidRPr="00695DC4">
        <w:rPr>
          <w:rFonts w:ascii="Times New Roman" w:hAnsi="Times New Roman" w:cs="Times New Roman"/>
          <w:spacing w:val="-4"/>
          <w:sz w:val="24"/>
          <w:szCs w:val="24"/>
        </w:rPr>
        <w:t xml:space="preserve"> </w:t>
      </w:r>
      <w:r w:rsidRPr="00695DC4">
        <w:rPr>
          <w:rFonts w:ascii="Times New Roman" w:hAnsi="Times New Roman" w:cs="Times New Roman"/>
          <w:sz w:val="24"/>
          <w:szCs w:val="24"/>
        </w:rPr>
        <w:t>2 tetes</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pereaksi</w:t>
      </w:r>
      <w:r w:rsidRPr="00695DC4">
        <w:rPr>
          <w:rFonts w:ascii="Times New Roman" w:hAnsi="Times New Roman" w:cs="Times New Roman"/>
          <w:spacing w:val="-7"/>
          <w:sz w:val="24"/>
          <w:szCs w:val="24"/>
        </w:rPr>
        <w:t xml:space="preserve"> </w:t>
      </w:r>
      <w:r w:rsidRPr="00695DC4">
        <w:rPr>
          <w:rFonts w:ascii="Times New Roman" w:hAnsi="Times New Roman" w:cs="Times New Roman"/>
          <w:spacing w:val="-2"/>
          <w:sz w:val="24"/>
          <w:szCs w:val="24"/>
        </w:rPr>
        <w:t>Mayer.</w:t>
      </w:r>
    </w:p>
    <w:p w14:paraId="1C2CE268" w14:textId="49C9B391" w:rsidR="002277D4" w:rsidRPr="00695DC4" w:rsidRDefault="002277D4" w:rsidP="0084221F">
      <w:pPr>
        <w:pStyle w:val="ListParagraph"/>
        <w:widowControl w:val="0"/>
        <w:numPr>
          <w:ilvl w:val="0"/>
          <w:numId w:val="28"/>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lastRenderedPageBreak/>
        <w:t>Ditambahkan</w:t>
      </w:r>
      <w:r w:rsidRPr="00695DC4">
        <w:rPr>
          <w:rFonts w:ascii="Times New Roman" w:hAnsi="Times New Roman" w:cs="Times New Roman"/>
          <w:spacing w:val="-4"/>
          <w:sz w:val="24"/>
          <w:szCs w:val="24"/>
        </w:rPr>
        <w:t xml:space="preserve"> </w:t>
      </w:r>
      <w:r w:rsidRPr="00695DC4">
        <w:rPr>
          <w:rFonts w:ascii="Times New Roman" w:hAnsi="Times New Roman" w:cs="Times New Roman"/>
          <w:sz w:val="24"/>
          <w:szCs w:val="24"/>
        </w:rPr>
        <w:t>2</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tetes peraksi</w:t>
      </w:r>
      <w:r w:rsidRPr="00695DC4">
        <w:rPr>
          <w:rFonts w:ascii="Times New Roman" w:hAnsi="Times New Roman" w:cs="Times New Roman"/>
          <w:spacing w:val="-7"/>
          <w:sz w:val="24"/>
          <w:szCs w:val="24"/>
        </w:rPr>
        <w:t xml:space="preserve"> </w:t>
      </w:r>
      <w:r w:rsidRPr="00695DC4">
        <w:rPr>
          <w:rFonts w:ascii="Times New Roman" w:hAnsi="Times New Roman" w:cs="Times New Roman"/>
          <w:spacing w:val="-2"/>
          <w:sz w:val="24"/>
          <w:szCs w:val="24"/>
        </w:rPr>
        <w:t>Bourchardat.</w:t>
      </w:r>
    </w:p>
    <w:p w14:paraId="297B3DD7" w14:textId="3AA17EDD" w:rsidR="00C77DFC" w:rsidRPr="00695DC4" w:rsidRDefault="002277D4" w:rsidP="0084221F">
      <w:pPr>
        <w:pStyle w:val="ListParagraph"/>
        <w:widowControl w:val="0"/>
        <w:numPr>
          <w:ilvl w:val="0"/>
          <w:numId w:val="28"/>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Ditambahkan</w:t>
      </w:r>
      <w:r w:rsidRPr="00695DC4">
        <w:rPr>
          <w:rFonts w:ascii="Times New Roman" w:hAnsi="Times New Roman" w:cs="Times New Roman"/>
          <w:spacing w:val="-4"/>
          <w:sz w:val="24"/>
          <w:szCs w:val="24"/>
        </w:rPr>
        <w:t xml:space="preserve"> </w:t>
      </w:r>
      <w:r w:rsidRPr="00695DC4">
        <w:rPr>
          <w:rFonts w:ascii="Times New Roman" w:hAnsi="Times New Roman" w:cs="Times New Roman"/>
          <w:sz w:val="24"/>
          <w:szCs w:val="24"/>
        </w:rPr>
        <w:t>2 tetes</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pereaksi</w:t>
      </w:r>
      <w:r w:rsidRPr="00695DC4">
        <w:rPr>
          <w:rFonts w:ascii="Times New Roman" w:hAnsi="Times New Roman" w:cs="Times New Roman"/>
          <w:spacing w:val="-7"/>
          <w:sz w:val="24"/>
          <w:szCs w:val="24"/>
        </w:rPr>
        <w:t xml:space="preserve"> </w:t>
      </w:r>
      <w:r w:rsidRPr="00695DC4">
        <w:rPr>
          <w:rFonts w:ascii="Times New Roman" w:hAnsi="Times New Roman" w:cs="Times New Roman"/>
          <w:spacing w:val="-2"/>
          <w:sz w:val="24"/>
          <w:szCs w:val="24"/>
        </w:rPr>
        <w:t>Dragendroff.</w:t>
      </w:r>
    </w:p>
    <w:p w14:paraId="78001AD6" w14:textId="77777777" w:rsidR="002277D4" w:rsidRPr="00695DC4" w:rsidRDefault="002277D4" w:rsidP="00AB1DA2">
      <w:pPr>
        <w:pStyle w:val="BodyText"/>
        <w:spacing w:line="480" w:lineRule="auto"/>
        <w:ind w:firstLine="720"/>
        <w:jc w:val="both"/>
      </w:pPr>
      <w:r w:rsidRPr="00695DC4">
        <w:t>Alkaloida</w:t>
      </w:r>
      <w:r w:rsidRPr="00695DC4">
        <w:rPr>
          <w:spacing w:val="-8"/>
        </w:rPr>
        <w:t xml:space="preserve"> </w:t>
      </w:r>
      <w:r w:rsidRPr="00695DC4">
        <w:t>dianggap</w:t>
      </w:r>
      <w:r w:rsidRPr="00695DC4">
        <w:rPr>
          <w:spacing w:val="-7"/>
        </w:rPr>
        <w:t xml:space="preserve"> </w:t>
      </w:r>
      <w:r w:rsidRPr="00695DC4">
        <w:t>positif</w:t>
      </w:r>
      <w:r w:rsidRPr="00695DC4">
        <w:rPr>
          <w:spacing w:val="-10"/>
        </w:rPr>
        <w:t xml:space="preserve"> </w:t>
      </w:r>
      <w:r w:rsidRPr="00695DC4">
        <w:t>jika</w:t>
      </w:r>
      <w:r w:rsidRPr="00695DC4">
        <w:rPr>
          <w:spacing w:val="-8"/>
        </w:rPr>
        <w:t xml:space="preserve"> </w:t>
      </w:r>
      <w:r w:rsidRPr="00695DC4">
        <w:t>terjadi</w:t>
      </w:r>
      <w:r w:rsidRPr="00695DC4">
        <w:rPr>
          <w:spacing w:val="-15"/>
        </w:rPr>
        <w:t xml:space="preserve"> </w:t>
      </w:r>
      <w:r w:rsidRPr="00695DC4">
        <w:t>endapan</w:t>
      </w:r>
      <w:r w:rsidRPr="00695DC4">
        <w:rPr>
          <w:spacing w:val="-12"/>
        </w:rPr>
        <w:t xml:space="preserve"> </w:t>
      </w:r>
      <w:r w:rsidRPr="00695DC4">
        <w:t>atau</w:t>
      </w:r>
      <w:r w:rsidRPr="00695DC4">
        <w:rPr>
          <w:spacing w:val="-7"/>
        </w:rPr>
        <w:t xml:space="preserve"> </w:t>
      </w:r>
      <w:r w:rsidRPr="00695DC4">
        <w:t>paling</w:t>
      </w:r>
      <w:r w:rsidRPr="00695DC4">
        <w:rPr>
          <w:spacing w:val="-7"/>
        </w:rPr>
        <w:t xml:space="preserve"> </w:t>
      </w:r>
      <w:r w:rsidRPr="00695DC4">
        <w:t>sedikit</w:t>
      </w:r>
      <w:r w:rsidRPr="00695DC4">
        <w:rPr>
          <w:spacing w:val="-2"/>
        </w:rPr>
        <w:t xml:space="preserve"> </w:t>
      </w:r>
      <w:r w:rsidRPr="00695DC4">
        <w:t>dua</w:t>
      </w:r>
      <w:r w:rsidRPr="00695DC4">
        <w:rPr>
          <w:spacing w:val="-8"/>
        </w:rPr>
        <w:t xml:space="preserve"> </w:t>
      </w:r>
      <w:r w:rsidRPr="00695DC4">
        <w:t>atau</w:t>
      </w:r>
      <w:r w:rsidRPr="00695DC4">
        <w:rPr>
          <w:spacing w:val="-12"/>
        </w:rPr>
        <w:t xml:space="preserve"> </w:t>
      </w:r>
      <w:r w:rsidRPr="00695DC4">
        <w:t>tiga dari percobaan diatas (Depkes RI, 1989).</w:t>
      </w:r>
    </w:p>
    <w:p w14:paraId="37126F01" w14:textId="7140F212" w:rsidR="002277D4" w:rsidRPr="00695DC4" w:rsidRDefault="00AF59CD" w:rsidP="00A47794">
      <w:pPr>
        <w:pStyle w:val="Heading3"/>
        <w:tabs>
          <w:tab w:val="clear" w:pos="1440"/>
        </w:tabs>
        <w:rPr>
          <w:lang w:val="id"/>
        </w:rPr>
      </w:pPr>
      <w:bookmarkStart w:id="38" w:name="_Toc200813679"/>
      <w:r w:rsidRPr="00695DC4">
        <w:rPr>
          <w:lang w:val="id"/>
        </w:rPr>
        <w:t>3.</w:t>
      </w:r>
      <w:r w:rsidR="00D14692" w:rsidRPr="00695DC4">
        <w:rPr>
          <w:lang w:val="id"/>
        </w:rPr>
        <w:t>7</w:t>
      </w:r>
      <w:r w:rsidRPr="00695DC4">
        <w:rPr>
          <w:lang w:val="id"/>
        </w:rPr>
        <w:t xml:space="preserve">.2 </w:t>
      </w:r>
      <w:r w:rsidR="00AB1DA2" w:rsidRPr="00695DC4">
        <w:rPr>
          <w:lang w:val="id"/>
        </w:rPr>
        <w:tab/>
      </w:r>
      <w:r w:rsidR="002277D4" w:rsidRPr="00695DC4">
        <w:rPr>
          <w:lang w:val="id"/>
        </w:rPr>
        <w:t>Pemeriksaan</w:t>
      </w:r>
      <w:r w:rsidR="002277D4" w:rsidRPr="00695DC4">
        <w:rPr>
          <w:spacing w:val="-6"/>
          <w:lang w:val="id"/>
        </w:rPr>
        <w:t xml:space="preserve"> </w:t>
      </w:r>
      <w:r w:rsidR="002277D4" w:rsidRPr="00695DC4">
        <w:rPr>
          <w:spacing w:val="-2"/>
          <w:lang w:val="id"/>
        </w:rPr>
        <w:t>Flavonoid</w:t>
      </w:r>
      <w:bookmarkEnd w:id="38"/>
    </w:p>
    <w:p w14:paraId="3A4EAADD" w14:textId="6C17211E" w:rsidR="004A5CD8" w:rsidRPr="00695DC4" w:rsidRDefault="002277D4" w:rsidP="00AB1DA2">
      <w:pPr>
        <w:pStyle w:val="BodyText"/>
        <w:spacing w:line="480" w:lineRule="auto"/>
        <w:ind w:firstLine="720"/>
        <w:jc w:val="both"/>
        <w:rPr>
          <w:spacing w:val="-5"/>
        </w:rPr>
      </w:pPr>
      <w:r w:rsidRPr="00695DC4">
        <w:t>Sebanyak 1</w:t>
      </w:r>
      <w:r w:rsidR="00B17D26">
        <w:t xml:space="preserve"> </w:t>
      </w:r>
      <w:r w:rsidRPr="00695DC4">
        <w:t>g</w:t>
      </w:r>
      <w:r w:rsidR="002D0E4E" w:rsidRPr="00695DC4">
        <w:t xml:space="preserve"> </w:t>
      </w:r>
      <w:r w:rsidRPr="00695DC4">
        <w:t>serbuk dan</w:t>
      </w:r>
      <w:r w:rsidRPr="00695DC4">
        <w:rPr>
          <w:spacing w:val="-2"/>
        </w:rPr>
        <w:t xml:space="preserve"> </w:t>
      </w:r>
      <w:r w:rsidRPr="00695DC4">
        <w:t>ekstrak dari</w:t>
      </w:r>
      <w:r w:rsidR="00281B45">
        <w:rPr>
          <w:spacing w:val="-6"/>
        </w:rPr>
        <w:t xml:space="preserve"> buah </w:t>
      </w:r>
      <w:r w:rsidR="007B143D" w:rsidRPr="00695DC4">
        <w:t>jambu nasi-nasi (</w:t>
      </w:r>
      <w:r w:rsidR="008518B0" w:rsidRPr="008518B0">
        <w:rPr>
          <w:i/>
          <w:iCs/>
        </w:rPr>
        <w:t>Syzygium zeylanicum</w:t>
      </w:r>
      <w:r w:rsidR="007B143D" w:rsidRPr="00695DC4">
        <w:rPr>
          <w:i/>
          <w:iCs/>
        </w:rPr>
        <w:t xml:space="preserve"> </w:t>
      </w:r>
      <w:r w:rsidR="007B143D" w:rsidRPr="00695DC4">
        <w:t>L</w:t>
      </w:r>
      <w:r w:rsidR="007B143D" w:rsidRPr="00695DC4">
        <w:rPr>
          <w:i/>
          <w:iCs/>
        </w:rPr>
        <w:t xml:space="preserve">) </w:t>
      </w:r>
      <w:r w:rsidR="00AF59CD" w:rsidRPr="00695DC4">
        <w:rPr>
          <w:i/>
          <w:iCs/>
        </w:rPr>
        <w:t xml:space="preserve"> </w:t>
      </w:r>
      <w:r w:rsidRPr="00695DC4">
        <w:t>masing-masing dimasukkan</w:t>
      </w:r>
      <w:r w:rsidRPr="00695DC4">
        <w:rPr>
          <w:spacing w:val="-7"/>
        </w:rPr>
        <w:t xml:space="preserve"> </w:t>
      </w:r>
      <w:r w:rsidRPr="00695DC4">
        <w:t>kedalam</w:t>
      </w:r>
      <w:r w:rsidRPr="00695DC4">
        <w:rPr>
          <w:spacing w:val="-7"/>
        </w:rPr>
        <w:t xml:space="preserve"> </w:t>
      </w:r>
      <w:r w:rsidR="001707DA">
        <w:t>erlenme</w:t>
      </w:r>
      <w:r w:rsidRPr="00695DC4">
        <w:t>yer lalu</w:t>
      </w:r>
      <w:r w:rsidRPr="00695DC4">
        <w:rPr>
          <w:spacing w:val="-11"/>
        </w:rPr>
        <w:t xml:space="preserve"> </w:t>
      </w:r>
      <w:r w:rsidRPr="00695DC4">
        <w:t>tambahkan</w:t>
      </w:r>
      <w:r w:rsidRPr="00695DC4">
        <w:rPr>
          <w:spacing w:val="-15"/>
        </w:rPr>
        <w:t xml:space="preserve"> </w:t>
      </w:r>
      <w:r w:rsidRPr="00695DC4">
        <w:t>10</w:t>
      </w:r>
      <w:r w:rsidRPr="00695DC4">
        <w:rPr>
          <w:spacing w:val="-6"/>
        </w:rPr>
        <w:t xml:space="preserve"> </w:t>
      </w:r>
      <w:r w:rsidRPr="00695DC4">
        <w:t>m</w:t>
      </w:r>
      <w:r w:rsidR="002D0E4E" w:rsidRPr="00695DC4">
        <w:t>L</w:t>
      </w:r>
      <w:r w:rsidRPr="00695DC4">
        <w:rPr>
          <w:spacing w:val="-9"/>
        </w:rPr>
        <w:t xml:space="preserve"> </w:t>
      </w:r>
      <w:r w:rsidRPr="00695DC4">
        <w:t>a</w:t>
      </w:r>
      <w:r w:rsidR="002D0E4E" w:rsidRPr="00695DC4">
        <w:t>q</w:t>
      </w:r>
      <w:r w:rsidRPr="00695DC4">
        <w:t>uades</w:t>
      </w:r>
      <w:r w:rsidRPr="00695DC4">
        <w:rPr>
          <w:spacing w:val="-13"/>
        </w:rPr>
        <w:t xml:space="preserve"> </w:t>
      </w:r>
      <w:r w:rsidRPr="00695DC4">
        <w:t>panas,</w:t>
      </w:r>
      <w:r w:rsidRPr="00695DC4">
        <w:rPr>
          <w:spacing w:val="-9"/>
        </w:rPr>
        <w:t xml:space="preserve"> </w:t>
      </w:r>
      <w:r w:rsidRPr="00695DC4">
        <w:t>didihkan</w:t>
      </w:r>
      <w:r w:rsidRPr="00695DC4">
        <w:rPr>
          <w:spacing w:val="-15"/>
        </w:rPr>
        <w:t xml:space="preserve"> </w:t>
      </w:r>
      <w:r w:rsidRPr="00695DC4">
        <w:t>selama</w:t>
      </w:r>
      <w:r w:rsidRPr="00695DC4">
        <w:rPr>
          <w:spacing w:val="-12"/>
        </w:rPr>
        <w:t xml:space="preserve"> </w:t>
      </w:r>
      <w:r w:rsidRPr="00695DC4">
        <w:t>5</w:t>
      </w:r>
      <w:r w:rsidRPr="00695DC4">
        <w:rPr>
          <w:spacing w:val="-6"/>
        </w:rPr>
        <w:t xml:space="preserve"> </w:t>
      </w:r>
      <w:r w:rsidRPr="00695DC4">
        <w:t>menit</w:t>
      </w:r>
      <w:r w:rsidRPr="00695DC4">
        <w:rPr>
          <w:spacing w:val="-6"/>
        </w:rPr>
        <w:t xml:space="preserve"> </w:t>
      </w:r>
      <w:r w:rsidRPr="00695DC4">
        <w:t>dan</w:t>
      </w:r>
      <w:r w:rsidRPr="00695DC4">
        <w:rPr>
          <w:spacing w:val="-15"/>
        </w:rPr>
        <w:t xml:space="preserve"> </w:t>
      </w:r>
      <w:r w:rsidRPr="00695DC4">
        <w:t>disaring</w:t>
      </w:r>
      <w:r w:rsidRPr="00695DC4">
        <w:rPr>
          <w:spacing w:val="-11"/>
        </w:rPr>
        <w:t xml:space="preserve"> </w:t>
      </w:r>
      <w:r w:rsidRPr="00695DC4">
        <w:t>dalam keadaan panas dengan menggunakan kertas saring. Sebanyak 5 m</w:t>
      </w:r>
      <w:r w:rsidR="00293A85">
        <w:t>L</w:t>
      </w:r>
      <w:r w:rsidRPr="00695DC4">
        <w:t xml:space="preserve"> filtrat dimasukkan</w:t>
      </w:r>
      <w:r w:rsidRPr="00695DC4">
        <w:rPr>
          <w:spacing w:val="-12"/>
        </w:rPr>
        <w:t xml:space="preserve"> </w:t>
      </w:r>
      <w:r w:rsidRPr="00695DC4">
        <w:t>kedalam</w:t>
      </w:r>
      <w:r w:rsidRPr="00695DC4">
        <w:rPr>
          <w:spacing w:val="-15"/>
        </w:rPr>
        <w:t xml:space="preserve"> </w:t>
      </w:r>
      <w:r w:rsidRPr="00695DC4">
        <w:t>tabung</w:t>
      </w:r>
      <w:r w:rsidRPr="00695DC4">
        <w:rPr>
          <w:spacing w:val="-6"/>
        </w:rPr>
        <w:t xml:space="preserve"> </w:t>
      </w:r>
      <w:r w:rsidRPr="00695DC4">
        <w:t>reaksi</w:t>
      </w:r>
      <w:r w:rsidRPr="00695DC4">
        <w:rPr>
          <w:spacing w:val="-11"/>
        </w:rPr>
        <w:t xml:space="preserve"> </w:t>
      </w:r>
      <w:r w:rsidRPr="00695DC4">
        <w:t>lalu</w:t>
      </w:r>
      <w:r w:rsidRPr="00695DC4">
        <w:rPr>
          <w:spacing w:val="-6"/>
        </w:rPr>
        <w:t xml:space="preserve"> </w:t>
      </w:r>
      <w:r w:rsidRPr="00695DC4">
        <w:t>ditambahkan</w:t>
      </w:r>
      <w:r w:rsidRPr="00695DC4">
        <w:rPr>
          <w:spacing w:val="-12"/>
        </w:rPr>
        <w:t xml:space="preserve"> </w:t>
      </w:r>
      <w:r w:rsidRPr="00695DC4">
        <w:t>serbuk</w:t>
      </w:r>
      <w:r w:rsidRPr="00695DC4">
        <w:rPr>
          <w:spacing w:val="-2"/>
        </w:rPr>
        <w:t xml:space="preserve"> </w:t>
      </w:r>
      <w:r w:rsidRPr="00695DC4">
        <w:t>magnesium</w:t>
      </w:r>
      <w:r w:rsidRPr="00695DC4">
        <w:rPr>
          <w:spacing w:val="-15"/>
        </w:rPr>
        <w:t xml:space="preserve"> </w:t>
      </w:r>
      <w:r w:rsidRPr="00695DC4">
        <w:t>dan</w:t>
      </w:r>
      <w:r w:rsidRPr="00695DC4">
        <w:rPr>
          <w:spacing w:val="-11"/>
        </w:rPr>
        <w:t xml:space="preserve"> </w:t>
      </w:r>
      <w:r w:rsidRPr="00695DC4">
        <w:t>1</w:t>
      </w:r>
      <w:r w:rsidRPr="00695DC4">
        <w:rPr>
          <w:spacing w:val="-6"/>
        </w:rPr>
        <w:t xml:space="preserve"> </w:t>
      </w:r>
      <w:r w:rsidRPr="00695DC4">
        <w:rPr>
          <w:spacing w:val="-5"/>
        </w:rPr>
        <w:t>m</w:t>
      </w:r>
      <w:r w:rsidR="002D0E4E" w:rsidRPr="00695DC4">
        <w:rPr>
          <w:spacing w:val="-5"/>
        </w:rPr>
        <w:t>L</w:t>
      </w:r>
      <w:r w:rsidR="004A5CD8" w:rsidRPr="00695DC4">
        <w:rPr>
          <w:spacing w:val="-5"/>
        </w:rPr>
        <w:t xml:space="preserve"> </w:t>
      </w:r>
      <w:r w:rsidR="004A5CD8" w:rsidRPr="00695DC4">
        <w:t>asam klorida (HC</w:t>
      </w:r>
      <w:r w:rsidR="002D0E4E" w:rsidRPr="00695DC4">
        <w:t>l</w:t>
      </w:r>
      <w:r w:rsidR="004A5CD8" w:rsidRPr="00695DC4">
        <w:t>) pekat dan 2 m</w:t>
      </w:r>
      <w:r w:rsidR="002D0E4E" w:rsidRPr="00695DC4">
        <w:t>L</w:t>
      </w:r>
      <w:r w:rsidR="00460BD4" w:rsidRPr="00695DC4">
        <w:t xml:space="preserve"> </w:t>
      </w:r>
      <w:r w:rsidR="004A5CD8" w:rsidRPr="00695DC4">
        <w:t xml:space="preserve"> amil alkohol, dikocok kuat dan dibiarkan memisah. Jika terjadi warna merah, kuning a</w:t>
      </w:r>
      <w:r w:rsidR="007E1C98" w:rsidRPr="00695DC4">
        <w:t>tau</w:t>
      </w:r>
      <w:r w:rsidR="004A5CD8" w:rsidRPr="00695DC4">
        <w:t xml:space="preserve"> jingga pada lapisan amil alkohol menunjukkan adanya flavonoid (Ditjen POM, 1995).</w:t>
      </w:r>
    </w:p>
    <w:p w14:paraId="76FDA2AB" w14:textId="436CDCD6" w:rsidR="004A5CD8" w:rsidRPr="00695DC4" w:rsidRDefault="00D14692" w:rsidP="00A47794">
      <w:pPr>
        <w:pStyle w:val="Heading3"/>
        <w:tabs>
          <w:tab w:val="clear" w:pos="1440"/>
        </w:tabs>
        <w:rPr>
          <w:lang w:val="id"/>
        </w:rPr>
      </w:pPr>
      <w:bookmarkStart w:id="39" w:name="_Toc200813680"/>
      <w:r w:rsidRPr="00695DC4">
        <w:rPr>
          <w:lang w:val="id"/>
        </w:rPr>
        <w:t xml:space="preserve">3.7.3 </w:t>
      </w:r>
      <w:r w:rsidR="00AB1DA2" w:rsidRPr="00695DC4">
        <w:rPr>
          <w:lang w:val="id"/>
        </w:rPr>
        <w:tab/>
      </w:r>
      <w:r w:rsidR="004A5CD8" w:rsidRPr="00695DC4">
        <w:rPr>
          <w:lang w:val="id"/>
        </w:rPr>
        <w:t>Pemeriksaan</w:t>
      </w:r>
      <w:r w:rsidR="004A5CD8" w:rsidRPr="00695DC4">
        <w:rPr>
          <w:spacing w:val="-8"/>
          <w:lang w:val="id"/>
        </w:rPr>
        <w:t xml:space="preserve"> </w:t>
      </w:r>
      <w:r w:rsidR="004A5CD8" w:rsidRPr="00695DC4">
        <w:rPr>
          <w:spacing w:val="-2"/>
          <w:lang w:val="id"/>
        </w:rPr>
        <w:t>Saponin</w:t>
      </w:r>
      <w:bookmarkEnd w:id="39"/>
    </w:p>
    <w:p w14:paraId="39EE32ED" w14:textId="4E5E5C55" w:rsidR="00460BD4" w:rsidRPr="00695DC4" w:rsidRDefault="004A5CD8" w:rsidP="00AB1DA2">
      <w:pPr>
        <w:pStyle w:val="BodyText"/>
        <w:spacing w:line="480" w:lineRule="auto"/>
        <w:ind w:firstLine="720"/>
        <w:jc w:val="both"/>
      </w:pPr>
      <w:r w:rsidRPr="00695DC4">
        <w:t xml:space="preserve">Sebanyak 0,5 g serbuk dan ekstrak </w:t>
      </w:r>
      <w:r w:rsidR="00281B45">
        <w:t xml:space="preserve">buah </w:t>
      </w:r>
      <w:r w:rsidR="007B143D" w:rsidRPr="00695DC4">
        <w:t xml:space="preserve">jambu nasi-nasi </w:t>
      </w:r>
      <w:r w:rsidR="00C2583D" w:rsidRPr="00695DC4">
        <w:t>(</w:t>
      </w:r>
      <w:r w:rsidR="008518B0" w:rsidRPr="008518B0">
        <w:rPr>
          <w:i/>
        </w:rPr>
        <w:t>Syzygium zeylanicum</w:t>
      </w:r>
      <w:r w:rsidR="007B143D" w:rsidRPr="00695DC4">
        <w:rPr>
          <w:i/>
          <w:iCs/>
        </w:rPr>
        <w:t xml:space="preserve"> </w:t>
      </w:r>
      <w:r w:rsidR="007B143D" w:rsidRPr="00695DC4">
        <w:t>L</w:t>
      </w:r>
      <w:r w:rsidR="007B143D" w:rsidRPr="00695DC4">
        <w:rPr>
          <w:i/>
          <w:iCs/>
        </w:rPr>
        <w:t xml:space="preserve">) </w:t>
      </w:r>
      <w:r w:rsidRPr="00695DC4">
        <w:t>masing-masing dimasukkan kedalam tabung reaksi,</w:t>
      </w:r>
      <w:r w:rsidRPr="00695DC4">
        <w:rPr>
          <w:spacing w:val="-1"/>
        </w:rPr>
        <w:t xml:space="preserve"> </w:t>
      </w:r>
      <w:r w:rsidRPr="00695DC4">
        <w:t>lalu</w:t>
      </w:r>
      <w:r w:rsidRPr="00695DC4">
        <w:rPr>
          <w:spacing w:val="-8"/>
        </w:rPr>
        <w:t xml:space="preserve"> </w:t>
      </w:r>
      <w:r w:rsidRPr="00695DC4">
        <w:t>ditambahkan</w:t>
      </w:r>
      <w:r w:rsidRPr="00695DC4">
        <w:rPr>
          <w:spacing w:val="-12"/>
        </w:rPr>
        <w:t xml:space="preserve"> </w:t>
      </w:r>
      <w:r w:rsidRPr="00695DC4">
        <w:t>10</w:t>
      </w:r>
      <w:r w:rsidRPr="00695DC4">
        <w:rPr>
          <w:spacing w:val="-3"/>
        </w:rPr>
        <w:t xml:space="preserve"> </w:t>
      </w:r>
      <w:r w:rsidR="002D0E4E" w:rsidRPr="00695DC4">
        <w:t xml:space="preserve">mL </w:t>
      </w:r>
      <w:r w:rsidRPr="00695DC4">
        <w:t>a</w:t>
      </w:r>
      <w:r w:rsidR="002D0E4E" w:rsidRPr="00695DC4">
        <w:t>q</w:t>
      </w:r>
      <w:r w:rsidRPr="00695DC4">
        <w:t>uades</w:t>
      </w:r>
      <w:r w:rsidRPr="00695DC4">
        <w:rPr>
          <w:spacing w:val="-10"/>
        </w:rPr>
        <w:t xml:space="preserve"> </w:t>
      </w:r>
      <w:r w:rsidRPr="00695DC4">
        <w:t>panas,</w:t>
      </w:r>
      <w:r w:rsidRPr="00695DC4">
        <w:rPr>
          <w:spacing w:val="-6"/>
        </w:rPr>
        <w:t xml:space="preserve"> </w:t>
      </w:r>
      <w:r w:rsidRPr="00695DC4">
        <w:t>didinginkan</w:t>
      </w:r>
      <w:r w:rsidRPr="00695DC4">
        <w:rPr>
          <w:spacing w:val="-12"/>
        </w:rPr>
        <w:t xml:space="preserve"> </w:t>
      </w:r>
      <w:r w:rsidRPr="00695DC4">
        <w:t>dan</w:t>
      </w:r>
      <w:r w:rsidRPr="00695DC4">
        <w:rPr>
          <w:spacing w:val="-12"/>
        </w:rPr>
        <w:t xml:space="preserve"> </w:t>
      </w:r>
      <w:r w:rsidRPr="00695DC4">
        <w:t>kemudian</w:t>
      </w:r>
      <w:r w:rsidRPr="00695DC4">
        <w:rPr>
          <w:spacing w:val="-12"/>
        </w:rPr>
        <w:t xml:space="preserve"> </w:t>
      </w:r>
      <w:r w:rsidRPr="00695DC4">
        <w:t xml:space="preserve">dikocok kuat-kuat selama 10 menit. Jika terbentuk busa </w:t>
      </w:r>
      <w:r w:rsidRPr="00695DC4">
        <w:lastRenderedPageBreak/>
        <w:t>setinggi</w:t>
      </w:r>
      <w:r w:rsidRPr="00695DC4">
        <w:rPr>
          <w:spacing w:val="-2"/>
        </w:rPr>
        <w:t xml:space="preserve"> </w:t>
      </w:r>
      <w:r w:rsidRPr="00695DC4">
        <w:t>1-10 cm yang stabil</w:t>
      </w:r>
      <w:r w:rsidRPr="00695DC4">
        <w:rPr>
          <w:spacing w:val="-1"/>
        </w:rPr>
        <w:t xml:space="preserve"> </w:t>
      </w:r>
      <w:r w:rsidRPr="00695DC4">
        <w:t>tidak kurang dari 10 menit dan pada penambahan asam klorida (HCI) 2N buih tidak hilang, menunjukkan adanya saponin (Ditjen POM, 1995).</w:t>
      </w:r>
    </w:p>
    <w:p w14:paraId="3F3DD84C" w14:textId="4260E106" w:rsidR="004A5CD8" w:rsidRPr="00695DC4" w:rsidRDefault="00D14692" w:rsidP="00A47794">
      <w:pPr>
        <w:pStyle w:val="Heading3"/>
        <w:tabs>
          <w:tab w:val="clear" w:pos="1440"/>
        </w:tabs>
        <w:rPr>
          <w:lang w:val="id"/>
        </w:rPr>
      </w:pPr>
      <w:bookmarkStart w:id="40" w:name="_Toc200813681"/>
      <w:r w:rsidRPr="00695DC4">
        <w:rPr>
          <w:lang w:val="id"/>
        </w:rPr>
        <w:t xml:space="preserve">3.7.4 </w:t>
      </w:r>
      <w:r w:rsidR="00AB1DA2" w:rsidRPr="00695DC4">
        <w:rPr>
          <w:lang w:val="id"/>
        </w:rPr>
        <w:tab/>
      </w:r>
      <w:r w:rsidR="004A5CD8" w:rsidRPr="00695DC4">
        <w:rPr>
          <w:lang w:val="id"/>
        </w:rPr>
        <w:t>Pemeriksaan</w:t>
      </w:r>
      <w:r w:rsidR="004A5CD8" w:rsidRPr="00695DC4">
        <w:rPr>
          <w:spacing w:val="-8"/>
          <w:lang w:val="id"/>
        </w:rPr>
        <w:t xml:space="preserve"> </w:t>
      </w:r>
      <w:r w:rsidR="004A5CD8" w:rsidRPr="00695DC4">
        <w:rPr>
          <w:spacing w:val="-2"/>
          <w:lang w:val="id"/>
        </w:rPr>
        <w:t>Tanin</w:t>
      </w:r>
      <w:bookmarkEnd w:id="40"/>
    </w:p>
    <w:p w14:paraId="429FAEB4" w14:textId="23AF445F" w:rsidR="004A5CD8" w:rsidRPr="00695DC4" w:rsidRDefault="004A5CD8" w:rsidP="00AB1DA2">
      <w:pPr>
        <w:pStyle w:val="BodyText"/>
        <w:spacing w:line="480" w:lineRule="auto"/>
        <w:ind w:firstLine="720"/>
        <w:jc w:val="both"/>
      </w:pPr>
      <w:r w:rsidRPr="00695DC4">
        <w:t>Timbang sebanyak 0,5 g</w:t>
      </w:r>
      <w:r w:rsidR="009A0DB5" w:rsidRPr="00695DC4">
        <w:t xml:space="preserve"> </w:t>
      </w:r>
      <w:r w:rsidRPr="00695DC4">
        <w:t>serbuk</w:t>
      </w:r>
      <w:r w:rsidR="00281B45">
        <w:t xml:space="preserve"> buah</w:t>
      </w:r>
      <w:r w:rsidRPr="00695DC4">
        <w:t xml:space="preserve"> simplisia </w:t>
      </w:r>
      <w:r w:rsidR="00460BD4" w:rsidRPr="00695DC4">
        <w:t>jambu nasi-nasi (</w:t>
      </w:r>
      <w:r w:rsidR="008518B0" w:rsidRPr="008518B0">
        <w:rPr>
          <w:i/>
          <w:iCs/>
        </w:rPr>
        <w:t>Syzygium zeylanicum</w:t>
      </w:r>
      <w:r w:rsidR="00460BD4" w:rsidRPr="00695DC4">
        <w:rPr>
          <w:i/>
          <w:iCs/>
        </w:rPr>
        <w:t xml:space="preserve"> </w:t>
      </w:r>
      <w:r w:rsidR="00460BD4" w:rsidRPr="00695DC4">
        <w:t>L</w:t>
      </w:r>
      <w:r w:rsidR="00460BD4" w:rsidRPr="00695DC4">
        <w:rPr>
          <w:i/>
          <w:iCs/>
        </w:rPr>
        <w:t xml:space="preserve">) </w:t>
      </w:r>
      <w:r w:rsidRPr="00695DC4">
        <w:t>ditambahkan</w:t>
      </w:r>
      <w:r w:rsidRPr="00695DC4">
        <w:rPr>
          <w:spacing w:val="-5"/>
        </w:rPr>
        <w:t xml:space="preserve"> </w:t>
      </w:r>
      <w:r w:rsidRPr="00695DC4">
        <w:t>10 m</w:t>
      </w:r>
      <w:r w:rsidR="009A0DB5" w:rsidRPr="00695DC4">
        <w:t>L</w:t>
      </w:r>
      <w:r w:rsidRPr="00695DC4">
        <w:rPr>
          <w:spacing w:val="-5"/>
        </w:rPr>
        <w:t xml:space="preserve"> </w:t>
      </w:r>
      <w:r w:rsidRPr="00695DC4">
        <w:t>a</w:t>
      </w:r>
      <w:r w:rsidR="009A0DB5" w:rsidRPr="00695DC4">
        <w:t>q</w:t>
      </w:r>
      <w:r w:rsidRPr="00695DC4">
        <w:t>uades, didihkan</w:t>
      </w:r>
      <w:r w:rsidRPr="00695DC4">
        <w:rPr>
          <w:spacing w:val="-3"/>
        </w:rPr>
        <w:t xml:space="preserve"> </w:t>
      </w:r>
      <w:r w:rsidRPr="00695DC4">
        <w:t>selama 3 menit lalu dinginkan</w:t>
      </w:r>
      <w:r w:rsidRPr="00695DC4">
        <w:rPr>
          <w:spacing w:val="-3"/>
        </w:rPr>
        <w:t xml:space="preserve"> </w:t>
      </w:r>
      <w:r w:rsidRPr="00695DC4">
        <w:t>dan</w:t>
      </w:r>
      <w:r w:rsidRPr="00695DC4">
        <w:rPr>
          <w:spacing w:val="-3"/>
        </w:rPr>
        <w:t xml:space="preserve"> </w:t>
      </w:r>
      <w:r w:rsidRPr="00695DC4">
        <w:t>disaring. Pada filtratnya ditambah</w:t>
      </w:r>
      <w:r w:rsidRPr="00695DC4">
        <w:rPr>
          <w:spacing w:val="-3"/>
        </w:rPr>
        <w:t xml:space="preserve"> </w:t>
      </w:r>
      <w:r w:rsidRPr="00695DC4">
        <w:t>1-2 tetes larutan pereaksi besi (III) klorida 1%. Jika terjadi warna biru atau hijau kehitaman menunjukkan adanya tan</w:t>
      </w:r>
      <w:r w:rsidR="00460BD4" w:rsidRPr="00695DC4">
        <w:t>i</w:t>
      </w:r>
      <w:r w:rsidRPr="00695DC4">
        <w:t>n (Ditjen POM, 1995).</w:t>
      </w:r>
    </w:p>
    <w:p w14:paraId="02FE1A18" w14:textId="19A57082" w:rsidR="004A5CD8" w:rsidRPr="00695DC4" w:rsidRDefault="00D14692" w:rsidP="00A47794">
      <w:pPr>
        <w:pStyle w:val="Heading3"/>
        <w:tabs>
          <w:tab w:val="clear" w:pos="1440"/>
        </w:tabs>
        <w:rPr>
          <w:lang w:val="id"/>
        </w:rPr>
      </w:pPr>
      <w:bookmarkStart w:id="41" w:name="_Toc200813682"/>
      <w:r w:rsidRPr="00695DC4">
        <w:rPr>
          <w:lang w:val="id"/>
        </w:rPr>
        <w:t xml:space="preserve">3.7.5 </w:t>
      </w:r>
      <w:r w:rsidR="00AB1DA2" w:rsidRPr="00695DC4">
        <w:rPr>
          <w:lang w:val="id"/>
        </w:rPr>
        <w:tab/>
      </w:r>
      <w:r w:rsidR="004A5CD8" w:rsidRPr="00695DC4">
        <w:rPr>
          <w:lang w:val="id"/>
        </w:rPr>
        <w:t>Pemeriksaan</w:t>
      </w:r>
      <w:r w:rsidR="004A5CD8" w:rsidRPr="00695DC4">
        <w:rPr>
          <w:spacing w:val="-6"/>
          <w:lang w:val="id"/>
        </w:rPr>
        <w:t xml:space="preserve"> </w:t>
      </w:r>
      <w:r w:rsidR="004A5CD8" w:rsidRPr="00695DC4">
        <w:rPr>
          <w:lang w:val="id"/>
        </w:rPr>
        <w:t>steroid/triterpenoid</w:t>
      </w:r>
      <w:bookmarkEnd w:id="41"/>
    </w:p>
    <w:p w14:paraId="76A4AA65" w14:textId="15DEAC02" w:rsidR="00332791" w:rsidRPr="00695DC4" w:rsidRDefault="004A5CD8" w:rsidP="00AB1DA2">
      <w:pPr>
        <w:pStyle w:val="BodyText"/>
        <w:spacing w:line="480" w:lineRule="auto"/>
        <w:ind w:firstLine="720"/>
        <w:jc w:val="both"/>
      </w:pPr>
      <w:r w:rsidRPr="00695DC4">
        <w:t>Ditimbang</w:t>
      </w:r>
      <w:r w:rsidRPr="00695DC4">
        <w:rPr>
          <w:spacing w:val="-8"/>
        </w:rPr>
        <w:t xml:space="preserve"> </w:t>
      </w:r>
      <w:r w:rsidRPr="00695DC4">
        <w:t>sebanyak</w:t>
      </w:r>
      <w:r w:rsidRPr="00695DC4">
        <w:rPr>
          <w:spacing w:val="-8"/>
        </w:rPr>
        <w:t xml:space="preserve"> </w:t>
      </w:r>
      <w:r w:rsidRPr="00695DC4">
        <w:t>1</w:t>
      </w:r>
      <w:r w:rsidRPr="00695DC4">
        <w:rPr>
          <w:spacing w:val="-8"/>
        </w:rPr>
        <w:t xml:space="preserve"> </w:t>
      </w:r>
      <w:r w:rsidRPr="00695DC4">
        <w:t>g</w:t>
      </w:r>
      <w:r w:rsidRPr="00695DC4">
        <w:rPr>
          <w:spacing w:val="-8"/>
        </w:rPr>
        <w:t xml:space="preserve"> </w:t>
      </w:r>
      <w:r w:rsidRPr="00695DC4">
        <w:t>serbuk</w:t>
      </w:r>
      <w:r w:rsidRPr="00695DC4">
        <w:rPr>
          <w:spacing w:val="-8"/>
        </w:rPr>
        <w:t xml:space="preserve"> </w:t>
      </w:r>
      <w:r w:rsidRPr="00695DC4">
        <w:t>simplisia</w:t>
      </w:r>
      <w:r w:rsidRPr="00695DC4">
        <w:rPr>
          <w:spacing w:val="-5"/>
        </w:rPr>
        <w:t xml:space="preserve"> </w:t>
      </w:r>
      <w:r w:rsidRPr="00695DC4">
        <w:t>dari</w:t>
      </w:r>
      <w:r w:rsidRPr="00695DC4">
        <w:rPr>
          <w:spacing w:val="-11"/>
        </w:rPr>
        <w:t xml:space="preserve"> </w:t>
      </w:r>
      <w:r w:rsidRPr="00695DC4">
        <w:t>ekstrak</w:t>
      </w:r>
      <w:r w:rsidR="00281B45">
        <w:t xml:space="preserve"> buah</w:t>
      </w:r>
      <w:r w:rsidRPr="00695DC4">
        <w:rPr>
          <w:spacing w:val="-7"/>
        </w:rPr>
        <w:t xml:space="preserve"> </w:t>
      </w:r>
      <w:r w:rsidR="00460BD4" w:rsidRPr="00695DC4">
        <w:t>jambu nasi-nasi (</w:t>
      </w:r>
      <w:r w:rsidR="008518B0" w:rsidRPr="008518B0">
        <w:rPr>
          <w:i/>
          <w:iCs/>
        </w:rPr>
        <w:t>Syzygium zeylanicum</w:t>
      </w:r>
      <w:r w:rsidR="00460BD4" w:rsidRPr="00695DC4">
        <w:rPr>
          <w:i/>
          <w:iCs/>
        </w:rPr>
        <w:t xml:space="preserve"> </w:t>
      </w:r>
      <w:r w:rsidR="00460BD4" w:rsidRPr="00695DC4">
        <w:t>L</w:t>
      </w:r>
      <w:r w:rsidR="00460BD4" w:rsidRPr="00695DC4">
        <w:rPr>
          <w:i/>
          <w:iCs/>
        </w:rPr>
        <w:t xml:space="preserve">) </w:t>
      </w:r>
      <w:r w:rsidRPr="00695DC4">
        <w:t>masing-masing</w:t>
      </w:r>
      <w:r w:rsidRPr="00695DC4">
        <w:rPr>
          <w:spacing w:val="-4"/>
        </w:rPr>
        <w:t xml:space="preserve"> </w:t>
      </w:r>
      <w:r w:rsidRPr="00695DC4">
        <w:t>ditambahkan</w:t>
      </w:r>
      <w:r w:rsidRPr="00695DC4">
        <w:rPr>
          <w:spacing w:val="-8"/>
        </w:rPr>
        <w:t xml:space="preserve"> </w:t>
      </w:r>
      <w:r w:rsidRPr="00695DC4">
        <w:t>10</w:t>
      </w:r>
      <w:r w:rsidRPr="00695DC4">
        <w:rPr>
          <w:spacing w:val="-4"/>
        </w:rPr>
        <w:t xml:space="preserve"> </w:t>
      </w:r>
      <w:r w:rsidRPr="00695DC4">
        <w:t>m</w:t>
      </w:r>
      <w:r w:rsidR="009A0DB5" w:rsidRPr="00695DC4">
        <w:t>L</w:t>
      </w:r>
      <w:r w:rsidR="007B143D" w:rsidRPr="00695DC4">
        <w:t xml:space="preserve"> </w:t>
      </w:r>
      <w:r w:rsidRPr="00695DC4">
        <w:t xml:space="preserve">aquadest </w:t>
      </w:r>
      <w:r w:rsidR="009A0DB5" w:rsidRPr="00695DC4">
        <w:t>di</w:t>
      </w:r>
      <w:r w:rsidRPr="00695DC4">
        <w:t>maserasi dengan 20 m</w:t>
      </w:r>
      <w:r w:rsidR="009A0DB5" w:rsidRPr="00695DC4">
        <w:t>L</w:t>
      </w:r>
      <w:r w:rsidRPr="00695DC4">
        <w:t xml:space="preserve"> </w:t>
      </w:r>
      <w:r w:rsidR="009A0DB5" w:rsidRPr="00695DC4">
        <w:rPr>
          <w:i/>
          <w:iCs/>
        </w:rPr>
        <w:t>n</w:t>
      </w:r>
      <w:r w:rsidRPr="00695DC4">
        <w:t>-</w:t>
      </w:r>
      <w:r w:rsidR="009A0DB5" w:rsidRPr="00695DC4">
        <w:t>h</w:t>
      </w:r>
      <w:r w:rsidRPr="00695DC4">
        <w:t>eksana selama 2 jam, lalu disaring Filtrat sebanyak 5 m</w:t>
      </w:r>
      <w:r w:rsidR="009A0DB5" w:rsidRPr="00695DC4">
        <w:t>L</w:t>
      </w:r>
      <w:r w:rsidRPr="00695DC4">
        <w:t xml:space="preserve"> kemudian diuapkan dalam cawan penguap sampai kering</w:t>
      </w:r>
      <w:r w:rsidR="009A0DB5" w:rsidRPr="00695DC4">
        <w:t xml:space="preserve"> </w:t>
      </w:r>
      <w:r w:rsidR="007B143D" w:rsidRPr="00695DC4">
        <w:t>L</w:t>
      </w:r>
      <w:r w:rsidRPr="00695DC4">
        <w:t>alu</w:t>
      </w:r>
      <w:r w:rsidR="009A0DB5" w:rsidRPr="00695DC4">
        <w:t>,</w:t>
      </w:r>
      <w:r w:rsidRPr="00695DC4">
        <w:t xml:space="preserve"> ditambahkan</w:t>
      </w:r>
      <w:r w:rsidRPr="00695DC4">
        <w:rPr>
          <w:spacing w:val="-15"/>
        </w:rPr>
        <w:t xml:space="preserve"> </w:t>
      </w:r>
      <w:r w:rsidRPr="00695DC4">
        <w:t>20</w:t>
      </w:r>
      <w:r w:rsidRPr="00695DC4">
        <w:rPr>
          <w:spacing w:val="-13"/>
        </w:rPr>
        <w:t xml:space="preserve"> </w:t>
      </w:r>
      <w:r w:rsidRPr="00695DC4">
        <w:t>tetes</w:t>
      </w:r>
      <w:r w:rsidRPr="00695DC4">
        <w:rPr>
          <w:spacing w:val="-12"/>
        </w:rPr>
        <w:t xml:space="preserve"> </w:t>
      </w:r>
      <w:r w:rsidRPr="00695DC4">
        <w:t>asam</w:t>
      </w:r>
      <w:r w:rsidRPr="00695DC4">
        <w:rPr>
          <w:spacing w:val="-15"/>
        </w:rPr>
        <w:t xml:space="preserve"> </w:t>
      </w:r>
      <w:r w:rsidRPr="00695DC4">
        <w:t>anhidrat</w:t>
      </w:r>
      <w:r w:rsidRPr="00695DC4">
        <w:rPr>
          <w:spacing w:val="-6"/>
        </w:rPr>
        <w:t xml:space="preserve"> </w:t>
      </w:r>
      <w:r w:rsidRPr="00695DC4">
        <w:t>dan</w:t>
      </w:r>
      <w:r w:rsidRPr="00695DC4">
        <w:rPr>
          <w:spacing w:val="-14"/>
        </w:rPr>
        <w:t xml:space="preserve"> </w:t>
      </w:r>
      <w:r w:rsidRPr="00695DC4">
        <w:t>1</w:t>
      </w:r>
      <w:r w:rsidRPr="00695DC4">
        <w:rPr>
          <w:spacing w:val="-11"/>
        </w:rPr>
        <w:t xml:space="preserve"> </w:t>
      </w:r>
      <w:r w:rsidRPr="00695DC4">
        <w:t>tetes</w:t>
      </w:r>
      <w:r w:rsidRPr="00695DC4">
        <w:rPr>
          <w:spacing w:val="-12"/>
        </w:rPr>
        <w:t xml:space="preserve"> </w:t>
      </w:r>
      <w:r w:rsidRPr="00695DC4">
        <w:t>asam</w:t>
      </w:r>
      <w:r w:rsidRPr="00695DC4">
        <w:rPr>
          <w:spacing w:val="-14"/>
        </w:rPr>
        <w:t xml:space="preserve"> </w:t>
      </w:r>
      <w:r w:rsidRPr="00695DC4">
        <w:t>sulfat</w:t>
      </w:r>
      <w:r w:rsidRPr="00695DC4">
        <w:rPr>
          <w:spacing w:val="-6"/>
        </w:rPr>
        <w:t xml:space="preserve"> </w:t>
      </w:r>
      <w:r w:rsidRPr="00695DC4">
        <w:t>(H</w:t>
      </w:r>
      <w:r w:rsidRPr="00695DC4">
        <w:rPr>
          <w:rFonts w:ascii="Cambria Math" w:hAnsi="Cambria Math" w:cs="Cambria Math"/>
        </w:rPr>
        <w:t>₂</w:t>
      </w:r>
      <w:r w:rsidRPr="00695DC4">
        <w:t>SO</w:t>
      </w:r>
      <w:r w:rsidRPr="00695DC4">
        <w:rPr>
          <w:rFonts w:ascii="Cambria Math" w:hAnsi="Cambria Math" w:cs="Cambria Math"/>
        </w:rPr>
        <w:t>₄</w:t>
      </w:r>
      <w:r w:rsidRPr="00695DC4">
        <w:t>)</w:t>
      </w:r>
      <w:r w:rsidRPr="00695DC4">
        <w:rPr>
          <w:spacing w:val="-13"/>
        </w:rPr>
        <w:t xml:space="preserve"> </w:t>
      </w:r>
      <w:r w:rsidRPr="00695DC4">
        <w:t>pekat</w:t>
      </w:r>
      <w:r w:rsidRPr="00695DC4">
        <w:rPr>
          <w:spacing w:val="-10"/>
        </w:rPr>
        <w:t xml:space="preserve"> </w:t>
      </w:r>
      <w:r w:rsidRPr="00695DC4">
        <w:t>(pereaksi Liebermann</w:t>
      </w:r>
      <w:r w:rsidRPr="00695DC4">
        <w:rPr>
          <w:spacing w:val="-10"/>
        </w:rPr>
        <w:t xml:space="preserve"> </w:t>
      </w:r>
      <w:r w:rsidRPr="00695DC4">
        <w:t>Burchard).</w:t>
      </w:r>
      <w:r w:rsidR="00C2583D" w:rsidRPr="00695DC4">
        <w:rPr>
          <w:spacing w:val="-1"/>
        </w:rPr>
        <w:t xml:space="preserve"> </w:t>
      </w:r>
      <w:r w:rsidRPr="00695DC4">
        <w:t>Apabila</w:t>
      </w:r>
      <w:r w:rsidRPr="00695DC4">
        <w:rPr>
          <w:spacing w:val="-4"/>
        </w:rPr>
        <w:t xml:space="preserve"> </w:t>
      </w:r>
      <w:r w:rsidRPr="00695DC4">
        <w:t>terbentuk</w:t>
      </w:r>
      <w:r w:rsidRPr="00695DC4">
        <w:rPr>
          <w:spacing w:val="-2"/>
        </w:rPr>
        <w:t xml:space="preserve"> </w:t>
      </w:r>
      <w:r w:rsidRPr="00695DC4">
        <w:t>warna</w:t>
      </w:r>
      <w:r w:rsidRPr="00695DC4">
        <w:rPr>
          <w:spacing w:val="-4"/>
        </w:rPr>
        <w:t xml:space="preserve"> </w:t>
      </w:r>
      <w:r w:rsidRPr="00695DC4">
        <w:t>biru</w:t>
      </w:r>
      <w:r w:rsidRPr="00695DC4">
        <w:rPr>
          <w:spacing w:val="-3"/>
        </w:rPr>
        <w:t xml:space="preserve"> </w:t>
      </w:r>
      <w:r w:rsidRPr="00695DC4">
        <w:t>atau</w:t>
      </w:r>
      <w:r w:rsidRPr="00695DC4">
        <w:rPr>
          <w:spacing w:val="-8"/>
        </w:rPr>
        <w:t xml:space="preserve"> </w:t>
      </w:r>
      <w:r w:rsidRPr="00695DC4">
        <w:t>biru</w:t>
      </w:r>
      <w:r w:rsidRPr="00695DC4">
        <w:rPr>
          <w:spacing w:val="-2"/>
        </w:rPr>
        <w:t xml:space="preserve"> </w:t>
      </w:r>
      <w:r w:rsidRPr="00695DC4">
        <w:t>hijau</w:t>
      </w:r>
      <w:r w:rsidRPr="00695DC4">
        <w:rPr>
          <w:spacing w:val="1"/>
        </w:rPr>
        <w:t xml:space="preserve"> </w:t>
      </w:r>
      <w:r w:rsidRPr="00695DC4">
        <w:rPr>
          <w:spacing w:val="-2"/>
        </w:rPr>
        <w:t>menunjukkan</w:t>
      </w:r>
      <w:r w:rsidR="004B4CE5" w:rsidRPr="00695DC4">
        <w:rPr>
          <w:spacing w:val="-2"/>
        </w:rPr>
        <w:t xml:space="preserve"> </w:t>
      </w:r>
      <w:r w:rsidR="00186541" w:rsidRPr="00695DC4">
        <w:t>adanya steroida dan timbul warna merah, merah muda atau ungu menunjukkan adanya triterpenoid (Ditjen POM, 1979).</w:t>
      </w:r>
    </w:p>
    <w:p w14:paraId="1D1CB8C6" w14:textId="7AD9F015" w:rsidR="00186541" w:rsidRPr="00695DC4" w:rsidRDefault="00F06EDB" w:rsidP="00A47794">
      <w:pPr>
        <w:pStyle w:val="Heading3"/>
        <w:tabs>
          <w:tab w:val="clear" w:pos="1440"/>
        </w:tabs>
        <w:rPr>
          <w:lang w:val="id"/>
        </w:rPr>
      </w:pPr>
      <w:bookmarkStart w:id="42" w:name="_Toc200813683"/>
      <w:r w:rsidRPr="00695DC4">
        <w:rPr>
          <w:lang w:val="id"/>
        </w:rPr>
        <w:t>3.</w:t>
      </w:r>
      <w:r w:rsidR="00D14692" w:rsidRPr="00695DC4">
        <w:rPr>
          <w:lang w:val="id"/>
        </w:rPr>
        <w:t>7</w:t>
      </w:r>
      <w:r w:rsidRPr="00695DC4">
        <w:rPr>
          <w:lang w:val="id"/>
        </w:rPr>
        <w:t xml:space="preserve">.6 </w:t>
      </w:r>
      <w:r w:rsidR="00AB1DA2" w:rsidRPr="00695DC4">
        <w:rPr>
          <w:lang w:val="id"/>
        </w:rPr>
        <w:tab/>
      </w:r>
      <w:r w:rsidR="00186541" w:rsidRPr="00695DC4">
        <w:rPr>
          <w:lang w:val="id"/>
        </w:rPr>
        <w:t>Pemeriksaan</w:t>
      </w:r>
      <w:r w:rsidR="00186541" w:rsidRPr="00695DC4">
        <w:rPr>
          <w:spacing w:val="-6"/>
          <w:lang w:val="id"/>
        </w:rPr>
        <w:t xml:space="preserve"> </w:t>
      </w:r>
      <w:r w:rsidR="00186541" w:rsidRPr="00695DC4">
        <w:rPr>
          <w:spacing w:val="-2"/>
          <w:lang w:val="id"/>
        </w:rPr>
        <w:t>Glikosida</w:t>
      </w:r>
      <w:bookmarkEnd w:id="42"/>
    </w:p>
    <w:p w14:paraId="406B42D6" w14:textId="22411341" w:rsidR="00AB1DA2" w:rsidRPr="00695DC4" w:rsidRDefault="00C42063" w:rsidP="00281B45">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lastRenderedPageBreak/>
        <w:t>Sebanyak 3 g</w:t>
      </w:r>
      <w:r w:rsidR="009A0DB5" w:rsidRPr="00695DC4">
        <w:rPr>
          <w:rFonts w:ascii="Times New Roman" w:hAnsi="Times New Roman" w:cs="Times New Roman"/>
          <w:sz w:val="24"/>
          <w:szCs w:val="24"/>
          <w:lang w:val="id"/>
        </w:rPr>
        <w:t xml:space="preserve"> </w:t>
      </w:r>
      <w:r w:rsidR="00281B45">
        <w:rPr>
          <w:rFonts w:ascii="Times New Roman" w:hAnsi="Times New Roman" w:cs="Times New Roman"/>
          <w:sz w:val="24"/>
          <w:szCs w:val="24"/>
          <w:lang w:val="id"/>
        </w:rPr>
        <w:t xml:space="preserve">serbuk dan </w:t>
      </w:r>
      <w:r w:rsidRPr="00695DC4">
        <w:rPr>
          <w:rFonts w:ascii="Times New Roman" w:hAnsi="Times New Roman" w:cs="Times New Roman"/>
          <w:sz w:val="24"/>
          <w:szCs w:val="24"/>
          <w:lang w:val="id"/>
        </w:rPr>
        <w:t>bu</w:t>
      </w:r>
      <w:r w:rsidR="00281B45">
        <w:rPr>
          <w:rFonts w:ascii="Times New Roman" w:hAnsi="Times New Roman" w:cs="Times New Roman"/>
          <w:sz w:val="24"/>
          <w:szCs w:val="24"/>
          <w:lang w:val="id"/>
        </w:rPr>
        <w:t xml:space="preserve">ah jambu nasi-nasi ditimbang, </w:t>
      </w:r>
      <w:r w:rsidRPr="00695DC4">
        <w:rPr>
          <w:rFonts w:ascii="Times New Roman" w:hAnsi="Times New Roman" w:cs="Times New Roman"/>
          <w:sz w:val="24"/>
          <w:szCs w:val="24"/>
          <w:lang w:val="id"/>
        </w:rPr>
        <w:t>kemudian diekstraksi dengan  menggunakan  campuran  etanol  96%  dan akuades (7:3) sebanyak 30 m</w:t>
      </w:r>
      <w:r w:rsidR="00C2583D"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ditambahkan dengan 10  m</w:t>
      </w:r>
      <w:r w:rsidR="009A0DB5"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HC</w:t>
      </w:r>
      <w:r w:rsidR="009A0DB5"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2N. Campuran  tersebut  direfluks  selama 10  menit,  lalu  didinginkan  dan  disaring.  Kemudian, diambil  20  m</w:t>
      </w:r>
      <w:r w:rsidR="00C2583D"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filtrat  yang  dicampur  dengan  25</w:t>
      </w:r>
      <w:r w:rsidR="00C2583D" w:rsidRPr="00695DC4">
        <w:rPr>
          <w:rFonts w:ascii="Times New Roman" w:hAnsi="Times New Roman" w:cs="Times New Roman"/>
          <w:sz w:val="24"/>
          <w:szCs w:val="24"/>
          <w:lang w:val="id"/>
        </w:rPr>
        <w:t xml:space="preserve"> mL </w:t>
      </w:r>
      <w:r w:rsidRPr="00695DC4">
        <w:rPr>
          <w:rFonts w:ascii="Times New Roman" w:hAnsi="Times New Roman" w:cs="Times New Roman"/>
          <w:sz w:val="24"/>
          <w:szCs w:val="24"/>
          <w:lang w:val="id"/>
        </w:rPr>
        <w:t>akuades  dan  25  m</w:t>
      </w:r>
      <w:r w:rsidR="00C2583D"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larutan  timbal  (II)  asetat  0,4  M. Campuran  dikocok  dan  dibiarkan  selama  5  menit, lalu disaring. Filtratnya dimasukkan ke dalam corong pisah dan  diekstraksi  dengan  campuran  kloroform dan  isopropanol  (3:2)  sebanyak  tiga  kali.  Kumpulan ekstrak air kemudian diuapkan pada suhu yang tidak melebihi  50°C.  </w:t>
      </w:r>
    </w:p>
    <w:p w14:paraId="05022AE4" w14:textId="5CB03C2C" w:rsidR="00C42063" w:rsidRPr="00695DC4" w:rsidRDefault="00C42063" w:rsidP="00AB1DA2">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Sisa  ekstrak  dilarutkan  dalam  2  m</w:t>
      </w:r>
      <w:r w:rsidR="00C2583D" w:rsidRPr="00695DC4">
        <w:rPr>
          <w:rFonts w:ascii="Times New Roman" w:hAnsi="Times New Roman" w:cs="Times New Roman"/>
          <w:sz w:val="24"/>
          <w:szCs w:val="24"/>
          <w:lang w:val="id"/>
        </w:rPr>
        <w:t>L</w:t>
      </w:r>
      <w:r w:rsidR="001707DA">
        <w:rPr>
          <w:rFonts w:ascii="Times New Roman" w:hAnsi="Times New Roman" w:cs="Times New Roman"/>
          <w:sz w:val="24"/>
          <w:szCs w:val="24"/>
          <w:lang w:val="id"/>
        </w:rPr>
        <w:t xml:space="preserve"> metanol </w:t>
      </w:r>
      <w:r w:rsidR="001707DA" w:rsidRPr="00695DC4">
        <w:rPr>
          <w:rFonts w:ascii="Times New Roman" w:hAnsi="Times New Roman" w:cs="Times New Roman"/>
          <w:sz w:val="24"/>
          <w:szCs w:val="24"/>
          <w:lang w:val="id"/>
        </w:rPr>
        <w:t xml:space="preserve">sebanyak   </w:t>
      </w:r>
      <w:r w:rsidRPr="00695DC4">
        <w:rPr>
          <w:rFonts w:ascii="Times New Roman" w:hAnsi="Times New Roman" w:cs="Times New Roman"/>
          <w:sz w:val="24"/>
          <w:szCs w:val="24"/>
          <w:lang w:val="id"/>
        </w:rPr>
        <w:t>0,1   m</w:t>
      </w:r>
      <w:r w:rsidR="00C2583D"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dari   larutan   tersebut diambil   dan   ditempatkan   dalam   tabung   reaksi. Kemudian  diuapkan  di  atas  penangas  air,  diikuti dengan  penambahan  2  m</w:t>
      </w:r>
      <w:r w:rsidR="00C2583D"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air  dan  5  tetes pereaksi Molish.</w:t>
      </w:r>
      <w:r w:rsidR="00293A85">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Selanjutnya, ditambahkan  2  m</w:t>
      </w:r>
      <w:r w:rsidR="00C2583D"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asam  sulfat pekat  secara perlahan-lahan melalui dinding tabung. Terbentuknya cincin berwarna  ungu pada batas antara kedua cairan menunjukkan adanya komponen gula, yang biasanya disebut sebagai glikon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id"/>
        </w:rPr>
        <w:instrText xml:space="preserve"> ADDIN ZOTERO_ITEM CSL_CITATION {"citationID":"Wqxep2oH","properties":{"formattedCitation":"(Pulungan et al., 2022)","plainCitation":"(Pulungan et al., 2022)","noteIndex":0},"citationItems":[{"id":65,"uris":["http://zotero.org/users/local/lZXBrS9K/items/5S3G9NLW"],"itemData":{"id":65,"type":"article-journal","container-title":"International Journal of Health and Pharmaceutical (IJHP)","issue":"1","page":"1–7","source":"Google Scholar","title":"Phytochemical screening and antioxidant activity testing of Porang (Amorphophallus Muelleri Blume) leaf ethanol extract from Kuta Buluh region, North Sumatera","volume":"3","author":[{"family":"Pulungan","given":"Ainil Fithri"},{"family":"Ridwanto","given":"Ridwanto"},{"family":"Dalimunthe","given":"Gabena Indrayani"},{"family":"Rani","given":"Zulmai"},{"family":"Dona","given":"Rahma"},{"family":"Syahputra","given":"Ricky Andi"},{"family":"Rambe","given":"Robiatun"}],"issued":{"date-parts":[["2022"]]}}}],"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id"/>
        </w:rPr>
        <w:t xml:space="preserve">(Pulungan </w:t>
      </w:r>
      <w:r w:rsidRPr="00293A85">
        <w:rPr>
          <w:rFonts w:ascii="Times New Roman" w:hAnsi="Times New Roman" w:cs="Times New Roman"/>
          <w:i/>
          <w:iCs/>
          <w:noProof/>
          <w:sz w:val="24"/>
          <w:szCs w:val="24"/>
          <w:lang w:val="id"/>
        </w:rPr>
        <w:t>et al</w:t>
      </w:r>
      <w:r w:rsidRPr="00695DC4">
        <w:rPr>
          <w:rFonts w:ascii="Times New Roman" w:hAnsi="Times New Roman" w:cs="Times New Roman"/>
          <w:noProof/>
          <w:sz w:val="24"/>
          <w:szCs w:val="24"/>
          <w:lang w:val="id"/>
        </w:rPr>
        <w:t>., 2022)</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id"/>
        </w:rPr>
        <w:t>.</w:t>
      </w:r>
    </w:p>
    <w:p w14:paraId="71E93F32" w14:textId="2DA744AB" w:rsidR="00186541" w:rsidRPr="00695DC4" w:rsidRDefault="00186541" w:rsidP="00A47794">
      <w:pPr>
        <w:pStyle w:val="BodyText"/>
        <w:spacing w:line="480" w:lineRule="auto"/>
        <w:jc w:val="both"/>
      </w:pPr>
      <w:r w:rsidRPr="00695DC4">
        <w:t>Selanjutnya diuji sebagai berikut:</w:t>
      </w:r>
    </w:p>
    <w:p w14:paraId="792B2727" w14:textId="3899DE93" w:rsidR="00934885" w:rsidRPr="00934885" w:rsidRDefault="00186541" w:rsidP="00934885">
      <w:pPr>
        <w:pStyle w:val="ListParagraph"/>
        <w:widowControl w:val="0"/>
        <w:numPr>
          <w:ilvl w:val="0"/>
          <w:numId w:val="29"/>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lastRenderedPageBreak/>
        <w:t>Diambil</w:t>
      </w:r>
      <w:r w:rsidRPr="00695DC4">
        <w:rPr>
          <w:rFonts w:ascii="Times New Roman" w:hAnsi="Times New Roman" w:cs="Times New Roman"/>
          <w:spacing w:val="-9"/>
          <w:sz w:val="24"/>
          <w:szCs w:val="24"/>
        </w:rPr>
        <w:t xml:space="preserve"> </w:t>
      </w:r>
      <w:r w:rsidRPr="00695DC4">
        <w:rPr>
          <w:rFonts w:ascii="Times New Roman" w:hAnsi="Times New Roman" w:cs="Times New Roman"/>
          <w:sz w:val="24"/>
          <w:szCs w:val="24"/>
        </w:rPr>
        <w:t>sebanyak</w:t>
      </w:r>
      <w:r w:rsidRPr="00695DC4">
        <w:rPr>
          <w:rFonts w:ascii="Times New Roman" w:hAnsi="Times New Roman" w:cs="Times New Roman"/>
          <w:spacing w:val="-5"/>
          <w:sz w:val="24"/>
          <w:szCs w:val="24"/>
        </w:rPr>
        <w:t xml:space="preserve"> </w:t>
      </w:r>
      <w:r w:rsidRPr="00695DC4">
        <w:rPr>
          <w:rFonts w:ascii="Times New Roman" w:hAnsi="Times New Roman" w:cs="Times New Roman"/>
          <w:sz w:val="24"/>
          <w:szCs w:val="24"/>
        </w:rPr>
        <w:t>1</w:t>
      </w:r>
      <w:r w:rsidRPr="00695DC4">
        <w:rPr>
          <w:rFonts w:ascii="Times New Roman" w:hAnsi="Times New Roman" w:cs="Times New Roman"/>
          <w:spacing w:val="-1"/>
          <w:sz w:val="24"/>
          <w:szCs w:val="24"/>
        </w:rPr>
        <w:t xml:space="preserve"> </w:t>
      </w:r>
      <w:r w:rsidR="002B6145" w:rsidRPr="00695DC4">
        <w:rPr>
          <w:rFonts w:ascii="Times New Roman" w:hAnsi="Times New Roman" w:cs="Times New Roman"/>
          <w:sz w:val="24"/>
          <w:szCs w:val="24"/>
        </w:rPr>
        <w:t>m</w:t>
      </w:r>
      <w:r w:rsidR="00C2583D" w:rsidRPr="00695DC4">
        <w:rPr>
          <w:rFonts w:ascii="Times New Roman" w:hAnsi="Times New Roman" w:cs="Times New Roman"/>
          <w:sz w:val="24"/>
          <w:szCs w:val="24"/>
        </w:rPr>
        <w:t>L</w:t>
      </w:r>
      <w:r w:rsidRPr="00695DC4">
        <w:rPr>
          <w:rFonts w:ascii="Times New Roman" w:hAnsi="Times New Roman" w:cs="Times New Roman"/>
          <w:spacing w:val="-3"/>
          <w:sz w:val="24"/>
          <w:szCs w:val="24"/>
        </w:rPr>
        <w:t xml:space="preserve"> </w:t>
      </w:r>
      <w:r w:rsidRPr="00695DC4">
        <w:rPr>
          <w:rFonts w:ascii="Times New Roman" w:hAnsi="Times New Roman" w:cs="Times New Roman"/>
          <w:sz w:val="24"/>
          <w:szCs w:val="24"/>
        </w:rPr>
        <w:t>lapisan</w:t>
      </w:r>
      <w:r w:rsidRPr="00695DC4">
        <w:rPr>
          <w:rFonts w:ascii="Times New Roman" w:hAnsi="Times New Roman" w:cs="Times New Roman"/>
          <w:spacing w:val="-10"/>
          <w:sz w:val="24"/>
          <w:szCs w:val="24"/>
        </w:rPr>
        <w:t xml:space="preserve"> </w:t>
      </w:r>
      <w:r w:rsidRPr="00695DC4">
        <w:rPr>
          <w:rFonts w:ascii="Times New Roman" w:hAnsi="Times New Roman" w:cs="Times New Roman"/>
          <w:sz w:val="24"/>
          <w:szCs w:val="24"/>
        </w:rPr>
        <w:t>atas</w:t>
      </w:r>
      <w:r w:rsidRPr="00695DC4">
        <w:rPr>
          <w:rFonts w:ascii="Times New Roman" w:hAnsi="Times New Roman" w:cs="Times New Roman"/>
          <w:spacing w:val="-7"/>
          <w:sz w:val="24"/>
          <w:szCs w:val="24"/>
        </w:rPr>
        <w:t xml:space="preserve"> </w:t>
      </w:r>
      <w:r w:rsidRPr="00695DC4">
        <w:rPr>
          <w:rFonts w:ascii="Times New Roman" w:hAnsi="Times New Roman" w:cs="Times New Roman"/>
          <w:sz w:val="24"/>
          <w:szCs w:val="24"/>
        </w:rPr>
        <w:t>(sari</w:t>
      </w:r>
      <w:r w:rsidRPr="00695DC4">
        <w:rPr>
          <w:rFonts w:ascii="Times New Roman" w:hAnsi="Times New Roman" w:cs="Times New Roman"/>
          <w:spacing w:val="-13"/>
          <w:sz w:val="24"/>
          <w:szCs w:val="24"/>
        </w:rPr>
        <w:t xml:space="preserve"> </w:t>
      </w:r>
      <w:r w:rsidRPr="00695DC4">
        <w:rPr>
          <w:rFonts w:ascii="Times New Roman" w:hAnsi="Times New Roman" w:cs="Times New Roman"/>
          <w:sz w:val="24"/>
          <w:szCs w:val="24"/>
        </w:rPr>
        <w:t>air)</w:t>
      </w:r>
      <w:r w:rsidRPr="00695DC4">
        <w:rPr>
          <w:rFonts w:ascii="Times New Roman" w:hAnsi="Times New Roman" w:cs="Times New Roman"/>
          <w:spacing w:val="-4"/>
          <w:sz w:val="24"/>
          <w:szCs w:val="24"/>
        </w:rPr>
        <w:t xml:space="preserve"> </w:t>
      </w:r>
      <w:r w:rsidRPr="00695DC4">
        <w:rPr>
          <w:rFonts w:ascii="Times New Roman" w:hAnsi="Times New Roman" w:cs="Times New Roman"/>
          <w:sz w:val="24"/>
          <w:szCs w:val="24"/>
        </w:rPr>
        <w:t>diuapkan</w:t>
      </w:r>
      <w:r w:rsidRPr="00695DC4">
        <w:rPr>
          <w:rFonts w:ascii="Times New Roman" w:hAnsi="Times New Roman" w:cs="Times New Roman"/>
          <w:spacing w:val="-10"/>
          <w:sz w:val="24"/>
          <w:szCs w:val="24"/>
        </w:rPr>
        <w:t xml:space="preserve"> </w:t>
      </w:r>
      <w:r w:rsidRPr="00695DC4">
        <w:rPr>
          <w:rFonts w:ascii="Times New Roman" w:hAnsi="Times New Roman" w:cs="Times New Roman"/>
          <w:sz w:val="24"/>
          <w:szCs w:val="24"/>
        </w:rPr>
        <w:t>diatas</w:t>
      </w:r>
      <w:r w:rsidRPr="00695DC4">
        <w:rPr>
          <w:rFonts w:ascii="Times New Roman" w:hAnsi="Times New Roman" w:cs="Times New Roman"/>
          <w:spacing w:val="-6"/>
          <w:sz w:val="24"/>
          <w:szCs w:val="24"/>
        </w:rPr>
        <w:t xml:space="preserve"> </w:t>
      </w:r>
      <w:r w:rsidRPr="00695DC4">
        <w:rPr>
          <w:rFonts w:ascii="Times New Roman" w:hAnsi="Times New Roman" w:cs="Times New Roman"/>
          <w:sz w:val="24"/>
          <w:szCs w:val="24"/>
        </w:rPr>
        <w:t>penangas</w:t>
      </w:r>
      <w:r w:rsidRPr="00695DC4">
        <w:rPr>
          <w:rFonts w:ascii="Times New Roman" w:hAnsi="Times New Roman" w:cs="Times New Roman"/>
          <w:spacing w:val="-7"/>
          <w:sz w:val="24"/>
          <w:szCs w:val="24"/>
        </w:rPr>
        <w:t xml:space="preserve"> </w:t>
      </w:r>
      <w:r w:rsidRPr="00695DC4">
        <w:rPr>
          <w:rFonts w:ascii="Times New Roman" w:hAnsi="Times New Roman" w:cs="Times New Roman"/>
          <w:spacing w:val="-4"/>
          <w:sz w:val="24"/>
          <w:szCs w:val="24"/>
        </w:rPr>
        <w:t>air.</w:t>
      </w:r>
      <w:r w:rsidR="009A0DB5" w:rsidRPr="00695DC4">
        <w:rPr>
          <w:rFonts w:ascii="Times New Roman" w:hAnsi="Times New Roman" w:cs="Times New Roman"/>
          <w:spacing w:val="-4"/>
          <w:sz w:val="24"/>
          <w:szCs w:val="24"/>
        </w:rPr>
        <w:t xml:space="preserve"> </w:t>
      </w:r>
      <w:r w:rsidRPr="00695DC4">
        <w:rPr>
          <w:rFonts w:ascii="Times New Roman" w:hAnsi="Times New Roman" w:cs="Times New Roman"/>
          <w:sz w:val="24"/>
          <w:szCs w:val="24"/>
        </w:rPr>
        <w:t>Sisa penguapan ditambahkan 2 mL air dan 5 tetes pereaksi Molish. Ditambahkan asam sulfat pekat perlahan-lahan melalui dinding tabung, terbentuk cincin berwarna ungu pada batas kedua cairan menunjukkan adanya komponen gula (glikon)</w:t>
      </w:r>
      <w:r w:rsidRPr="00934885">
        <w:rPr>
          <w:rFonts w:ascii="Times New Roman" w:hAnsi="Times New Roman" w:cs="Times New Roman"/>
          <w:sz w:val="24"/>
          <w:szCs w:val="24"/>
        </w:rPr>
        <w:t xml:space="preserve"> (Ditjen POM, 1995).</w:t>
      </w:r>
    </w:p>
    <w:p w14:paraId="27053B77" w14:textId="0EF44F40" w:rsidR="00140C5D" w:rsidRPr="00695DC4" w:rsidRDefault="00D14692" w:rsidP="00A47794">
      <w:pPr>
        <w:pStyle w:val="Heading2"/>
        <w:spacing w:line="480" w:lineRule="auto"/>
      </w:pPr>
      <w:bookmarkStart w:id="43" w:name="_Toc200813684"/>
      <w:r w:rsidRPr="00695DC4">
        <w:t xml:space="preserve">3.8 </w:t>
      </w:r>
      <w:r w:rsidR="00140C5D" w:rsidRPr="00695DC4">
        <w:t>Pengujian Aktivitas Antioksidan Buah Jambu Nasi-</w:t>
      </w:r>
      <w:r w:rsidR="00B50C94" w:rsidRPr="00695DC4">
        <w:t>nasi</w:t>
      </w:r>
      <w:bookmarkEnd w:id="43"/>
    </w:p>
    <w:p w14:paraId="095631E9" w14:textId="7EBF68BD" w:rsidR="00140C5D" w:rsidRPr="00695DC4" w:rsidRDefault="00FA142F" w:rsidP="00A47794">
      <w:pPr>
        <w:pStyle w:val="Heading3"/>
        <w:tabs>
          <w:tab w:val="clear" w:pos="1440"/>
        </w:tabs>
        <w:rPr>
          <w:lang w:val="id-ID"/>
        </w:rPr>
      </w:pPr>
      <w:bookmarkStart w:id="44" w:name="_Toc200813685"/>
      <w:r w:rsidRPr="00695DC4">
        <w:rPr>
          <w:lang w:val="id-ID"/>
        </w:rPr>
        <w:t>3.</w:t>
      </w:r>
      <w:r w:rsidR="00D14692" w:rsidRPr="00695DC4">
        <w:rPr>
          <w:lang w:val="id-ID"/>
        </w:rPr>
        <w:t>8</w:t>
      </w:r>
      <w:r w:rsidRPr="00695DC4">
        <w:rPr>
          <w:lang w:val="id-ID"/>
        </w:rPr>
        <w:t>.</w:t>
      </w:r>
      <w:r w:rsidR="00D14692" w:rsidRPr="00695DC4">
        <w:rPr>
          <w:lang w:val="id-ID"/>
        </w:rPr>
        <w:t>1</w:t>
      </w:r>
      <w:r w:rsidRPr="00695DC4">
        <w:rPr>
          <w:lang w:val="id-ID"/>
        </w:rPr>
        <w:t xml:space="preserve"> </w:t>
      </w:r>
      <w:r w:rsidR="00AB1DA2" w:rsidRPr="00621009">
        <w:rPr>
          <w:lang w:val="id-ID"/>
        </w:rPr>
        <w:tab/>
      </w:r>
      <w:r w:rsidRPr="00695DC4">
        <w:rPr>
          <w:lang w:val="id-ID"/>
        </w:rPr>
        <w:t>Pembuatan Larutan</w:t>
      </w:r>
      <w:r w:rsidR="00330839" w:rsidRPr="00695DC4">
        <w:rPr>
          <w:lang w:val="id-ID"/>
        </w:rPr>
        <w:t xml:space="preserve"> DPPH</w:t>
      </w:r>
      <w:bookmarkEnd w:id="44"/>
    </w:p>
    <w:p w14:paraId="63CB6744" w14:textId="10B19333" w:rsidR="00814333" w:rsidRDefault="00330839" w:rsidP="00071502">
      <w:pPr>
        <w:spacing w:after="0" w:line="480" w:lineRule="auto"/>
        <w:ind w:firstLine="720"/>
        <w:jc w:val="both"/>
        <w:rPr>
          <w:rFonts w:ascii="Times New Roman" w:eastAsia="Times New Roman" w:hAnsi="Times New Roman" w:cs="Times New Roman"/>
          <w:kern w:val="0"/>
          <w:sz w:val="24"/>
          <w:szCs w:val="24"/>
          <w:lang w:val="id-ID"/>
          <w14:ligatures w14:val="none"/>
        </w:rPr>
      </w:pPr>
      <w:r w:rsidRPr="00695DC4">
        <w:rPr>
          <w:rFonts w:ascii="Times New Roman" w:eastAsia="Times New Roman" w:hAnsi="Times New Roman" w:cs="Times New Roman"/>
          <w:kern w:val="0"/>
          <w:sz w:val="24"/>
          <w:szCs w:val="24"/>
          <w:lang w:val="id-ID"/>
          <w14:ligatures w14:val="none"/>
        </w:rPr>
        <w:t xml:space="preserve">Pembuatan larutan DPPH 200 ppm dibuat dengan cara melarutkan kristal </w:t>
      </w:r>
      <w:r w:rsidR="00786B03" w:rsidRPr="00695DC4">
        <w:rPr>
          <w:rFonts w:ascii="Times New Roman" w:eastAsia="Times New Roman" w:hAnsi="Times New Roman" w:cs="Times New Roman"/>
          <w:kern w:val="0"/>
          <w:sz w:val="24"/>
          <w:szCs w:val="24"/>
          <w:lang w:val="id-ID"/>
          <w14:ligatures w14:val="none"/>
        </w:rPr>
        <w:t xml:space="preserve">DPPH </w:t>
      </w:r>
      <w:r w:rsidRPr="00695DC4">
        <w:rPr>
          <w:rFonts w:ascii="Times New Roman" w:eastAsia="Times New Roman" w:hAnsi="Times New Roman" w:cs="Times New Roman"/>
          <w:kern w:val="0"/>
          <w:sz w:val="24"/>
          <w:szCs w:val="24"/>
          <w:lang w:val="id-ID"/>
          <w14:ligatures w14:val="none"/>
        </w:rPr>
        <w:t>sebanyak 10 mg dalam pelarut Metanol Pa sebanyak 50 m</w:t>
      </w:r>
      <w:r w:rsidR="00814333">
        <w:rPr>
          <w:rFonts w:ascii="Times New Roman" w:eastAsia="Times New Roman" w:hAnsi="Times New Roman" w:cs="Times New Roman"/>
          <w:kern w:val="0"/>
          <w:sz w:val="24"/>
          <w:szCs w:val="24"/>
          <w:lang w:val="id-ID"/>
          <w14:ligatures w14:val="none"/>
        </w:rPr>
        <w:t>L</w:t>
      </w:r>
      <w:r w:rsidRPr="00695DC4">
        <w:rPr>
          <w:rFonts w:ascii="Times New Roman" w:eastAsia="Times New Roman" w:hAnsi="Times New Roman" w:cs="Times New Roman"/>
          <w:kern w:val="0"/>
          <w:sz w:val="24"/>
          <w:szCs w:val="24"/>
          <w:lang w:val="id-ID"/>
          <w14:ligatures w14:val="none"/>
        </w:rPr>
        <w:t xml:space="preserve"> dalam labu takar dan larutan disimpan dalam wadah tertutup rapat dan terlindungi dari sinar matahari.</w:t>
      </w:r>
    </w:p>
    <w:p w14:paraId="27FC2EAF" w14:textId="77777777" w:rsidR="00814333" w:rsidRDefault="00814333"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08F817F6" w14:textId="77777777" w:rsidR="00934885" w:rsidRDefault="00934885"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687B5647" w14:textId="77777777" w:rsidR="00934885" w:rsidRDefault="00934885"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261E0EED" w14:textId="77777777" w:rsidR="00934885" w:rsidRDefault="00934885"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32D78D45" w14:textId="77777777" w:rsidR="00934885" w:rsidRDefault="00934885"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397CAFFD" w14:textId="77777777" w:rsidR="00934885" w:rsidRDefault="00934885"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4731AF16" w14:textId="77777777" w:rsidR="00934885" w:rsidRDefault="00934885"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7F20BD92" w14:textId="77777777" w:rsidR="00071502" w:rsidRDefault="00071502"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1382D7D2" w14:textId="102226A1" w:rsidR="00330839" w:rsidRPr="00695DC4" w:rsidRDefault="00330839" w:rsidP="00A47794">
      <w:pPr>
        <w:pStyle w:val="Heading3"/>
        <w:tabs>
          <w:tab w:val="clear" w:pos="1440"/>
        </w:tabs>
        <w:rPr>
          <w:lang w:val="id-ID"/>
        </w:rPr>
      </w:pPr>
      <w:bookmarkStart w:id="45" w:name="_Toc200813686"/>
      <w:r w:rsidRPr="00695DC4">
        <w:rPr>
          <w:lang w:val="id-ID"/>
        </w:rPr>
        <w:t>3.</w:t>
      </w:r>
      <w:r w:rsidR="00D14692" w:rsidRPr="00695DC4">
        <w:rPr>
          <w:lang w:val="id-ID"/>
        </w:rPr>
        <w:t>8</w:t>
      </w:r>
      <w:r w:rsidRPr="00695DC4">
        <w:rPr>
          <w:lang w:val="id-ID"/>
        </w:rPr>
        <w:t>.</w:t>
      </w:r>
      <w:r w:rsidR="00D14692" w:rsidRPr="00695DC4">
        <w:rPr>
          <w:lang w:val="id-ID"/>
        </w:rPr>
        <w:t>2</w:t>
      </w:r>
      <w:r w:rsidRPr="00695DC4">
        <w:rPr>
          <w:lang w:val="id-ID"/>
        </w:rPr>
        <w:t xml:space="preserve"> </w:t>
      </w:r>
      <w:r w:rsidR="00AB1DA2" w:rsidRPr="00621009">
        <w:rPr>
          <w:lang w:val="id-ID"/>
        </w:rPr>
        <w:tab/>
      </w:r>
      <w:r w:rsidR="005747D3" w:rsidRPr="00695DC4">
        <w:rPr>
          <w:lang w:val="id-ID"/>
        </w:rPr>
        <w:t>Pengujian Panjang Gelombang Maksimum</w:t>
      </w:r>
      <w:bookmarkEnd w:id="45"/>
    </w:p>
    <w:p w14:paraId="431807F1" w14:textId="39167524" w:rsidR="005747D3" w:rsidRPr="00695DC4" w:rsidRDefault="005747D3" w:rsidP="00AB1DA2">
      <w:pPr>
        <w:spacing w:after="0" w:line="480" w:lineRule="auto"/>
        <w:ind w:firstLine="720"/>
        <w:jc w:val="both"/>
        <w:rPr>
          <w:rFonts w:ascii="Times New Roman" w:eastAsia="Times New Roman" w:hAnsi="Times New Roman" w:cs="Times New Roman"/>
          <w:kern w:val="0"/>
          <w:sz w:val="24"/>
          <w:szCs w:val="24"/>
          <w:lang w:val="id-ID"/>
          <w14:ligatures w14:val="none"/>
        </w:rPr>
      </w:pPr>
      <w:r w:rsidRPr="00695DC4">
        <w:rPr>
          <w:rFonts w:ascii="Times New Roman" w:eastAsia="Times New Roman" w:hAnsi="Times New Roman" w:cs="Times New Roman"/>
          <w:kern w:val="0"/>
          <w:sz w:val="24"/>
          <w:szCs w:val="24"/>
          <w:lang w:val="id-ID"/>
          <w14:ligatures w14:val="none"/>
        </w:rPr>
        <w:t>Larutan DPPH 200 ppm dipipet sebanyak 1 m</w:t>
      </w:r>
      <w:r w:rsidR="00814333">
        <w:rPr>
          <w:rFonts w:ascii="Times New Roman" w:eastAsia="Times New Roman" w:hAnsi="Times New Roman" w:cs="Times New Roman"/>
          <w:kern w:val="0"/>
          <w:sz w:val="24"/>
          <w:szCs w:val="24"/>
          <w:lang w:val="id-ID"/>
          <w14:ligatures w14:val="none"/>
        </w:rPr>
        <w:t>L</w:t>
      </w:r>
      <w:r w:rsidRPr="00695DC4">
        <w:rPr>
          <w:rFonts w:ascii="Times New Roman" w:eastAsia="Times New Roman" w:hAnsi="Times New Roman" w:cs="Times New Roman"/>
          <w:kern w:val="0"/>
          <w:sz w:val="24"/>
          <w:szCs w:val="24"/>
          <w:lang w:val="id-ID"/>
          <w14:ligatures w14:val="none"/>
        </w:rPr>
        <w:t xml:space="preserve"> dan ditambahkan 3</w:t>
      </w:r>
      <w:r w:rsidR="00814333">
        <w:rPr>
          <w:rFonts w:ascii="Times New Roman" w:eastAsia="Times New Roman" w:hAnsi="Times New Roman" w:cs="Times New Roman"/>
          <w:kern w:val="0"/>
          <w:sz w:val="24"/>
          <w:szCs w:val="24"/>
          <w:lang w:val="id-ID"/>
          <w14:ligatures w14:val="none"/>
        </w:rPr>
        <w:t xml:space="preserve"> mL </w:t>
      </w:r>
      <w:r w:rsidRPr="00695DC4">
        <w:rPr>
          <w:rFonts w:ascii="Times New Roman" w:eastAsia="Times New Roman" w:hAnsi="Times New Roman" w:cs="Times New Roman"/>
          <w:kern w:val="0"/>
          <w:sz w:val="24"/>
          <w:szCs w:val="24"/>
          <w:lang w:val="id-ID"/>
          <w14:ligatures w14:val="none"/>
        </w:rPr>
        <w:t>methanol Pa lalu diinkubasi selama 30 menit pada suhu 37</w:t>
      </w:r>
      <w:r w:rsidRPr="00695DC4">
        <w:rPr>
          <w:rFonts w:ascii="Times New Roman" w:eastAsia="Times New Roman" w:hAnsi="Times New Roman" w:cs="Times New Roman"/>
          <w:kern w:val="0"/>
          <w:sz w:val="24"/>
          <w:szCs w:val="24"/>
          <w:vertAlign w:val="superscript"/>
          <w:lang w:val="id-ID"/>
          <w14:ligatures w14:val="none"/>
        </w:rPr>
        <w:t>°</w:t>
      </w:r>
      <w:r w:rsidRPr="00695DC4">
        <w:rPr>
          <w:rFonts w:ascii="Times New Roman" w:eastAsia="Times New Roman" w:hAnsi="Times New Roman" w:cs="Times New Roman"/>
          <w:kern w:val="0"/>
          <w:sz w:val="24"/>
          <w:szCs w:val="24"/>
          <w:lang w:val="id-ID"/>
          <w14:ligatures w14:val="none"/>
        </w:rPr>
        <w:t>C dan diukur dengan spektrofotometri visibel dengan Panjang gelombang maksimum 400-800 nm (Nugraheni, 2007).</w:t>
      </w:r>
    </w:p>
    <w:p w14:paraId="308BA271" w14:textId="53CF6DB4" w:rsidR="007329DB" w:rsidRPr="00695DC4" w:rsidRDefault="007329DB" w:rsidP="00A47794">
      <w:pPr>
        <w:pStyle w:val="Heading2"/>
        <w:spacing w:line="480" w:lineRule="auto"/>
        <w:rPr>
          <w:i/>
          <w:iCs/>
        </w:rPr>
      </w:pPr>
      <w:bookmarkStart w:id="46" w:name="_Toc200813687"/>
      <w:r w:rsidRPr="00695DC4">
        <w:t>3.</w:t>
      </w:r>
      <w:r w:rsidR="00D14692" w:rsidRPr="00695DC4">
        <w:t>9</w:t>
      </w:r>
      <w:r w:rsidRPr="00695DC4">
        <w:t xml:space="preserve"> Penentuan </w:t>
      </w:r>
      <w:r w:rsidR="0020054A" w:rsidRPr="0020054A">
        <w:rPr>
          <w:i/>
        </w:rPr>
        <w:t>Operating Time</w:t>
      </w:r>
      <w:bookmarkEnd w:id="46"/>
    </w:p>
    <w:p w14:paraId="77E39733" w14:textId="0768CFDE" w:rsidR="007329DB" w:rsidRPr="00695DC4" w:rsidRDefault="007329DB" w:rsidP="00AB1DA2">
      <w:pPr>
        <w:spacing w:after="0" w:line="480" w:lineRule="auto"/>
        <w:ind w:firstLine="720"/>
        <w:jc w:val="both"/>
        <w:rPr>
          <w:rFonts w:ascii="Times New Roman" w:eastAsia="Times New Roman" w:hAnsi="Times New Roman" w:cs="Times New Roman"/>
          <w:kern w:val="0"/>
          <w:sz w:val="24"/>
          <w:szCs w:val="24"/>
          <w:lang w:val="id-ID"/>
          <w14:ligatures w14:val="none"/>
        </w:rPr>
      </w:pPr>
      <w:r w:rsidRPr="00695DC4">
        <w:rPr>
          <w:rFonts w:ascii="Times New Roman" w:eastAsia="Times New Roman" w:hAnsi="Times New Roman" w:cs="Times New Roman"/>
          <w:kern w:val="0"/>
          <w:sz w:val="24"/>
          <w:szCs w:val="24"/>
          <w:lang w:val="id-ID"/>
          <w14:ligatures w14:val="none"/>
        </w:rPr>
        <w:t xml:space="preserve">Penentuan </w:t>
      </w:r>
      <w:r w:rsidR="0020054A" w:rsidRPr="0020054A">
        <w:rPr>
          <w:rFonts w:ascii="Times New Roman" w:eastAsia="Times New Roman" w:hAnsi="Times New Roman" w:cs="Times New Roman"/>
          <w:i/>
          <w:kern w:val="0"/>
          <w:sz w:val="24"/>
          <w:szCs w:val="24"/>
          <w:lang w:val="id-ID"/>
          <w14:ligatures w14:val="none"/>
        </w:rPr>
        <w:t>Operating Time</w:t>
      </w:r>
      <w:r w:rsidRPr="00695DC4">
        <w:rPr>
          <w:rFonts w:ascii="Times New Roman" w:eastAsia="Times New Roman" w:hAnsi="Times New Roman" w:cs="Times New Roman"/>
          <w:kern w:val="0"/>
          <w:sz w:val="24"/>
          <w:szCs w:val="24"/>
          <w:lang w:val="id-ID"/>
          <w14:ligatures w14:val="none"/>
        </w:rPr>
        <w:t xml:space="preserve"> dilakukan dengan cara mereaksikan 50 ppm baku pembanding vitamin C ditambah 1 mL larutan dpph dihomogenkan dengan stirrer selama 1 menit dan diukur absorbansinya menit ke 5,</w:t>
      </w:r>
      <w:r w:rsidR="00814333">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10,</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15,</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20,</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25,</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30,</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35,</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40,</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45,</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50,</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55,</w:t>
      </w:r>
      <w:r w:rsidR="00767FF7" w:rsidRPr="00695DC4">
        <w:rPr>
          <w:rFonts w:ascii="Times New Roman" w:eastAsia="Times New Roman" w:hAnsi="Times New Roman" w:cs="Times New Roman"/>
          <w:kern w:val="0"/>
          <w:sz w:val="24"/>
          <w:szCs w:val="24"/>
          <w:lang w:val="id-ID"/>
          <w14:ligatures w14:val="none"/>
        </w:rPr>
        <w:t xml:space="preserve"> </w:t>
      </w:r>
      <w:r w:rsidR="00786B03">
        <w:rPr>
          <w:rFonts w:ascii="Times New Roman" w:eastAsia="Times New Roman" w:hAnsi="Times New Roman" w:cs="Times New Roman"/>
          <w:kern w:val="0"/>
          <w:sz w:val="24"/>
          <w:szCs w:val="24"/>
          <w:lang w:val="en-US"/>
          <w14:ligatures w14:val="none"/>
        </w:rPr>
        <w:t xml:space="preserve">dan </w:t>
      </w:r>
      <w:r w:rsidRPr="00695DC4">
        <w:rPr>
          <w:rFonts w:ascii="Times New Roman" w:eastAsia="Times New Roman" w:hAnsi="Times New Roman" w:cs="Times New Roman"/>
          <w:kern w:val="0"/>
          <w:sz w:val="24"/>
          <w:szCs w:val="24"/>
          <w:lang w:val="id-ID"/>
          <w14:ligatures w14:val="none"/>
        </w:rPr>
        <w:t>60 pada panjang gelombang yang sudah diperoleh (</w:t>
      </w:r>
      <w:r w:rsidR="008C24EB" w:rsidRPr="00695DC4">
        <w:rPr>
          <w:rFonts w:ascii="Times New Roman" w:eastAsia="Times New Roman" w:hAnsi="Times New Roman" w:cs="Times New Roman"/>
          <w:kern w:val="0"/>
          <w:sz w:val="24"/>
          <w:szCs w:val="24"/>
          <w:lang w:val="id-ID"/>
          <w14:ligatures w14:val="none"/>
        </w:rPr>
        <w:t>Utami</w:t>
      </w:r>
      <w:r w:rsidRPr="00695DC4">
        <w:rPr>
          <w:rFonts w:ascii="Times New Roman" w:eastAsia="Times New Roman" w:hAnsi="Times New Roman" w:cs="Times New Roman"/>
          <w:kern w:val="0"/>
          <w:sz w:val="24"/>
          <w:szCs w:val="24"/>
          <w:lang w:val="id-ID"/>
          <w14:ligatures w14:val="none"/>
        </w:rPr>
        <w:t>, 20</w:t>
      </w:r>
      <w:r w:rsidR="008C24EB" w:rsidRPr="00695DC4">
        <w:rPr>
          <w:rFonts w:ascii="Times New Roman" w:eastAsia="Times New Roman" w:hAnsi="Times New Roman" w:cs="Times New Roman"/>
          <w:kern w:val="0"/>
          <w:sz w:val="24"/>
          <w:szCs w:val="24"/>
          <w:lang w:val="id-ID"/>
          <w14:ligatures w14:val="none"/>
        </w:rPr>
        <w:t>20</w:t>
      </w:r>
      <w:r w:rsidRPr="00695DC4">
        <w:rPr>
          <w:rFonts w:ascii="Times New Roman" w:eastAsia="Times New Roman" w:hAnsi="Times New Roman" w:cs="Times New Roman"/>
          <w:kern w:val="0"/>
          <w:sz w:val="24"/>
          <w:szCs w:val="24"/>
          <w:lang w:val="id-ID"/>
          <w14:ligatures w14:val="none"/>
        </w:rPr>
        <w:t>).</w:t>
      </w:r>
    </w:p>
    <w:p w14:paraId="090FCB82" w14:textId="521E9B12" w:rsidR="00330839" w:rsidRPr="00695DC4" w:rsidRDefault="007329DB" w:rsidP="00A47794">
      <w:pPr>
        <w:pStyle w:val="Heading3"/>
        <w:tabs>
          <w:tab w:val="clear" w:pos="1440"/>
        </w:tabs>
        <w:rPr>
          <w:lang w:val="id-ID"/>
        </w:rPr>
      </w:pPr>
      <w:bookmarkStart w:id="47" w:name="_Toc200813688"/>
      <w:r w:rsidRPr="00695DC4">
        <w:rPr>
          <w:lang w:val="id-ID"/>
        </w:rPr>
        <w:t>3.</w:t>
      </w:r>
      <w:r w:rsidR="00D14692" w:rsidRPr="00695DC4">
        <w:rPr>
          <w:lang w:val="id-ID"/>
        </w:rPr>
        <w:t>9</w:t>
      </w:r>
      <w:r w:rsidRPr="00695DC4">
        <w:rPr>
          <w:lang w:val="id-ID"/>
        </w:rPr>
        <w:t xml:space="preserve">.1 </w:t>
      </w:r>
      <w:r w:rsidR="00CD6E0E">
        <w:rPr>
          <w:lang w:val="en-US"/>
        </w:rPr>
        <w:tab/>
      </w:r>
      <w:r w:rsidRPr="00695DC4">
        <w:rPr>
          <w:lang w:val="id-ID"/>
        </w:rPr>
        <w:t>Pengujian Aktivitas Antioksidan Asam Askorbat</w:t>
      </w:r>
      <w:bookmarkEnd w:id="47"/>
    </w:p>
    <w:p w14:paraId="237A4693" w14:textId="5B2B32C0" w:rsidR="008C24EB" w:rsidRDefault="008C24EB" w:rsidP="00AB1DA2">
      <w:pPr>
        <w:spacing w:after="0" w:line="480" w:lineRule="auto"/>
        <w:ind w:firstLine="720"/>
        <w:jc w:val="both"/>
        <w:rPr>
          <w:rFonts w:ascii="Times New Roman" w:eastAsia="Times New Roman" w:hAnsi="Times New Roman" w:cs="Times New Roman"/>
          <w:kern w:val="0"/>
          <w:sz w:val="24"/>
          <w:szCs w:val="24"/>
          <w:lang w:val="id-ID"/>
          <w14:ligatures w14:val="none"/>
        </w:rPr>
      </w:pPr>
      <w:r w:rsidRPr="00695DC4">
        <w:rPr>
          <w:rFonts w:ascii="Times New Roman" w:eastAsia="Times New Roman" w:hAnsi="Times New Roman" w:cs="Times New Roman"/>
          <w:kern w:val="0"/>
          <w:sz w:val="24"/>
          <w:szCs w:val="24"/>
          <w:lang w:val="id-ID"/>
          <w14:ligatures w14:val="none"/>
        </w:rPr>
        <w:t xml:space="preserve">Larutan induk 500 ppm dibuat dengan melarutkan 5 mg asam askorbat dengan methanol p.a hingga 10 mL kemudian dikocok hingga homogen (Sari, 2020). Larutan induk asam askorbat dibuat seri konsentrasi sebesar 1, </w:t>
      </w:r>
      <w:r w:rsidR="00350CD4">
        <w:rPr>
          <w:rFonts w:ascii="Times New Roman" w:eastAsia="Times New Roman" w:hAnsi="Times New Roman" w:cs="Times New Roman"/>
          <w:kern w:val="0"/>
          <w:sz w:val="24"/>
          <w:szCs w:val="24"/>
          <w:lang w:val="id-ID"/>
          <w14:ligatures w14:val="none"/>
        </w:rPr>
        <w:t>2</w:t>
      </w:r>
      <w:r w:rsidRPr="00695DC4">
        <w:rPr>
          <w:rFonts w:ascii="Times New Roman" w:eastAsia="Times New Roman" w:hAnsi="Times New Roman" w:cs="Times New Roman"/>
          <w:kern w:val="0"/>
          <w:sz w:val="24"/>
          <w:szCs w:val="24"/>
          <w:lang w:val="id-ID"/>
          <w14:ligatures w14:val="none"/>
        </w:rPr>
        <w:t xml:space="preserve">, </w:t>
      </w:r>
      <w:r w:rsidR="00350CD4">
        <w:rPr>
          <w:rFonts w:ascii="Times New Roman" w:eastAsia="Times New Roman" w:hAnsi="Times New Roman" w:cs="Times New Roman"/>
          <w:kern w:val="0"/>
          <w:sz w:val="24"/>
          <w:szCs w:val="24"/>
          <w:lang w:val="id-ID"/>
          <w14:ligatures w14:val="none"/>
        </w:rPr>
        <w:t>3</w:t>
      </w:r>
      <w:r w:rsidRPr="00695DC4">
        <w:rPr>
          <w:rFonts w:ascii="Times New Roman" w:eastAsia="Times New Roman" w:hAnsi="Times New Roman" w:cs="Times New Roman"/>
          <w:kern w:val="0"/>
          <w:sz w:val="24"/>
          <w:szCs w:val="24"/>
          <w:lang w:val="id-ID"/>
          <w14:ligatures w14:val="none"/>
        </w:rPr>
        <w:t xml:space="preserve">, </w:t>
      </w:r>
      <w:r w:rsidR="00350CD4">
        <w:rPr>
          <w:rFonts w:ascii="Times New Roman" w:eastAsia="Times New Roman" w:hAnsi="Times New Roman" w:cs="Times New Roman"/>
          <w:kern w:val="0"/>
          <w:sz w:val="24"/>
          <w:szCs w:val="24"/>
          <w:lang w:val="id-ID"/>
          <w14:ligatures w14:val="none"/>
        </w:rPr>
        <w:t>4</w:t>
      </w:r>
      <w:r w:rsidRPr="00695DC4">
        <w:rPr>
          <w:rFonts w:ascii="Times New Roman" w:eastAsia="Times New Roman" w:hAnsi="Times New Roman" w:cs="Times New Roman"/>
          <w:kern w:val="0"/>
          <w:sz w:val="24"/>
          <w:szCs w:val="24"/>
          <w:lang w:val="id-ID"/>
          <w14:ligatures w14:val="none"/>
        </w:rPr>
        <w:t xml:space="preserve">, dan </w:t>
      </w:r>
      <w:r w:rsidR="00350CD4">
        <w:rPr>
          <w:rFonts w:ascii="Times New Roman" w:eastAsia="Times New Roman" w:hAnsi="Times New Roman" w:cs="Times New Roman"/>
          <w:kern w:val="0"/>
          <w:sz w:val="24"/>
          <w:szCs w:val="24"/>
          <w:lang w:val="id-ID"/>
          <w14:ligatures w14:val="none"/>
        </w:rPr>
        <w:t>5</w:t>
      </w:r>
      <w:r w:rsidRPr="00695DC4">
        <w:rPr>
          <w:rFonts w:ascii="Times New Roman" w:eastAsia="Times New Roman" w:hAnsi="Times New Roman" w:cs="Times New Roman"/>
          <w:kern w:val="0"/>
          <w:sz w:val="24"/>
          <w:szCs w:val="24"/>
          <w:lang w:val="id-ID"/>
          <w14:ligatures w14:val="none"/>
        </w:rPr>
        <w:t>. Tiap konsentrasi dicukupkan volumenya dengan metanol p.a hingga 10 mL kemudian dihomogenkan (Utami, 2020).</w:t>
      </w:r>
    </w:p>
    <w:p w14:paraId="15817EDD" w14:textId="6ABD375B" w:rsidR="004A4B69" w:rsidRDefault="004A4B69" w:rsidP="004A4B69">
      <w:pPr>
        <w:spacing w:after="0" w:line="480" w:lineRule="auto"/>
        <w:jc w:val="both"/>
        <w:rPr>
          <w:rFonts w:ascii="Times New Roman" w:eastAsia="Times New Roman" w:hAnsi="Times New Roman" w:cs="Times New Roman"/>
          <w:b/>
          <w:bCs/>
          <w:kern w:val="0"/>
          <w:sz w:val="24"/>
          <w:szCs w:val="24"/>
          <w:lang w:val="id-ID"/>
          <w14:ligatures w14:val="none"/>
        </w:rPr>
      </w:pPr>
      <w:r w:rsidRPr="004A4B69">
        <w:rPr>
          <w:rFonts w:ascii="Times New Roman" w:eastAsia="Times New Roman" w:hAnsi="Times New Roman" w:cs="Times New Roman"/>
          <w:b/>
          <w:bCs/>
          <w:kern w:val="0"/>
          <w:sz w:val="24"/>
          <w:szCs w:val="24"/>
          <w:lang w:val="id-ID"/>
          <w14:ligatures w14:val="none"/>
        </w:rPr>
        <w:lastRenderedPageBreak/>
        <w:t xml:space="preserve">3.9.2 </w:t>
      </w:r>
      <w:r w:rsidR="00CD6E0E">
        <w:rPr>
          <w:rFonts w:ascii="Times New Roman" w:eastAsia="Times New Roman" w:hAnsi="Times New Roman" w:cs="Times New Roman"/>
          <w:b/>
          <w:bCs/>
          <w:kern w:val="0"/>
          <w:sz w:val="24"/>
          <w:szCs w:val="24"/>
          <w:lang w:val="en-US"/>
          <w14:ligatures w14:val="none"/>
        </w:rPr>
        <w:tab/>
      </w:r>
      <w:r w:rsidRPr="004A4B69">
        <w:rPr>
          <w:rFonts w:ascii="Times New Roman" w:eastAsia="Times New Roman" w:hAnsi="Times New Roman" w:cs="Times New Roman"/>
          <w:b/>
          <w:bCs/>
          <w:kern w:val="0"/>
          <w:sz w:val="24"/>
          <w:szCs w:val="24"/>
          <w:lang w:val="id-ID"/>
          <w14:ligatures w14:val="none"/>
        </w:rPr>
        <w:t xml:space="preserve">Pengujian Aktivitas Antioksidan Ekstrak </w:t>
      </w:r>
      <w:r w:rsidR="00281B45">
        <w:rPr>
          <w:rFonts w:ascii="Times New Roman" w:eastAsia="Times New Roman" w:hAnsi="Times New Roman" w:cs="Times New Roman"/>
          <w:b/>
          <w:bCs/>
          <w:kern w:val="0"/>
          <w:sz w:val="24"/>
          <w:szCs w:val="24"/>
          <w:lang w:val="en-US"/>
          <w14:ligatures w14:val="none"/>
        </w:rPr>
        <w:t xml:space="preserve">Buah </w:t>
      </w:r>
      <w:r w:rsidRPr="004A4B69">
        <w:rPr>
          <w:rFonts w:ascii="Times New Roman" w:eastAsia="Times New Roman" w:hAnsi="Times New Roman" w:cs="Times New Roman"/>
          <w:b/>
          <w:bCs/>
          <w:kern w:val="0"/>
          <w:sz w:val="24"/>
          <w:szCs w:val="24"/>
          <w:lang w:val="id-ID"/>
          <w14:ligatures w14:val="none"/>
        </w:rPr>
        <w:t>Jambu Nasi-</w:t>
      </w:r>
      <w:r w:rsidR="00A9183A" w:rsidRPr="004A4B69">
        <w:rPr>
          <w:rFonts w:ascii="Times New Roman" w:eastAsia="Times New Roman" w:hAnsi="Times New Roman" w:cs="Times New Roman"/>
          <w:b/>
          <w:bCs/>
          <w:kern w:val="0"/>
          <w:sz w:val="24"/>
          <w:szCs w:val="24"/>
          <w:lang w:val="id-ID"/>
          <w14:ligatures w14:val="none"/>
        </w:rPr>
        <w:t>nasi</w:t>
      </w:r>
    </w:p>
    <w:p w14:paraId="35B7BF02" w14:textId="62B86FBA" w:rsidR="004A4B69" w:rsidRDefault="00837875" w:rsidP="00837875">
      <w:pPr>
        <w:spacing w:after="0" w:line="480" w:lineRule="auto"/>
        <w:ind w:firstLine="720"/>
        <w:jc w:val="both"/>
        <w:rPr>
          <w:rFonts w:ascii="Times New Roman" w:eastAsia="Times New Roman" w:hAnsi="Times New Roman" w:cs="Times New Roman"/>
          <w:kern w:val="0"/>
          <w:sz w:val="24"/>
          <w:szCs w:val="24"/>
          <w:lang w:val="en-US"/>
          <w14:ligatures w14:val="none"/>
        </w:rPr>
      </w:pPr>
      <w:r w:rsidRPr="00695DC4">
        <w:rPr>
          <w:rFonts w:ascii="Times New Roman" w:eastAsia="Times New Roman" w:hAnsi="Times New Roman" w:cs="Times New Roman"/>
          <w:kern w:val="0"/>
          <w:sz w:val="24"/>
          <w:szCs w:val="24"/>
          <w:lang w:val="id-ID"/>
          <w14:ligatures w14:val="none"/>
        </w:rPr>
        <w:t>Larutan induk 500 ppm dibuat dengan melarutkan 5</w:t>
      </w:r>
      <w:r w:rsidR="00217D79">
        <w:rPr>
          <w:rFonts w:ascii="Times New Roman" w:eastAsia="Times New Roman" w:hAnsi="Times New Roman" w:cs="Times New Roman"/>
          <w:kern w:val="0"/>
          <w:sz w:val="24"/>
          <w:szCs w:val="24"/>
          <w:lang w:val="id-ID"/>
          <w14:ligatures w14:val="none"/>
        </w:rPr>
        <w:t>0</w:t>
      </w:r>
      <w:r w:rsidRPr="00695DC4">
        <w:rPr>
          <w:rFonts w:ascii="Times New Roman" w:eastAsia="Times New Roman" w:hAnsi="Times New Roman" w:cs="Times New Roman"/>
          <w:kern w:val="0"/>
          <w:sz w:val="24"/>
          <w:szCs w:val="24"/>
          <w:lang w:val="id-ID"/>
          <w14:ligatures w14:val="none"/>
        </w:rPr>
        <w:t xml:space="preserve"> mg </w:t>
      </w:r>
      <w:r w:rsidR="00217D79">
        <w:rPr>
          <w:rFonts w:ascii="Times New Roman" w:eastAsia="Times New Roman" w:hAnsi="Times New Roman" w:cs="Times New Roman"/>
          <w:kern w:val="0"/>
          <w:sz w:val="24"/>
          <w:szCs w:val="24"/>
          <w:lang w:val="id-ID"/>
          <w14:ligatures w14:val="none"/>
        </w:rPr>
        <w:t>ekstrak buah jambu nasi-nasi</w:t>
      </w:r>
      <w:r w:rsidRPr="00695DC4">
        <w:rPr>
          <w:rFonts w:ascii="Times New Roman" w:eastAsia="Times New Roman" w:hAnsi="Times New Roman" w:cs="Times New Roman"/>
          <w:kern w:val="0"/>
          <w:sz w:val="24"/>
          <w:szCs w:val="24"/>
          <w:lang w:val="id-ID"/>
          <w14:ligatures w14:val="none"/>
        </w:rPr>
        <w:t xml:space="preserve"> dengan methanol p.a hingga 10 mL kemudian dikocok hingga homogen (Sari, 2020). Larutan induk </w:t>
      </w:r>
      <w:r w:rsidR="00E93493">
        <w:rPr>
          <w:rFonts w:ascii="Times New Roman" w:eastAsia="Times New Roman" w:hAnsi="Times New Roman" w:cs="Times New Roman"/>
          <w:kern w:val="0"/>
          <w:sz w:val="24"/>
          <w:szCs w:val="24"/>
          <w:lang w:val="id-ID"/>
          <w14:ligatures w14:val="none"/>
        </w:rPr>
        <w:t xml:space="preserve">ekstrak etanol </w:t>
      </w:r>
      <w:r w:rsidRPr="00695DC4">
        <w:rPr>
          <w:rFonts w:ascii="Times New Roman" w:eastAsia="Times New Roman" w:hAnsi="Times New Roman" w:cs="Times New Roman"/>
          <w:kern w:val="0"/>
          <w:sz w:val="24"/>
          <w:szCs w:val="24"/>
          <w:lang w:val="id-ID"/>
          <w14:ligatures w14:val="none"/>
        </w:rPr>
        <w:t xml:space="preserve">dibuat seri konsentrasi sebesar </w:t>
      </w:r>
      <w:r w:rsidR="007E2602">
        <w:rPr>
          <w:rFonts w:ascii="Times New Roman" w:eastAsia="Times New Roman" w:hAnsi="Times New Roman" w:cs="Times New Roman"/>
          <w:kern w:val="0"/>
          <w:sz w:val="24"/>
          <w:szCs w:val="24"/>
          <w:lang w:val="id-ID"/>
          <w14:ligatures w14:val="none"/>
        </w:rPr>
        <w:t>50</w:t>
      </w:r>
      <w:r w:rsidRPr="00695DC4">
        <w:rPr>
          <w:rFonts w:ascii="Times New Roman" w:eastAsia="Times New Roman" w:hAnsi="Times New Roman" w:cs="Times New Roman"/>
          <w:kern w:val="0"/>
          <w:sz w:val="24"/>
          <w:szCs w:val="24"/>
          <w:lang w:val="id-ID"/>
          <w14:ligatures w14:val="none"/>
        </w:rPr>
        <w:t xml:space="preserve">, </w:t>
      </w:r>
      <w:r w:rsidR="007E2602">
        <w:rPr>
          <w:rFonts w:ascii="Times New Roman" w:eastAsia="Times New Roman" w:hAnsi="Times New Roman" w:cs="Times New Roman"/>
          <w:kern w:val="0"/>
          <w:sz w:val="24"/>
          <w:szCs w:val="24"/>
          <w:lang w:val="id-ID"/>
          <w14:ligatures w14:val="none"/>
        </w:rPr>
        <w:t>100</w:t>
      </w:r>
      <w:r w:rsidRPr="00695DC4">
        <w:rPr>
          <w:rFonts w:ascii="Times New Roman" w:eastAsia="Times New Roman" w:hAnsi="Times New Roman" w:cs="Times New Roman"/>
          <w:kern w:val="0"/>
          <w:sz w:val="24"/>
          <w:szCs w:val="24"/>
          <w:lang w:val="id-ID"/>
          <w14:ligatures w14:val="none"/>
        </w:rPr>
        <w:t xml:space="preserve">, </w:t>
      </w:r>
      <w:r w:rsidR="007E2602">
        <w:rPr>
          <w:rFonts w:ascii="Times New Roman" w:eastAsia="Times New Roman" w:hAnsi="Times New Roman" w:cs="Times New Roman"/>
          <w:kern w:val="0"/>
          <w:sz w:val="24"/>
          <w:szCs w:val="24"/>
          <w:lang w:val="id-ID"/>
          <w14:ligatures w14:val="none"/>
        </w:rPr>
        <w:t>150</w:t>
      </w:r>
      <w:r w:rsidRPr="00695DC4">
        <w:rPr>
          <w:rFonts w:ascii="Times New Roman" w:eastAsia="Times New Roman" w:hAnsi="Times New Roman" w:cs="Times New Roman"/>
          <w:kern w:val="0"/>
          <w:sz w:val="24"/>
          <w:szCs w:val="24"/>
          <w:lang w:val="id-ID"/>
          <w14:ligatures w14:val="none"/>
        </w:rPr>
        <w:t xml:space="preserve">, </w:t>
      </w:r>
      <w:r w:rsidR="007E2602">
        <w:rPr>
          <w:rFonts w:ascii="Times New Roman" w:eastAsia="Times New Roman" w:hAnsi="Times New Roman" w:cs="Times New Roman"/>
          <w:kern w:val="0"/>
          <w:sz w:val="24"/>
          <w:szCs w:val="24"/>
          <w:lang w:val="id-ID"/>
          <w14:ligatures w14:val="none"/>
        </w:rPr>
        <w:t>200</w:t>
      </w:r>
      <w:r w:rsidRPr="00695DC4">
        <w:rPr>
          <w:rFonts w:ascii="Times New Roman" w:eastAsia="Times New Roman" w:hAnsi="Times New Roman" w:cs="Times New Roman"/>
          <w:kern w:val="0"/>
          <w:sz w:val="24"/>
          <w:szCs w:val="24"/>
          <w:lang w:val="id-ID"/>
          <w14:ligatures w14:val="none"/>
        </w:rPr>
        <w:t xml:space="preserve">, dan </w:t>
      </w:r>
      <w:r w:rsidR="007E2602">
        <w:rPr>
          <w:rFonts w:ascii="Times New Roman" w:eastAsia="Times New Roman" w:hAnsi="Times New Roman" w:cs="Times New Roman"/>
          <w:kern w:val="0"/>
          <w:sz w:val="24"/>
          <w:szCs w:val="24"/>
          <w:lang w:val="id-ID"/>
          <w14:ligatures w14:val="none"/>
        </w:rPr>
        <w:t>250</w:t>
      </w:r>
      <w:r w:rsidRPr="00695DC4">
        <w:rPr>
          <w:rFonts w:ascii="Times New Roman" w:eastAsia="Times New Roman" w:hAnsi="Times New Roman" w:cs="Times New Roman"/>
          <w:kern w:val="0"/>
          <w:sz w:val="24"/>
          <w:szCs w:val="24"/>
          <w:lang w:val="id-ID"/>
          <w14:ligatures w14:val="none"/>
        </w:rPr>
        <w:t>. Tiap konsentrasi dicukupkan volumenya dengan metanol p.a hingga 10 mL kemudian dihomogenkan</w:t>
      </w:r>
      <w:r w:rsidR="00152647">
        <w:rPr>
          <w:rFonts w:ascii="Times New Roman" w:eastAsia="Times New Roman" w:hAnsi="Times New Roman" w:cs="Times New Roman"/>
          <w:kern w:val="0"/>
          <w:sz w:val="24"/>
          <w:szCs w:val="24"/>
          <w:lang w:val="id-ID"/>
          <w14:ligatures w14:val="none"/>
        </w:rPr>
        <w:t xml:space="preserve"> (Utami, 2020).</w:t>
      </w:r>
    </w:p>
    <w:p w14:paraId="58A320A4" w14:textId="77777777" w:rsidR="00786B03" w:rsidRPr="00786B03" w:rsidRDefault="00786B03" w:rsidP="00837875">
      <w:pPr>
        <w:spacing w:after="0" w:line="480" w:lineRule="auto"/>
        <w:ind w:firstLine="720"/>
        <w:jc w:val="both"/>
        <w:rPr>
          <w:rFonts w:ascii="Times New Roman" w:eastAsia="Times New Roman" w:hAnsi="Times New Roman" w:cs="Times New Roman"/>
          <w:b/>
          <w:bCs/>
          <w:kern w:val="0"/>
          <w:sz w:val="24"/>
          <w:szCs w:val="24"/>
          <w:lang w:val="en-US"/>
          <w14:ligatures w14:val="none"/>
        </w:rPr>
      </w:pPr>
    </w:p>
    <w:p w14:paraId="13D27CEF" w14:textId="59C35620" w:rsidR="009A0DB5" w:rsidRPr="00695DC4" w:rsidRDefault="009A0DB5" w:rsidP="00A47794">
      <w:pPr>
        <w:pStyle w:val="Heading2"/>
        <w:spacing w:line="480" w:lineRule="auto"/>
        <w:rPr>
          <w:color w:val="EE0000"/>
        </w:rPr>
      </w:pPr>
      <w:bookmarkStart w:id="48" w:name="_Toc200813689"/>
      <w:r w:rsidRPr="00695DC4">
        <w:t>3.10 Pembuatan</w:t>
      </w:r>
      <w:r w:rsidRPr="00695DC4">
        <w:rPr>
          <w:spacing w:val="-3"/>
        </w:rPr>
        <w:t xml:space="preserve"> </w:t>
      </w:r>
      <w:r w:rsidRPr="00695DC4">
        <w:t>Ekstrak</w:t>
      </w:r>
      <w:r w:rsidRPr="00695DC4">
        <w:rPr>
          <w:spacing w:val="-7"/>
        </w:rPr>
        <w:t xml:space="preserve"> </w:t>
      </w:r>
      <w:r w:rsidR="008C24EB" w:rsidRPr="00695DC4">
        <w:rPr>
          <w:spacing w:val="-7"/>
        </w:rPr>
        <w:t xml:space="preserve">Buah </w:t>
      </w:r>
      <w:r w:rsidR="00B50C94" w:rsidRPr="00695DC4">
        <w:t>Jambu Nasi</w:t>
      </w:r>
      <w:r w:rsidRPr="00695DC4">
        <w:t xml:space="preserve">-nasi  </w:t>
      </w:r>
      <w:r w:rsidRPr="00695DC4">
        <w:rPr>
          <w:i/>
          <w:iCs/>
        </w:rPr>
        <w:t>(</w:t>
      </w:r>
      <w:r w:rsidR="008518B0" w:rsidRPr="008518B0">
        <w:rPr>
          <w:i/>
          <w:iCs/>
        </w:rPr>
        <w:t>Syzygium zeylanicum</w:t>
      </w:r>
      <w:r w:rsidRPr="00695DC4">
        <w:rPr>
          <w:i/>
          <w:iCs/>
        </w:rPr>
        <w:t xml:space="preserve"> </w:t>
      </w:r>
      <w:r w:rsidRPr="00695DC4">
        <w:t>L</w:t>
      </w:r>
      <w:r w:rsidRPr="00695DC4">
        <w:rPr>
          <w:i/>
          <w:iCs/>
        </w:rPr>
        <w:t>)</w:t>
      </w:r>
      <w:bookmarkEnd w:id="48"/>
    </w:p>
    <w:p w14:paraId="5B2D5148" w14:textId="0125718F" w:rsidR="005747D3" w:rsidRPr="00695DC4" w:rsidRDefault="009A0DB5" w:rsidP="00AB1DA2">
      <w:pPr>
        <w:widowControl w:val="0"/>
        <w:autoSpaceDE w:val="0"/>
        <w:autoSpaceDN w:val="0"/>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Pembuatan ekstrak menggunakan metode maserasi. Sebanyak 1000 g serbuk simplisia di masukkan kedalam bejana, kemudian dituangkan dengan 75 bagian etanol</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96%</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sebanyak</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8250</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mL</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dalam</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wadah</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tertutup</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rapat</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selama</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5</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hari</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terlindungi dari</w:t>
      </w:r>
      <w:r w:rsidRPr="00695DC4">
        <w:rPr>
          <w:rFonts w:ascii="Times New Roman" w:hAnsi="Times New Roman" w:cs="Times New Roman"/>
          <w:spacing w:val="-14"/>
          <w:sz w:val="24"/>
          <w:szCs w:val="24"/>
          <w:lang w:val="fi-FI"/>
        </w:rPr>
        <w:t xml:space="preserve"> </w:t>
      </w:r>
      <w:r w:rsidRPr="00695DC4">
        <w:rPr>
          <w:rFonts w:ascii="Times New Roman" w:hAnsi="Times New Roman" w:cs="Times New Roman"/>
          <w:sz w:val="24"/>
          <w:szCs w:val="24"/>
          <w:lang w:val="fi-FI"/>
        </w:rPr>
        <w:t>cahaya,</w:t>
      </w:r>
      <w:r w:rsidRPr="00695DC4">
        <w:rPr>
          <w:rFonts w:ascii="Times New Roman" w:hAnsi="Times New Roman" w:cs="Times New Roman"/>
          <w:spacing w:val="-4"/>
          <w:sz w:val="24"/>
          <w:szCs w:val="24"/>
          <w:lang w:val="fi-FI"/>
        </w:rPr>
        <w:t xml:space="preserve"> </w:t>
      </w:r>
      <w:r w:rsidRPr="00695DC4">
        <w:rPr>
          <w:rFonts w:ascii="Times New Roman" w:hAnsi="Times New Roman" w:cs="Times New Roman"/>
          <w:sz w:val="24"/>
          <w:szCs w:val="24"/>
          <w:lang w:val="fi-FI"/>
        </w:rPr>
        <w:t>sambil</w:t>
      </w:r>
      <w:r w:rsidRPr="00695DC4">
        <w:rPr>
          <w:rFonts w:ascii="Times New Roman" w:hAnsi="Times New Roman" w:cs="Times New Roman"/>
          <w:spacing w:val="-9"/>
          <w:sz w:val="24"/>
          <w:szCs w:val="24"/>
          <w:lang w:val="fi-FI"/>
        </w:rPr>
        <w:t xml:space="preserve"> </w:t>
      </w:r>
      <w:r w:rsidRPr="00695DC4">
        <w:rPr>
          <w:rFonts w:ascii="Times New Roman" w:hAnsi="Times New Roman" w:cs="Times New Roman"/>
          <w:sz w:val="24"/>
          <w:szCs w:val="24"/>
          <w:lang w:val="fi-FI"/>
        </w:rPr>
        <w:t>sering</w:t>
      </w:r>
      <w:r w:rsidRPr="00695DC4">
        <w:rPr>
          <w:rFonts w:ascii="Times New Roman" w:hAnsi="Times New Roman" w:cs="Times New Roman"/>
          <w:spacing w:val="-6"/>
          <w:sz w:val="24"/>
          <w:szCs w:val="24"/>
          <w:lang w:val="fi-FI"/>
        </w:rPr>
        <w:t xml:space="preserve"> </w:t>
      </w:r>
      <w:r w:rsidRPr="00695DC4">
        <w:rPr>
          <w:rFonts w:ascii="Times New Roman" w:hAnsi="Times New Roman" w:cs="Times New Roman"/>
          <w:sz w:val="24"/>
          <w:szCs w:val="24"/>
          <w:lang w:val="fi-FI"/>
        </w:rPr>
        <w:t>diaduk, lalu</w:t>
      </w:r>
      <w:r w:rsidRPr="00695DC4">
        <w:rPr>
          <w:rFonts w:ascii="Times New Roman" w:hAnsi="Times New Roman" w:cs="Times New Roman"/>
          <w:spacing w:val="-6"/>
          <w:sz w:val="24"/>
          <w:szCs w:val="24"/>
          <w:lang w:val="fi-FI"/>
        </w:rPr>
        <w:t xml:space="preserve"> </w:t>
      </w:r>
      <w:r w:rsidRPr="00695DC4">
        <w:rPr>
          <w:rFonts w:ascii="Times New Roman" w:hAnsi="Times New Roman" w:cs="Times New Roman"/>
          <w:sz w:val="24"/>
          <w:szCs w:val="24"/>
          <w:lang w:val="fi-FI"/>
        </w:rPr>
        <w:t>diperas</w:t>
      </w:r>
      <w:r w:rsidRPr="00695DC4">
        <w:rPr>
          <w:rFonts w:ascii="Times New Roman" w:hAnsi="Times New Roman" w:cs="Times New Roman"/>
          <w:spacing w:val="-8"/>
          <w:sz w:val="24"/>
          <w:szCs w:val="24"/>
          <w:lang w:val="fi-FI"/>
        </w:rPr>
        <w:t xml:space="preserve"> </w:t>
      </w:r>
      <w:r w:rsidRPr="00695DC4">
        <w:rPr>
          <w:rFonts w:ascii="Times New Roman" w:hAnsi="Times New Roman" w:cs="Times New Roman"/>
          <w:sz w:val="24"/>
          <w:szCs w:val="24"/>
          <w:lang w:val="fi-FI"/>
        </w:rPr>
        <w:t>dengan</w:t>
      </w:r>
      <w:r w:rsidRPr="00695DC4">
        <w:rPr>
          <w:rFonts w:ascii="Times New Roman" w:hAnsi="Times New Roman" w:cs="Times New Roman"/>
          <w:spacing w:val="-10"/>
          <w:sz w:val="24"/>
          <w:szCs w:val="24"/>
          <w:lang w:val="fi-FI"/>
        </w:rPr>
        <w:t xml:space="preserve"> </w:t>
      </w:r>
      <w:r w:rsidRPr="00695DC4">
        <w:rPr>
          <w:rFonts w:ascii="Times New Roman" w:hAnsi="Times New Roman" w:cs="Times New Roman"/>
          <w:sz w:val="24"/>
          <w:szCs w:val="24"/>
          <w:lang w:val="fi-FI"/>
        </w:rPr>
        <w:t>kain</w:t>
      </w:r>
      <w:r w:rsidRPr="00695DC4">
        <w:rPr>
          <w:rFonts w:ascii="Times New Roman" w:hAnsi="Times New Roman" w:cs="Times New Roman"/>
          <w:spacing w:val="-1"/>
          <w:sz w:val="24"/>
          <w:szCs w:val="24"/>
          <w:lang w:val="fi-FI"/>
        </w:rPr>
        <w:t xml:space="preserve"> </w:t>
      </w:r>
      <w:r w:rsidRPr="00695DC4">
        <w:rPr>
          <w:rFonts w:ascii="Times New Roman" w:hAnsi="Times New Roman" w:cs="Times New Roman"/>
          <w:sz w:val="24"/>
          <w:szCs w:val="24"/>
          <w:lang w:val="fi-FI"/>
        </w:rPr>
        <w:t>flanel</w:t>
      </w:r>
      <w:r w:rsidRPr="00695DC4">
        <w:rPr>
          <w:rFonts w:ascii="Times New Roman" w:hAnsi="Times New Roman" w:cs="Times New Roman"/>
          <w:spacing w:val="-9"/>
          <w:sz w:val="24"/>
          <w:szCs w:val="24"/>
          <w:lang w:val="fi-FI"/>
        </w:rPr>
        <w:t xml:space="preserve"> </w:t>
      </w:r>
      <w:r w:rsidRPr="00695DC4">
        <w:rPr>
          <w:rFonts w:ascii="Times New Roman" w:hAnsi="Times New Roman" w:cs="Times New Roman"/>
          <w:sz w:val="24"/>
          <w:szCs w:val="24"/>
          <w:lang w:val="fi-FI"/>
        </w:rPr>
        <w:t>sehingga</w:t>
      </w:r>
      <w:r w:rsidRPr="00695DC4">
        <w:rPr>
          <w:rFonts w:ascii="Times New Roman" w:hAnsi="Times New Roman" w:cs="Times New Roman"/>
          <w:spacing w:val="-7"/>
          <w:sz w:val="24"/>
          <w:szCs w:val="24"/>
          <w:lang w:val="fi-FI"/>
        </w:rPr>
        <w:t xml:space="preserve"> </w:t>
      </w:r>
      <w:r w:rsidRPr="00695DC4">
        <w:rPr>
          <w:rFonts w:ascii="Times New Roman" w:hAnsi="Times New Roman" w:cs="Times New Roman"/>
          <w:sz w:val="24"/>
          <w:szCs w:val="24"/>
          <w:lang w:val="fi-FI"/>
        </w:rPr>
        <w:t>didapat maserat</w:t>
      </w:r>
      <w:r w:rsidRPr="00695DC4">
        <w:rPr>
          <w:rFonts w:ascii="Times New Roman" w:hAnsi="Times New Roman" w:cs="Times New Roman"/>
          <w:spacing w:val="-6"/>
          <w:sz w:val="24"/>
          <w:szCs w:val="24"/>
          <w:lang w:val="fi-FI"/>
        </w:rPr>
        <w:t xml:space="preserve"> </w:t>
      </w:r>
      <w:r w:rsidRPr="00695DC4">
        <w:rPr>
          <w:rFonts w:ascii="Times New Roman" w:hAnsi="Times New Roman" w:cs="Times New Roman"/>
          <w:sz w:val="24"/>
          <w:szCs w:val="24"/>
          <w:lang w:val="fi-FI"/>
        </w:rPr>
        <w:t>I.</w:t>
      </w:r>
      <w:r w:rsidRPr="00695DC4">
        <w:rPr>
          <w:rFonts w:ascii="Times New Roman" w:hAnsi="Times New Roman" w:cs="Times New Roman"/>
          <w:spacing w:val="-8"/>
          <w:sz w:val="24"/>
          <w:szCs w:val="24"/>
          <w:lang w:val="fi-FI"/>
        </w:rPr>
        <w:t xml:space="preserve"> </w:t>
      </w:r>
      <w:r w:rsidRPr="00695DC4">
        <w:rPr>
          <w:rFonts w:ascii="Times New Roman" w:hAnsi="Times New Roman" w:cs="Times New Roman"/>
          <w:sz w:val="24"/>
          <w:szCs w:val="24"/>
          <w:lang w:val="fi-FI"/>
        </w:rPr>
        <w:t>Kemudian</w:t>
      </w:r>
      <w:r w:rsidRPr="00695DC4">
        <w:rPr>
          <w:rFonts w:ascii="Times New Roman" w:hAnsi="Times New Roman" w:cs="Times New Roman"/>
          <w:spacing w:val="-11"/>
          <w:sz w:val="24"/>
          <w:szCs w:val="24"/>
          <w:lang w:val="fi-FI"/>
        </w:rPr>
        <w:t xml:space="preserve"> </w:t>
      </w:r>
      <w:r w:rsidRPr="00695DC4">
        <w:rPr>
          <w:rFonts w:ascii="Times New Roman" w:hAnsi="Times New Roman" w:cs="Times New Roman"/>
          <w:sz w:val="24"/>
          <w:szCs w:val="24"/>
          <w:lang w:val="fi-FI"/>
        </w:rPr>
        <w:t>ampas</w:t>
      </w:r>
      <w:r w:rsidRPr="00695DC4">
        <w:rPr>
          <w:rFonts w:ascii="Times New Roman" w:hAnsi="Times New Roman" w:cs="Times New Roman"/>
          <w:spacing w:val="-3"/>
          <w:sz w:val="24"/>
          <w:szCs w:val="24"/>
          <w:lang w:val="fi-FI"/>
        </w:rPr>
        <w:t xml:space="preserve"> </w:t>
      </w:r>
      <w:r w:rsidRPr="00695DC4">
        <w:rPr>
          <w:rFonts w:ascii="Times New Roman" w:hAnsi="Times New Roman" w:cs="Times New Roman"/>
          <w:sz w:val="24"/>
          <w:szCs w:val="24"/>
          <w:lang w:val="fi-FI"/>
        </w:rPr>
        <w:t>yang</w:t>
      </w:r>
      <w:r w:rsidRPr="00695DC4">
        <w:rPr>
          <w:rFonts w:ascii="Times New Roman" w:hAnsi="Times New Roman" w:cs="Times New Roman"/>
          <w:spacing w:val="-6"/>
          <w:sz w:val="24"/>
          <w:szCs w:val="24"/>
          <w:lang w:val="fi-FI"/>
        </w:rPr>
        <w:t xml:space="preserve"> </w:t>
      </w:r>
      <w:r w:rsidRPr="00695DC4">
        <w:rPr>
          <w:rFonts w:ascii="Times New Roman" w:hAnsi="Times New Roman" w:cs="Times New Roman"/>
          <w:sz w:val="24"/>
          <w:szCs w:val="24"/>
          <w:lang w:val="fi-FI"/>
        </w:rPr>
        <w:t>diperoleh</w:t>
      </w:r>
      <w:r w:rsidRPr="00695DC4">
        <w:rPr>
          <w:rFonts w:ascii="Times New Roman" w:hAnsi="Times New Roman" w:cs="Times New Roman"/>
          <w:spacing w:val="-11"/>
          <w:sz w:val="24"/>
          <w:szCs w:val="24"/>
          <w:lang w:val="fi-FI"/>
        </w:rPr>
        <w:t xml:space="preserve"> </w:t>
      </w:r>
      <w:r w:rsidRPr="00695DC4">
        <w:rPr>
          <w:rFonts w:ascii="Times New Roman" w:hAnsi="Times New Roman" w:cs="Times New Roman"/>
          <w:sz w:val="24"/>
          <w:szCs w:val="24"/>
          <w:lang w:val="fi-FI"/>
        </w:rPr>
        <w:t>dimaserasi</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kembali</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dengan</w:t>
      </w:r>
      <w:r w:rsidRPr="00695DC4">
        <w:rPr>
          <w:rFonts w:ascii="Times New Roman" w:hAnsi="Times New Roman" w:cs="Times New Roman"/>
          <w:spacing w:val="-11"/>
          <w:sz w:val="24"/>
          <w:szCs w:val="24"/>
          <w:lang w:val="fi-FI"/>
        </w:rPr>
        <w:t xml:space="preserve"> </w:t>
      </w:r>
      <w:r w:rsidRPr="00695DC4">
        <w:rPr>
          <w:rFonts w:ascii="Times New Roman" w:hAnsi="Times New Roman" w:cs="Times New Roman"/>
          <w:sz w:val="24"/>
          <w:szCs w:val="24"/>
          <w:lang w:val="fi-FI"/>
        </w:rPr>
        <w:t>etanol</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96% sebanyak 1750 mL menggunakan prosedur yang sama selama 2 hari, sehingga didapat</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maserat</w:t>
      </w:r>
      <w:r w:rsidRPr="00695DC4">
        <w:rPr>
          <w:rFonts w:ascii="Times New Roman" w:hAnsi="Times New Roman" w:cs="Times New Roman"/>
          <w:spacing w:val="-8"/>
          <w:sz w:val="24"/>
          <w:szCs w:val="24"/>
          <w:lang w:val="fi-FI"/>
        </w:rPr>
        <w:t xml:space="preserve"> </w:t>
      </w:r>
      <w:r w:rsidRPr="00695DC4">
        <w:rPr>
          <w:rFonts w:ascii="Times New Roman" w:hAnsi="Times New Roman" w:cs="Times New Roman"/>
          <w:sz w:val="24"/>
          <w:szCs w:val="24"/>
          <w:lang w:val="fi-FI"/>
        </w:rPr>
        <w:t>II.</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Maserat</w:t>
      </w:r>
      <w:r w:rsidRPr="00695DC4">
        <w:rPr>
          <w:rFonts w:ascii="Times New Roman" w:hAnsi="Times New Roman" w:cs="Times New Roman"/>
          <w:spacing w:val="-12"/>
          <w:sz w:val="24"/>
          <w:szCs w:val="24"/>
          <w:lang w:val="fi-FI"/>
        </w:rPr>
        <w:t xml:space="preserve"> </w:t>
      </w:r>
      <w:r w:rsidRPr="00695DC4">
        <w:rPr>
          <w:rFonts w:ascii="Times New Roman" w:hAnsi="Times New Roman" w:cs="Times New Roman"/>
          <w:sz w:val="24"/>
          <w:szCs w:val="24"/>
          <w:lang w:val="fi-FI"/>
        </w:rPr>
        <w:t>I</w:t>
      </w:r>
      <w:r w:rsidRPr="00695DC4">
        <w:rPr>
          <w:rFonts w:ascii="Times New Roman" w:hAnsi="Times New Roman" w:cs="Times New Roman"/>
          <w:spacing w:val="-11"/>
          <w:sz w:val="24"/>
          <w:szCs w:val="24"/>
          <w:lang w:val="fi-FI"/>
        </w:rPr>
        <w:t xml:space="preserve"> </w:t>
      </w:r>
      <w:r w:rsidRPr="00695DC4">
        <w:rPr>
          <w:rFonts w:ascii="Times New Roman" w:hAnsi="Times New Roman" w:cs="Times New Roman"/>
          <w:sz w:val="24"/>
          <w:szCs w:val="24"/>
          <w:lang w:val="fi-FI"/>
        </w:rPr>
        <w:t>dan</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II</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digabungkan</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setelah</w:t>
      </w:r>
      <w:r w:rsidRPr="00695DC4">
        <w:rPr>
          <w:rFonts w:ascii="Times New Roman" w:hAnsi="Times New Roman" w:cs="Times New Roman"/>
          <w:spacing w:val="-13"/>
          <w:sz w:val="24"/>
          <w:szCs w:val="24"/>
          <w:lang w:val="fi-FI"/>
        </w:rPr>
        <w:t xml:space="preserve"> </w:t>
      </w:r>
      <w:r w:rsidRPr="00695DC4">
        <w:rPr>
          <w:rFonts w:ascii="Times New Roman" w:hAnsi="Times New Roman" w:cs="Times New Roman"/>
          <w:sz w:val="24"/>
          <w:szCs w:val="24"/>
          <w:lang w:val="fi-FI"/>
        </w:rPr>
        <w:t>itu</w:t>
      </w:r>
      <w:r w:rsidRPr="00695DC4">
        <w:rPr>
          <w:rFonts w:ascii="Times New Roman" w:hAnsi="Times New Roman" w:cs="Times New Roman"/>
          <w:spacing w:val="-13"/>
          <w:sz w:val="24"/>
          <w:szCs w:val="24"/>
          <w:lang w:val="fi-FI"/>
        </w:rPr>
        <w:t xml:space="preserve"> </w:t>
      </w:r>
      <w:r w:rsidRPr="00695DC4">
        <w:rPr>
          <w:rFonts w:ascii="Times New Roman" w:hAnsi="Times New Roman" w:cs="Times New Roman"/>
          <w:sz w:val="24"/>
          <w:szCs w:val="24"/>
          <w:lang w:val="fi-FI"/>
        </w:rPr>
        <w:t>dipekatkan</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dengan</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 xml:space="preserve">cara diuapkan pada </w:t>
      </w:r>
      <w:r w:rsidRPr="00695DC4">
        <w:rPr>
          <w:rFonts w:ascii="Times New Roman" w:hAnsi="Times New Roman" w:cs="Times New Roman"/>
          <w:i/>
          <w:sz w:val="24"/>
          <w:szCs w:val="24"/>
          <w:lang w:val="fi-FI"/>
        </w:rPr>
        <w:t xml:space="preserve">rotary evaporator </w:t>
      </w:r>
      <w:r w:rsidRPr="00695DC4">
        <w:rPr>
          <w:rFonts w:ascii="Times New Roman" w:hAnsi="Times New Roman" w:cs="Times New Roman"/>
          <w:sz w:val="24"/>
          <w:szCs w:val="24"/>
          <w:lang w:val="fi-FI"/>
        </w:rPr>
        <w:t>dengan suhu tidak lebih dari 50°C hingga diperoleh ekstrak kental (Ditjen POM, 1979)</w:t>
      </w:r>
      <w:r w:rsidR="005D4F72" w:rsidRPr="00695DC4">
        <w:rPr>
          <w:rFonts w:ascii="Times New Roman" w:hAnsi="Times New Roman" w:cs="Times New Roman"/>
          <w:sz w:val="24"/>
          <w:szCs w:val="24"/>
          <w:lang w:val="fi-FI"/>
        </w:rPr>
        <w:t>.</w:t>
      </w:r>
    </w:p>
    <w:p w14:paraId="7ABED723" w14:textId="16C7C4B5" w:rsidR="000F0491" w:rsidRPr="00695DC4" w:rsidRDefault="00186541" w:rsidP="00AB1DA2">
      <w:pPr>
        <w:pStyle w:val="Heading2"/>
        <w:spacing w:line="240" w:lineRule="auto"/>
        <w:ind w:left="567" w:hanging="567"/>
        <w:jc w:val="both"/>
        <w:rPr>
          <w:i/>
          <w:iCs/>
          <w:lang w:val="en-US"/>
        </w:rPr>
      </w:pPr>
      <w:bookmarkStart w:id="49" w:name="_Toc200813690"/>
      <w:r w:rsidRPr="00695DC4">
        <w:lastRenderedPageBreak/>
        <w:t>3.</w:t>
      </w:r>
      <w:r w:rsidR="00377305" w:rsidRPr="00695DC4">
        <w:t>1</w:t>
      </w:r>
      <w:r w:rsidR="009A0DB5" w:rsidRPr="00695DC4">
        <w:t>1</w:t>
      </w:r>
      <w:r w:rsidR="00AB1DA2" w:rsidRPr="00695DC4">
        <w:rPr>
          <w:lang w:val="en-US"/>
        </w:rPr>
        <w:tab/>
      </w:r>
      <w:r w:rsidR="00271A20" w:rsidRPr="00695DC4">
        <w:t>Formulasi</w:t>
      </w:r>
      <w:r w:rsidRPr="00695DC4">
        <w:rPr>
          <w:spacing w:val="-1"/>
        </w:rPr>
        <w:t xml:space="preserve"> </w:t>
      </w:r>
      <w:r w:rsidRPr="00695DC4">
        <w:rPr>
          <w:iCs/>
        </w:rPr>
        <w:t xml:space="preserve">Masker </w:t>
      </w:r>
      <w:r w:rsidR="00934885">
        <w:rPr>
          <w:iCs/>
        </w:rPr>
        <w:t>G</w:t>
      </w:r>
      <w:r w:rsidRPr="00695DC4">
        <w:rPr>
          <w:iCs/>
        </w:rPr>
        <w:t>el</w:t>
      </w:r>
      <w:r w:rsidRPr="00695DC4">
        <w:rPr>
          <w:i/>
        </w:rPr>
        <w:t xml:space="preserve"> </w:t>
      </w:r>
      <w:r w:rsidRPr="00695DC4">
        <w:t>Ekstra</w:t>
      </w:r>
      <w:r w:rsidR="00901F64" w:rsidRPr="00695DC4">
        <w:t xml:space="preserve">k </w:t>
      </w:r>
      <w:r w:rsidR="00934885">
        <w:t>E</w:t>
      </w:r>
      <w:r w:rsidRPr="00695DC4">
        <w:t>tanol</w:t>
      </w:r>
      <w:r w:rsidR="00934885">
        <w:t xml:space="preserve"> Buah</w:t>
      </w:r>
      <w:r w:rsidRPr="00695DC4">
        <w:t xml:space="preserve"> </w:t>
      </w:r>
      <w:r w:rsidR="00934885">
        <w:t>J</w:t>
      </w:r>
      <w:r w:rsidR="000F0491" w:rsidRPr="00695DC4">
        <w:t xml:space="preserve">ambu </w:t>
      </w:r>
      <w:r w:rsidR="00B50C94" w:rsidRPr="00695DC4">
        <w:t>Nasi</w:t>
      </w:r>
      <w:r w:rsidR="000F0491" w:rsidRPr="00695DC4">
        <w:t xml:space="preserve">-nasi </w:t>
      </w:r>
      <w:r w:rsidR="000F0491" w:rsidRPr="00695DC4">
        <w:rPr>
          <w:i/>
          <w:iCs/>
        </w:rPr>
        <w:t>(</w:t>
      </w:r>
      <w:r w:rsidR="008518B0" w:rsidRPr="008518B0">
        <w:rPr>
          <w:i/>
          <w:iCs/>
        </w:rPr>
        <w:t>Syzygium zeylanicum</w:t>
      </w:r>
      <w:r w:rsidR="00901F64" w:rsidRPr="00695DC4">
        <w:rPr>
          <w:i/>
          <w:iCs/>
        </w:rPr>
        <w:t xml:space="preserve"> </w:t>
      </w:r>
      <w:r w:rsidR="00901F64" w:rsidRPr="00695DC4">
        <w:t xml:space="preserve"> L</w:t>
      </w:r>
      <w:r w:rsidR="000F0491" w:rsidRPr="00695DC4">
        <w:rPr>
          <w:i/>
          <w:iCs/>
        </w:rPr>
        <w:t>)</w:t>
      </w:r>
      <w:bookmarkEnd w:id="49"/>
    </w:p>
    <w:p w14:paraId="568D61DC" w14:textId="77777777" w:rsidR="00AB1DA2" w:rsidRPr="00695DC4" w:rsidRDefault="00AB1DA2" w:rsidP="00AB1DA2">
      <w:pPr>
        <w:pStyle w:val="Heading2"/>
        <w:spacing w:line="240" w:lineRule="auto"/>
        <w:ind w:left="567" w:hanging="567"/>
        <w:jc w:val="both"/>
        <w:rPr>
          <w:i/>
          <w:iCs/>
          <w:lang w:val="en-US"/>
        </w:rPr>
      </w:pPr>
    </w:p>
    <w:p w14:paraId="40BEA5FA" w14:textId="3CB0E10C" w:rsidR="00BC2D82" w:rsidRPr="00695DC4" w:rsidRDefault="00186541" w:rsidP="00AB1DA2">
      <w:pPr>
        <w:spacing w:after="0" w:line="480" w:lineRule="auto"/>
        <w:ind w:firstLine="720"/>
        <w:jc w:val="both"/>
        <w:rPr>
          <w:rFonts w:ascii="Times New Roman" w:hAnsi="Times New Roman" w:cs="Times New Roman"/>
          <w:b/>
          <w:bCs/>
          <w:sz w:val="24"/>
          <w:szCs w:val="24"/>
          <w:lang w:val="fi-FI"/>
        </w:rPr>
      </w:pPr>
      <w:r w:rsidRPr="00695DC4">
        <w:rPr>
          <w:rFonts w:ascii="Times New Roman" w:hAnsi="Times New Roman" w:cs="Times New Roman"/>
          <w:sz w:val="24"/>
          <w:szCs w:val="24"/>
          <w:lang w:val="fi-FI"/>
        </w:rPr>
        <w:t>Formula</w:t>
      </w:r>
      <w:r w:rsidRPr="00695DC4">
        <w:rPr>
          <w:rFonts w:ascii="Times New Roman" w:hAnsi="Times New Roman" w:cs="Times New Roman"/>
          <w:spacing w:val="-4"/>
          <w:sz w:val="24"/>
          <w:szCs w:val="24"/>
          <w:lang w:val="fi-FI"/>
        </w:rPr>
        <w:t xml:space="preserve"> </w:t>
      </w:r>
      <w:r w:rsidRPr="00695DC4">
        <w:rPr>
          <w:rFonts w:ascii="Times New Roman" w:hAnsi="Times New Roman" w:cs="Times New Roman"/>
          <w:sz w:val="24"/>
          <w:szCs w:val="24"/>
          <w:lang w:val="fi-FI"/>
        </w:rPr>
        <w:t xml:space="preserve">masker gel </w:t>
      </w:r>
      <w:r w:rsidR="00901F64" w:rsidRPr="00695DC4">
        <w:rPr>
          <w:rFonts w:ascii="Times New Roman" w:hAnsi="Times New Roman" w:cs="Times New Roman"/>
          <w:sz w:val="24"/>
          <w:szCs w:val="24"/>
          <w:lang w:val="fi-FI"/>
        </w:rPr>
        <w:t xml:space="preserve"> dapat disesu</w:t>
      </w:r>
      <w:r w:rsidR="00E53E79">
        <w:rPr>
          <w:rFonts w:ascii="Times New Roman" w:hAnsi="Times New Roman" w:cs="Times New Roman"/>
          <w:sz w:val="24"/>
          <w:szCs w:val="24"/>
          <w:lang w:val="fi-FI"/>
        </w:rPr>
        <w:t>aikan dengan variasi konsentrasi</w:t>
      </w:r>
      <w:r w:rsidR="00901F64" w:rsidRPr="00695DC4">
        <w:rPr>
          <w:rFonts w:ascii="Times New Roman" w:hAnsi="Times New Roman" w:cs="Times New Roman"/>
          <w:sz w:val="24"/>
          <w:szCs w:val="24"/>
          <w:lang w:val="fi-FI"/>
        </w:rPr>
        <w:t xml:space="preserve"> bahan untuk mendapatkan sifat fisik dan optimal sebagai pelembab kulit.</w:t>
      </w:r>
      <w:r w:rsidR="00786B03">
        <w:rPr>
          <w:rFonts w:ascii="Times New Roman" w:hAnsi="Times New Roman" w:cs="Times New Roman"/>
          <w:sz w:val="24"/>
          <w:szCs w:val="24"/>
          <w:lang w:val="fi-FI"/>
        </w:rPr>
        <w:t xml:space="preserve"> Formula </w:t>
      </w:r>
      <w:r w:rsidR="00901F64" w:rsidRPr="00695DC4">
        <w:rPr>
          <w:rFonts w:ascii="Times New Roman" w:hAnsi="Times New Roman" w:cs="Times New Roman"/>
          <w:sz w:val="24"/>
          <w:szCs w:val="24"/>
          <w:lang w:val="fi-FI"/>
        </w:rPr>
        <w:t>d</w:t>
      </w:r>
      <w:r w:rsidRPr="00695DC4">
        <w:rPr>
          <w:rFonts w:ascii="Times New Roman" w:hAnsi="Times New Roman" w:cs="Times New Roman"/>
          <w:sz w:val="24"/>
          <w:szCs w:val="24"/>
          <w:lang w:val="fi-FI"/>
        </w:rPr>
        <w:t xml:space="preserve">apat dilihat pada </w:t>
      </w:r>
      <w:r w:rsidR="00901F64" w:rsidRPr="00695DC4">
        <w:rPr>
          <w:rFonts w:ascii="Times New Roman" w:hAnsi="Times New Roman" w:cs="Times New Roman"/>
          <w:b/>
          <w:bCs/>
          <w:sz w:val="24"/>
          <w:szCs w:val="24"/>
          <w:lang w:val="fi-FI"/>
        </w:rPr>
        <w:t xml:space="preserve">Tabel </w:t>
      </w:r>
      <w:r w:rsidR="00964C8B" w:rsidRPr="00695DC4">
        <w:rPr>
          <w:rFonts w:ascii="Times New Roman" w:hAnsi="Times New Roman" w:cs="Times New Roman"/>
          <w:b/>
          <w:bCs/>
          <w:sz w:val="24"/>
          <w:szCs w:val="24"/>
          <w:lang w:val="fi-FI"/>
        </w:rPr>
        <w:t>3.</w:t>
      </w:r>
      <w:r w:rsidR="00BC2D82" w:rsidRPr="00695DC4">
        <w:rPr>
          <w:rFonts w:ascii="Times New Roman" w:hAnsi="Times New Roman" w:cs="Times New Roman"/>
          <w:b/>
          <w:bCs/>
          <w:sz w:val="24"/>
          <w:szCs w:val="24"/>
          <w:lang w:val="fi-FI"/>
        </w:rPr>
        <w:t>1</w:t>
      </w:r>
    </w:p>
    <w:p w14:paraId="67F80B2D" w14:textId="48D773FC" w:rsidR="00AB1DA2" w:rsidRDefault="00AB1DA2" w:rsidP="00695DC4">
      <w:pPr>
        <w:spacing w:after="120" w:line="240" w:lineRule="auto"/>
        <w:ind w:left="1134" w:hanging="1134"/>
        <w:jc w:val="both"/>
        <w:rPr>
          <w:rFonts w:ascii="Times New Roman" w:hAnsi="Times New Roman" w:cs="Times New Roman"/>
          <w:sz w:val="24"/>
          <w:szCs w:val="24"/>
          <w:lang w:val="fi-FI"/>
        </w:rPr>
      </w:pPr>
      <w:r w:rsidRPr="00695DC4">
        <w:rPr>
          <w:rFonts w:ascii="Times New Roman" w:hAnsi="Times New Roman" w:cs="Times New Roman"/>
          <w:b/>
          <w:bCs/>
          <w:sz w:val="24"/>
          <w:szCs w:val="24"/>
          <w:lang w:val="fi-FI"/>
        </w:rPr>
        <w:t>Tabel 3.1</w:t>
      </w:r>
      <w:r w:rsidRPr="00695DC4">
        <w:rPr>
          <w:rFonts w:ascii="Times New Roman" w:hAnsi="Times New Roman" w:cs="Times New Roman"/>
          <w:sz w:val="24"/>
          <w:szCs w:val="24"/>
          <w:lang w:val="fi-FI"/>
        </w:rPr>
        <w:t xml:space="preserve"> </w:t>
      </w:r>
      <w:r w:rsid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Formula Sediaan Masker Gel dari Ekstrak Etanol Buah Jambu Nasi-</w:t>
      </w:r>
      <w:r w:rsidR="00B50C94" w:rsidRPr="00695DC4">
        <w:rPr>
          <w:rFonts w:ascii="Times New Roman" w:hAnsi="Times New Roman" w:cs="Times New Roman"/>
          <w:sz w:val="24"/>
          <w:szCs w:val="24"/>
          <w:lang w:val="fi-FI"/>
        </w:rPr>
        <w:t>nasi</w:t>
      </w:r>
    </w:p>
    <w:tbl>
      <w:tblPr>
        <w:tblStyle w:val="TableGrid"/>
        <w:tblW w:w="7948" w:type="dxa"/>
        <w:jc w:val="center"/>
        <w:tblLook w:val="04A0" w:firstRow="1" w:lastRow="0" w:firstColumn="1" w:lastColumn="0" w:noHBand="0" w:noVBand="1"/>
      </w:tblPr>
      <w:tblGrid>
        <w:gridCol w:w="2251"/>
        <w:gridCol w:w="1920"/>
        <w:gridCol w:w="864"/>
        <w:gridCol w:w="930"/>
        <w:gridCol w:w="998"/>
        <w:gridCol w:w="985"/>
      </w:tblGrid>
      <w:tr w:rsidR="00786B03" w:rsidRPr="00064CC2" w14:paraId="69E966C1" w14:textId="77777777" w:rsidTr="00475851">
        <w:trPr>
          <w:jc w:val="center"/>
        </w:trPr>
        <w:tc>
          <w:tcPr>
            <w:tcW w:w="2491" w:type="dxa"/>
            <w:vMerge w:val="restart"/>
            <w:vAlign w:val="center"/>
          </w:tcPr>
          <w:p w14:paraId="77C8936B"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Nama</w:t>
            </w:r>
          </w:p>
          <w:p w14:paraId="64CC5F5D"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Bahan</w:t>
            </w:r>
          </w:p>
        </w:tc>
        <w:tc>
          <w:tcPr>
            <w:tcW w:w="2073" w:type="dxa"/>
            <w:vMerge w:val="restart"/>
            <w:vAlign w:val="center"/>
          </w:tcPr>
          <w:p w14:paraId="0F73576B"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Kegunaan</w:t>
            </w:r>
          </w:p>
        </w:tc>
        <w:tc>
          <w:tcPr>
            <w:tcW w:w="3384" w:type="dxa"/>
            <w:gridSpan w:val="4"/>
            <w:vAlign w:val="center"/>
          </w:tcPr>
          <w:p w14:paraId="56ED552C"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Formula (g)</w:t>
            </w:r>
          </w:p>
        </w:tc>
      </w:tr>
      <w:tr w:rsidR="00786B03" w:rsidRPr="00064CC2" w14:paraId="3D6CC343" w14:textId="77777777" w:rsidTr="00475851">
        <w:trPr>
          <w:jc w:val="center"/>
        </w:trPr>
        <w:tc>
          <w:tcPr>
            <w:tcW w:w="2491" w:type="dxa"/>
            <w:vMerge/>
            <w:vAlign w:val="center"/>
          </w:tcPr>
          <w:p w14:paraId="3A17D7ED" w14:textId="77777777" w:rsidR="00786B03" w:rsidRPr="0021715C" w:rsidRDefault="00786B03" w:rsidP="00052DFD">
            <w:pPr>
              <w:jc w:val="center"/>
              <w:rPr>
                <w:rFonts w:ascii="Times New Roman" w:hAnsi="Times New Roman" w:cs="Times New Roman"/>
                <w:b/>
                <w:sz w:val="24"/>
                <w:szCs w:val="24"/>
                <w:lang w:val="id-ID"/>
              </w:rPr>
            </w:pPr>
          </w:p>
        </w:tc>
        <w:tc>
          <w:tcPr>
            <w:tcW w:w="2073" w:type="dxa"/>
            <w:vMerge/>
            <w:vAlign w:val="center"/>
          </w:tcPr>
          <w:p w14:paraId="3FC36275" w14:textId="77777777" w:rsidR="00786B03" w:rsidRPr="0021715C" w:rsidRDefault="00786B03" w:rsidP="00052DFD">
            <w:pPr>
              <w:jc w:val="center"/>
              <w:rPr>
                <w:rFonts w:ascii="Times New Roman" w:hAnsi="Times New Roman" w:cs="Times New Roman"/>
                <w:b/>
                <w:sz w:val="24"/>
                <w:szCs w:val="24"/>
                <w:lang w:val="id-ID"/>
              </w:rPr>
            </w:pPr>
          </w:p>
        </w:tc>
        <w:tc>
          <w:tcPr>
            <w:tcW w:w="396" w:type="dxa"/>
            <w:vAlign w:val="center"/>
          </w:tcPr>
          <w:p w14:paraId="45A507A8"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F0</w:t>
            </w:r>
          </w:p>
        </w:tc>
        <w:tc>
          <w:tcPr>
            <w:tcW w:w="945" w:type="dxa"/>
            <w:vAlign w:val="center"/>
          </w:tcPr>
          <w:p w14:paraId="67239A1C"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F1</w:t>
            </w:r>
          </w:p>
        </w:tc>
        <w:tc>
          <w:tcPr>
            <w:tcW w:w="1030" w:type="dxa"/>
            <w:vAlign w:val="center"/>
          </w:tcPr>
          <w:p w14:paraId="5BDC1B75"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F2</w:t>
            </w:r>
          </w:p>
        </w:tc>
        <w:tc>
          <w:tcPr>
            <w:tcW w:w="1013" w:type="dxa"/>
            <w:vAlign w:val="center"/>
          </w:tcPr>
          <w:p w14:paraId="261637F0"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F3</w:t>
            </w:r>
          </w:p>
        </w:tc>
      </w:tr>
      <w:tr w:rsidR="00786B03" w:rsidRPr="00064CC2" w14:paraId="4B290AFA" w14:textId="77777777" w:rsidTr="00475851">
        <w:trPr>
          <w:jc w:val="center"/>
        </w:trPr>
        <w:tc>
          <w:tcPr>
            <w:tcW w:w="2491" w:type="dxa"/>
          </w:tcPr>
          <w:p w14:paraId="108BA959" w14:textId="77777777" w:rsidR="00786B03" w:rsidRPr="00064CC2" w:rsidRDefault="00786B03" w:rsidP="00052DFD">
            <w:pPr>
              <w:jc w:val="center"/>
              <w:rPr>
                <w:rFonts w:ascii="Times New Roman" w:hAnsi="Times New Roman" w:cs="Times New Roman"/>
                <w:sz w:val="24"/>
                <w:szCs w:val="24"/>
                <w:lang w:val="id-ID"/>
              </w:rPr>
            </w:pPr>
            <w:r w:rsidRPr="00695DC4">
              <w:rPr>
                <w:rFonts w:ascii="Times New Roman" w:hAnsi="Times New Roman" w:cs="Times New Roman"/>
                <w:sz w:val="24"/>
                <w:szCs w:val="24"/>
                <w:lang w:val="fi-FI"/>
              </w:rPr>
              <w:t>Ekstrak buah jambu nasi-nasi</w:t>
            </w:r>
          </w:p>
        </w:tc>
        <w:tc>
          <w:tcPr>
            <w:tcW w:w="2073" w:type="dxa"/>
            <w:vAlign w:val="center"/>
          </w:tcPr>
          <w:p w14:paraId="58EC8429"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Zat aktif</w:t>
            </w:r>
          </w:p>
        </w:tc>
        <w:tc>
          <w:tcPr>
            <w:tcW w:w="396" w:type="dxa"/>
            <w:vAlign w:val="center"/>
          </w:tcPr>
          <w:p w14:paraId="04970804"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w:t>
            </w:r>
          </w:p>
        </w:tc>
        <w:tc>
          <w:tcPr>
            <w:tcW w:w="945" w:type="dxa"/>
            <w:vAlign w:val="center"/>
          </w:tcPr>
          <w:p w14:paraId="311B433E" w14:textId="77777777" w:rsidR="00786B03" w:rsidRPr="00786B03" w:rsidRDefault="00786B03" w:rsidP="00052DFD">
            <w:pPr>
              <w:jc w:val="center"/>
              <w:rPr>
                <w:rFonts w:ascii="Times New Roman" w:hAnsi="Times New Roman" w:cs="Times New Roman"/>
                <w:sz w:val="24"/>
                <w:szCs w:val="24"/>
                <w:lang w:val="en-US"/>
              </w:rPr>
            </w:pPr>
            <w:r>
              <w:rPr>
                <w:rFonts w:ascii="Times New Roman" w:hAnsi="Times New Roman" w:cs="Times New Roman"/>
                <w:sz w:val="24"/>
                <w:szCs w:val="24"/>
                <w:lang w:val="en-US"/>
              </w:rPr>
              <w:t>0,2</w:t>
            </w:r>
          </w:p>
        </w:tc>
        <w:tc>
          <w:tcPr>
            <w:tcW w:w="1030" w:type="dxa"/>
            <w:vAlign w:val="center"/>
          </w:tcPr>
          <w:p w14:paraId="7DEF676E" w14:textId="77777777" w:rsidR="00786B03" w:rsidRPr="00786B03" w:rsidRDefault="00786B03" w:rsidP="00052DFD">
            <w:pPr>
              <w:jc w:val="center"/>
              <w:rPr>
                <w:rFonts w:ascii="Times New Roman" w:hAnsi="Times New Roman" w:cs="Times New Roman"/>
                <w:sz w:val="24"/>
                <w:szCs w:val="24"/>
                <w:lang w:val="en-US"/>
              </w:rPr>
            </w:pPr>
            <w:r>
              <w:rPr>
                <w:rFonts w:ascii="Times New Roman" w:hAnsi="Times New Roman" w:cs="Times New Roman"/>
                <w:sz w:val="24"/>
                <w:szCs w:val="24"/>
                <w:lang w:val="en-US"/>
              </w:rPr>
              <w:t>0,3</w:t>
            </w:r>
          </w:p>
        </w:tc>
        <w:tc>
          <w:tcPr>
            <w:tcW w:w="1013" w:type="dxa"/>
            <w:vAlign w:val="center"/>
          </w:tcPr>
          <w:p w14:paraId="645FD2DB" w14:textId="77777777" w:rsidR="00786B03" w:rsidRPr="00786B03" w:rsidRDefault="00786B03" w:rsidP="00052DFD">
            <w:pPr>
              <w:jc w:val="center"/>
              <w:rPr>
                <w:rFonts w:ascii="Times New Roman" w:hAnsi="Times New Roman" w:cs="Times New Roman"/>
                <w:sz w:val="24"/>
                <w:szCs w:val="24"/>
                <w:lang w:val="en-US"/>
              </w:rPr>
            </w:pPr>
            <w:r>
              <w:rPr>
                <w:rFonts w:ascii="Times New Roman" w:hAnsi="Times New Roman" w:cs="Times New Roman"/>
                <w:sz w:val="24"/>
                <w:szCs w:val="24"/>
                <w:lang w:val="en-US"/>
              </w:rPr>
              <w:t>0,4</w:t>
            </w:r>
          </w:p>
        </w:tc>
      </w:tr>
      <w:tr w:rsidR="00786B03" w:rsidRPr="00064CC2" w14:paraId="1B4541A7" w14:textId="77777777" w:rsidTr="00475851">
        <w:trPr>
          <w:jc w:val="center"/>
        </w:trPr>
        <w:tc>
          <w:tcPr>
            <w:tcW w:w="2491" w:type="dxa"/>
          </w:tcPr>
          <w:p w14:paraId="0096F67C" w14:textId="7DE959D7" w:rsidR="00786B03" w:rsidRPr="00064CC2" w:rsidRDefault="00475851" w:rsidP="00052DFD">
            <w:pPr>
              <w:jc w:val="center"/>
              <w:rPr>
                <w:rFonts w:ascii="Times New Roman" w:hAnsi="Times New Roman" w:cs="Times New Roman"/>
                <w:sz w:val="24"/>
                <w:szCs w:val="24"/>
                <w:lang w:val="id-ID"/>
              </w:rPr>
            </w:pPr>
            <w:r>
              <w:rPr>
                <w:rFonts w:ascii="Times New Roman" w:hAnsi="Times New Roman" w:cs="Times New Roman"/>
                <w:sz w:val="24"/>
                <w:szCs w:val="24"/>
                <w:lang w:val="id-ID"/>
              </w:rPr>
              <w:t>Carbopol-940</w:t>
            </w:r>
          </w:p>
        </w:tc>
        <w:tc>
          <w:tcPr>
            <w:tcW w:w="2073" w:type="dxa"/>
            <w:vAlign w:val="center"/>
          </w:tcPr>
          <w:p w14:paraId="3A7AA879" w14:textId="549EC4FD" w:rsidR="00786B03" w:rsidRPr="00064CC2" w:rsidRDefault="00475851" w:rsidP="00052DFD">
            <w:pPr>
              <w:jc w:val="center"/>
              <w:rPr>
                <w:rFonts w:ascii="Times New Roman" w:hAnsi="Times New Roman" w:cs="Times New Roman"/>
                <w:sz w:val="24"/>
                <w:szCs w:val="24"/>
                <w:lang w:val="id-ID"/>
              </w:rPr>
            </w:pPr>
            <w:r>
              <w:rPr>
                <w:rFonts w:ascii="Times New Roman" w:hAnsi="Times New Roman" w:cs="Times New Roman"/>
                <w:sz w:val="24"/>
                <w:szCs w:val="24"/>
                <w:lang w:val="id-ID"/>
              </w:rPr>
              <w:t>Gelling agent</w:t>
            </w:r>
          </w:p>
        </w:tc>
        <w:tc>
          <w:tcPr>
            <w:tcW w:w="396" w:type="dxa"/>
            <w:vAlign w:val="center"/>
          </w:tcPr>
          <w:p w14:paraId="0E9DF0FE"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1</w:t>
            </w:r>
          </w:p>
        </w:tc>
        <w:tc>
          <w:tcPr>
            <w:tcW w:w="945" w:type="dxa"/>
            <w:vAlign w:val="center"/>
          </w:tcPr>
          <w:p w14:paraId="5C3306B4"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1</w:t>
            </w:r>
          </w:p>
        </w:tc>
        <w:tc>
          <w:tcPr>
            <w:tcW w:w="1030" w:type="dxa"/>
            <w:vAlign w:val="center"/>
          </w:tcPr>
          <w:p w14:paraId="2C951DB4"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1</w:t>
            </w:r>
          </w:p>
        </w:tc>
        <w:tc>
          <w:tcPr>
            <w:tcW w:w="1013" w:type="dxa"/>
            <w:vAlign w:val="center"/>
          </w:tcPr>
          <w:p w14:paraId="6FA154F6"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1</w:t>
            </w:r>
          </w:p>
        </w:tc>
      </w:tr>
      <w:tr w:rsidR="00786B03" w:rsidRPr="00064CC2" w14:paraId="3DBF1B3E" w14:textId="77777777" w:rsidTr="00475851">
        <w:trPr>
          <w:jc w:val="center"/>
        </w:trPr>
        <w:tc>
          <w:tcPr>
            <w:tcW w:w="2491" w:type="dxa"/>
          </w:tcPr>
          <w:p w14:paraId="4AF466E1" w14:textId="44CB67AA" w:rsidR="00786B03" w:rsidRPr="00064CC2" w:rsidRDefault="00475851" w:rsidP="00475851">
            <w:pPr>
              <w:rPr>
                <w:rFonts w:ascii="Times New Roman" w:hAnsi="Times New Roman" w:cs="Times New Roman"/>
                <w:sz w:val="24"/>
                <w:szCs w:val="24"/>
                <w:lang w:val="id-ID"/>
              </w:rPr>
            </w:pPr>
            <w:r>
              <w:rPr>
                <w:rFonts w:ascii="Times New Roman" w:hAnsi="Times New Roman" w:cs="Times New Roman"/>
                <w:sz w:val="24"/>
                <w:szCs w:val="24"/>
                <w:lang w:val="id-ID"/>
              </w:rPr>
              <w:t xml:space="preserve">       Metil paraben</w:t>
            </w:r>
          </w:p>
        </w:tc>
        <w:tc>
          <w:tcPr>
            <w:tcW w:w="2073" w:type="dxa"/>
            <w:vAlign w:val="center"/>
          </w:tcPr>
          <w:p w14:paraId="1D1B9CF5" w14:textId="27099622" w:rsidR="00786B03" w:rsidRPr="00064CC2" w:rsidRDefault="00475851" w:rsidP="00052DFD">
            <w:pPr>
              <w:jc w:val="center"/>
              <w:rPr>
                <w:rFonts w:ascii="Times New Roman" w:hAnsi="Times New Roman" w:cs="Times New Roman"/>
                <w:sz w:val="24"/>
                <w:szCs w:val="24"/>
                <w:lang w:val="id-ID"/>
              </w:rPr>
            </w:pPr>
            <w:r>
              <w:rPr>
                <w:rFonts w:ascii="Times New Roman" w:hAnsi="Times New Roman" w:cs="Times New Roman"/>
                <w:sz w:val="24"/>
                <w:szCs w:val="24"/>
                <w:lang w:val="id-ID"/>
              </w:rPr>
              <w:t>Pengawet</w:t>
            </w:r>
          </w:p>
        </w:tc>
        <w:tc>
          <w:tcPr>
            <w:tcW w:w="396" w:type="dxa"/>
            <w:vAlign w:val="center"/>
          </w:tcPr>
          <w:p w14:paraId="476126F7"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12,5</w:t>
            </w:r>
          </w:p>
        </w:tc>
        <w:tc>
          <w:tcPr>
            <w:tcW w:w="945" w:type="dxa"/>
            <w:vAlign w:val="center"/>
          </w:tcPr>
          <w:p w14:paraId="7520A1E7"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12,5</w:t>
            </w:r>
          </w:p>
        </w:tc>
        <w:tc>
          <w:tcPr>
            <w:tcW w:w="1030" w:type="dxa"/>
            <w:vAlign w:val="center"/>
          </w:tcPr>
          <w:p w14:paraId="7FF00264"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12,5</w:t>
            </w:r>
          </w:p>
        </w:tc>
        <w:tc>
          <w:tcPr>
            <w:tcW w:w="1013" w:type="dxa"/>
            <w:vAlign w:val="center"/>
          </w:tcPr>
          <w:p w14:paraId="3598B0B0"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12,5</w:t>
            </w:r>
          </w:p>
        </w:tc>
      </w:tr>
      <w:tr w:rsidR="00786B03" w:rsidRPr="00064CC2" w14:paraId="4921F8B9" w14:textId="77777777" w:rsidTr="00475851">
        <w:trPr>
          <w:jc w:val="center"/>
        </w:trPr>
        <w:tc>
          <w:tcPr>
            <w:tcW w:w="2491" w:type="dxa"/>
          </w:tcPr>
          <w:p w14:paraId="6784E20D" w14:textId="15E55F70" w:rsidR="00786B03" w:rsidRPr="00064CC2" w:rsidRDefault="00475851" w:rsidP="00052DFD">
            <w:pPr>
              <w:jc w:val="center"/>
              <w:rPr>
                <w:rFonts w:ascii="Times New Roman" w:hAnsi="Times New Roman" w:cs="Times New Roman"/>
                <w:sz w:val="24"/>
                <w:szCs w:val="24"/>
                <w:lang w:val="id-ID"/>
              </w:rPr>
            </w:pPr>
            <w:r>
              <w:rPr>
                <w:rFonts w:ascii="Times New Roman" w:hAnsi="Times New Roman" w:cs="Times New Roman"/>
                <w:sz w:val="24"/>
                <w:szCs w:val="24"/>
                <w:lang w:val="id-ID"/>
              </w:rPr>
              <w:t>Propilen glikol</w:t>
            </w:r>
          </w:p>
        </w:tc>
        <w:tc>
          <w:tcPr>
            <w:tcW w:w="2073" w:type="dxa"/>
            <w:vAlign w:val="center"/>
          </w:tcPr>
          <w:p w14:paraId="6FE10654" w14:textId="6F5C77C6"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Pe</w:t>
            </w:r>
            <w:r w:rsidR="00475851">
              <w:rPr>
                <w:rFonts w:ascii="Times New Roman" w:hAnsi="Times New Roman" w:cs="Times New Roman"/>
                <w:sz w:val="24"/>
                <w:szCs w:val="24"/>
                <w:lang w:val="id-ID"/>
              </w:rPr>
              <w:t>ngental</w:t>
            </w:r>
          </w:p>
        </w:tc>
        <w:tc>
          <w:tcPr>
            <w:tcW w:w="396" w:type="dxa"/>
            <w:vAlign w:val="center"/>
          </w:tcPr>
          <w:p w14:paraId="26BCBD27"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2</w:t>
            </w:r>
          </w:p>
        </w:tc>
        <w:tc>
          <w:tcPr>
            <w:tcW w:w="945" w:type="dxa"/>
            <w:vAlign w:val="center"/>
          </w:tcPr>
          <w:p w14:paraId="31B14594"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2</w:t>
            </w:r>
          </w:p>
        </w:tc>
        <w:tc>
          <w:tcPr>
            <w:tcW w:w="1030" w:type="dxa"/>
            <w:vAlign w:val="center"/>
          </w:tcPr>
          <w:p w14:paraId="78C71262"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2</w:t>
            </w:r>
          </w:p>
        </w:tc>
        <w:tc>
          <w:tcPr>
            <w:tcW w:w="1013" w:type="dxa"/>
            <w:vAlign w:val="center"/>
          </w:tcPr>
          <w:p w14:paraId="08192EB8"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2</w:t>
            </w:r>
          </w:p>
        </w:tc>
      </w:tr>
      <w:tr w:rsidR="00786B03" w:rsidRPr="00064CC2" w14:paraId="12193A20" w14:textId="77777777" w:rsidTr="00475851">
        <w:trPr>
          <w:jc w:val="center"/>
        </w:trPr>
        <w:tc>
          <w:tcPr>
            <w:tcW w:w="2491" w:type="dxa"/>
          </w:tcPr>
          <w:p w14:paraId="374FADAB" w14:textId="375791F0" w:rsidR="00786B03" w:rsidRPr="00064CC2" w:rsidRDefault="00475851" w:rsidP="00052DFD">
            <w:pPr>
              <w:jc w:val="center"/>
              <w:rPr>
                <w:rFonts w:ascii="Times New Roman" w:hAnsi="Times New Roman" w:cs="Times New Roman"/>
                <w:sz w:val="24"/>
                <w:szCs w:val="24"/>
                <w:lang w:val="id-ID"/>
              </w:rPr>
            </w:pPr>
            <w:r>
              <w:rPr>
                <w:rFonts w:ascii="Times New Roman" w:hAnsi="Times New Roman" w:cs="Times New Roman"/>
                <w:sz w:val="24"/>
                <w:szCs w:val="24"/>
                <w:lang w:val="id-ID"/>
              </w:rPr>
              <w:t>Gliserol (ml)</w:t>
            </w:r>
          </w:p>
        </w:tc>
        <w:tc>
          <w:tcPr>
            <w:tcW w:w="2073" w:type="dxa"/>
            <w:vAlign w:val="center"/>
          </w:tcPr>
          <w:p w14:paraId="06C65882" w14:textId="711DFA57" w:rsidR="00786B03" w:rsidRPr="00064CC2" w:rsidRDefault="00475851" w:rsidP="00052DFD">
            <w:pPr>
              <w:jc w:val="center"/>
              <w:rPr>
                <w:rFonts w:ascii="Times New Roman" w:hAnsi="Times New Roman" w:cs="Times New Roman"/>
                <w:sz w:val="24"/>
                <w:szCs w:val="24"/>
                <w:lang w:val="id-ID"/>
              </w:rPr>
            </w:pPr>
            <w:r>
              <w:rPr>
                <w:rFonts w:ascii="Times New Roman" w:hAnsi="Times New Roman" w:cs="Times New Roman"/>
                <w:sz w:val="24"/>
                <w:szCs w:val="24"/>
                <w:lang w:val="id-ID"/>
              </w:rPr>
              <w:t>Humektan</w:t>
            </w:r>
          </w:p>
        </w:tc>
        <w:tc>
          <w:tcPr>
            <w:tcW w:w="396" w:type="dxa"/>
            <w:vAlign w:val="center"/>
          </w:tcPr>
          <w:p w14:paraId="023E2F79"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75</w:t>
            </w:r>
          </w:p>
        </w:tc>
        <w:tc>
          <w:tcPr>
            <w:tcW w:w="945" w:type="dxa"/>
            <w:vAlign w:val="center"/>
          </w:tcPr>
          <w:p w14:paraId="26AFE9EF"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75</w:t>
            </w:r>
          </w:p>
        </w:tc>
        <w:tc>
          <w:tcPr>
            <w:tcW w:w="1030" w:type="dxa"/>
            <w:vAlign w:val="center"/>
          </w:tcPr>
          <w:p w14:paraId="45AE3969"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75</w:t>
            </w:r>
          </w:p>
        </w:tc>
        <w:tc>
          <w:tcPr>
            <w:tcW w:w="1013" w:type="dxa"/>
            <w:vAlign w:val="center"/>
          </w:tcPr>
          <w:p w14:paraId="47DD5BD8"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75</w:t>
            </w:r>
          </w:p>
        </w:tc>
      </w:tr>
      <w:tr w:rsidR="00786B03" w:rsidRPr="00064CC2" w14:paraId="5D613CA9" w14:textId="77777777" w:rsidTr="00E53E79">
        <w:trPr>
          <w:trHeight w:val="377"/>
          <w:jc w:val="center"/>
        </w:trPr>
        <w:tc>
          <w:tcPr>
            <w:tcW w:w="2491" w:type="dxa"/>
          </w:tcPr>
          <w:p w14:paraId="6CD78A21" w14:textId="7E3881EC" w:rsidR="00786B03" w:rsidRPr="00E53E79" w:rsidRDefault="00475851" w:rsidP="00052DFD">
            <w:pPr>
              <w:jc w:val="center"/>
              <w:rPr>
                <w:rFonts w:ascii="Times New Roman" w:hAnsi="Times New Roman" w:cs="Times New Roman"/>
                <w:sz w:val="24"/>
                <w:szCs w:val="24"/>
                <w:lang w:val="en-US"/>
              </w:rPr>
            </w:pPr>
            <w:r>
              <w:rPr>
                <w:rFonts w:ascii="Times New Roman" w:hAnsi="Times New Roman" w:cs="Times New Roman"/>
                <w:sz w:val="24"/>
                <w:szCs w:val="24"/>
                <w:lang w:val="id-ID"/>
              </w:rPr>
              <w:t>TEA (ml)</w:t>
            </w:r>
            <w:r w:rsidR="00E53E79">
              <w:rPr>
                <w:rFonts w:ascii="Times New Roman" w:hAnsi="Times New Roman" w:cs="Times New Roman"/>
                <w:sz w:val="24"/>
                <w:szCs w:val="24"/>
                <w:lang w:val="en-US"/>
              </w:rPr>
              <w:t xml:space="preserve"> bj 1,124 </w:t>
            </w:r>
          </w:p>
        </w:tc>
        <w:tc>
          <w:tcPr>
            <w:tcW w:w="2073" w:type="dxa"/>
            <w:vAlign w:val="center"/>
          </w:tcPr>
          <w:p w14:paraId="23DB1026" w14:textId="21A511E2" w:rsidR="00786B03" w:rsidRPr="00064CC2" w:rsidRDefault="00475851" w:rsidP="00475851">
            <w:pPr>
              <w:rPr>
                <w:rFonts w:ascii="Times New Roman" w:hAnsi="Times New Roman" w:cs="Times New Roman"/>
                <w:sz w:val="24"/>
                <w:szCs w:val="24"/>
                <w:lang w:val="id-ID"/>
              </w:rPr>
            </w:pPr>
            <w:r>
              <w:rPr>
                <w:rFonts w:ascii="Times New Roman" w:hAnsi="Times New Roman" w:cs="Times New Roman"/>
                <w:sz w:val="24"/>
                <w:szCs w:val="24"/>
                <w:lang w:val="id-ID"/>
              </w:rPr>
              <w:t xml:space="preserve"> Alkalizing agent</w:t>
            </w:r>
          </w:p>
        </w:tc>
        <w:tc>
          <w:tcPr>
            <w:tcW w:w="396" w:type="dxa"/>
            <w:vAlign w:val="center"/>
          </w:tcPr>
          <w:p w14:paraId="26073488" w14:textId="754FC49C" w:rsidR="00786B03" w:rsidRPr="00064CC2" w:rsidRDefault="00934885"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Q</w:t>
            </w:r>
            <w:r w:rsidR="00786B03" w:rsidRPr="00064CC2">
              <w:rPr>
                <w:rFonts w:ascii="Times New Roman" w:hAnsi="Times New Roman" w:cs="Times New Roman"/>
                <w:sz w:val="24"/>
                <w:szCs w:val="24"/>
                <w:lang w:val="id-ID"/>
              </w:rPr>
              <w:t>s</w:t>
            </w:r>
          </w:p>
        </w:tc>
        <w:tc>
          <w:tcPr>
            <w:tcW w:w="945" w:type="dxa"/>
            <w:vAlign w:val="center"/>
          </w:tcPr>
          <w:p w14:paraId="7D771E1E"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qs</w:t>
            </w:r>
          </w:p>
        </w:tc>
        <w:tc>
          <w:tcPr>
            <w:tcW w:w="1030" w:type="dxa"/>
            <w:vAlign w:val="center"/>
          </w:tcPr>
          <w:p w14:paraId="5DCB677F"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qs</w:t>
            </w:r>
          </w:p>
        </w:tc>
        <w:tc>
          <w:tcPr>
            <w:tcW w:w="1013" w:type="dxa"/>
            <w:vAlign w:val="center"/>
          </w:tcPr>
          <w:p w14:paraId="5F4E640D"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qs</w:t>
            </w:r>
          </w:p>
        </w:tc>
      </w:tr>
      <w:tr w:rsidR="00786B03" w:rsidRPr="00064CC2" w14:paraId="1E4658EF" w14:textId="77777777" w:rsidTr="00E53E79">
        <w:tblPrEx>
          <w:tblLook w:val="0000" w:firstRow="0" w:lastRow="0" w:firstColumn="0" w:lastColumn="0" w:noHBand="0" w:noVBand="0"/>
        </w:tblPrEx>
        <w:trPr>
          <w:trHeight w:val="97"/>
          <w:jc w:val="center"/>
        </w:trPr>
        <w:tc>
          <w:tcPr>
            <w:tcW w:w="2491" w:type="dxa"/>
          </w:tcPr>
          <w:p w14:paraId="7660F57C" w14:textId="1AE5D6A6" w:rsidR="00786B03" w:rsidRPr="00064CC2" w:rsidRDefault="00786B03" w:rsidP="00052DFD">
            <w:pPr>
              <w:ind w:left="108"/>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Aquadest</w:t>
            </w:r>
            <w:r w:rsidR="00475851">
              <w:rPr>
                <w:rFonts w:ascii="Times New Roman" w:hAnsi="Times New Roman" w:cs="Times New Roman"/>
                <w:sz w:val="24"/>
                <w:szCs w:val="24"/>
                <w:lang w:val="id-ID"/>
              </w:rPr>
              <w:t xml:space="preserve"> ad</w:t>
            </w:r>
          </w:p>
        </w:tc>
        <w:tc>
          <w:tcPr>
            <w:tcW w:w="2073" w:type="dxa"/>
            <w:vAlign w:val="center"/>
          </w:tcPr>
          <w:p w14:paraId="00B68AF0" w14:textId="77777777" w:rsidR="00786B03" w:rsidRPr="00064CC2" w:rsidRDefault="00786B03" w:rsidP="00052DFD">
            <w:pPr>
              <w:ind w:left="108"/>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Pelarut</w:t>
            </w:r>
          </w:p>
        </w:tc>
        <w:tc>
          <w:tcPr>
            <w:tcW w:w="396" w:type="dxa"/>
            <w:vAlign w:val="center"/>
          </w:tcPr>
          <w:p w14:paraId="75FCDA72" w14:textId="58DD4400" w:rsidR="00786B03" w:rsidRPr="00E53E79" w:rsidRDefault="00E53E79" w:rsidP="00052DFD">
            <w:pPr>
              <w:ind w:left="108"/>
              <w:jc w:val="center"/>
              <w:rPr>
                <w:rFonts w:ascii="Times New Roman" w:hAnsi="Times New Roman" w:cs="Times New Roman"/>
                <w:sz w:val="24"/>
                <w:szCs w:val="24"/>
                <w:lang w:val="en-US"/>
              </w:rPr>
            </w:pPr>
            <w:r>
              <w:rPr>
                <w:rFonts w:ascii="Times New Roman" w:hAnsi="Times New Roman" w:cs="Times New Roman"/>
                <w:sz w:val="24"/>
                <w:szCs w:val="24"/>
                <w:lang w:val="en-US"/>
              </w:rPr>
              <w:t>83,53</w:t>
            </w:r>
          </w:p>
        </w:tc>
        <w:tc>
          <w:tcPr>
            <w:tcW w:w="945" w:type="dxa"/>
            <w:vAlign w:val="center"/>
          </w:tcPr>
          <w:p w14:paraId="00554FA4" w14:textId="24CF9C60" w:rsidR="00786B03" w:rsidRPr="00E53E79" w:rsidRDefault="00E53E79" w:rsidP="00052DFD">
            <w:pPr>
              <w:ind w:left="108"/>
              <w:jc w:val="center"/>
              <w:rPr>
                <w:rFonts w:ascii="Times New Roman" w:hAnsi="Times New Roman" w:cs="Times New Roman"/>
                <w:sz w:val="24"/>
                <w:szCs w:val="24"/>
                <w:lang w:val="en-US"/>
              </w:rPr>
            </w:pPr>
            <w:r>
              <w:rPr>
                <w:rFonts w:ascii="Times New Roman" w:hAnsi="Times New Roman" w:cs="Times New Roman"/>
                <w:sz w:val="24"/>
                <w:szCs w:val="24"/>
                <w:lang w:val="en-US"/>
              </w:rPr>
              <w:t>83,53</w:t>
            </w:r>
          </w:p>
        </w:tc>
        <w:tc>
          <w:tcPr>
            <w:tcW w:w="1030" w:type="dxa"/>
            <w:vAlign w:val="center"/>
          </w:tcPr>
          <w:p w14:paraId="63DCE7C5" w14:textId="2A5B5CCC" w:rsidR="00786B03" w:rsidRPr="00E53E79" w:rsidRDefault="00E53E79" w:rsidP="00052DFD">
            <w:pPr>
              <w:ind w:left="108"/>
              <w:jc w:val="center"/>
              <w:rPr>
                <w:rFonts w:ascii="Times New Roman" w:hAnsi="Times New Roman" w:cs="Times New Roman"/>
                <w:sz w:val="24"/>
                <w:szCs w:val="24"/>
                <w:lang w:val="en-US"/>
              </w:rPr>
            </w:pPr>
            <w:r>
              <w:rPr>
                <w:rFonts w:ascii="Times New Roman" w:hAnsi="Times New Roman" w:cs="Times New Roman"/>
                <w:sz w:val="24"/>
                <w:szCs w:val="24"/>
                <w:lang w:val="en-US"/>
              </w:rPr>
              <w:t>83,53</w:t>
            </w:r>
          </w:p>
        </w:tc>
        <w:tc>
          <w:tcPr>
            <w:tcW w:w="1013" w:type="dxa"/>
            <w:vAlign w:val="center"/>
          </w:tcPr>
          <w:p w14:paraId="2CB45C51" w14:textId="32443307" w:rsidR="00786B03" w:rsidRPr="00E53E79" w:rsidRDefault="00E53E79" w:rsidP="00052DFD">
            <w:pPr>
              <w:ind w:left="108"/>
              <w:jc w:val="center"/>
              <w:rPr>
                <w:rFonts w:ascii="Times New Roman" w:hAnsi="Times New Roman" w:cs="Times New Roman"/>
                <w:sz w:val="24"/>
                <w:szCs w:val="24"/>
                <w:lang w:val="en-US"/>
              </w:rPr>
            </w:pPr>
            <w:r>
              <w:rPr>
                <w:rFonts w:ascii="Times New Roman" w:hAnsi="Times New Roman" w:cs="Times New Roman"/>
                <w:sz w:val="24"/>
                <w:szCs w:val="24"/>
                <w:lang w:val="en-US"/>
              </w:rPr>
              <w:t>83,53</w:t>
            </w:r>
          </w:p>
        </w:tc>
      </w:tr>
    </w:tbl>
    <w:p w14:paraId="65659C35" w14:textId="77777777" w:rsidR="00786B03" w:rsidRDefault="00786B03" w:rsidP="00695DC4">
      <w:pPr>
        <w:spacing w:after="120" w:line="240" w:lineRule="auto"/>
        <w:ind w:left="1134" w:hanging="1134"/>
        <w:jc w:val="both"/>
        <w:rPr>
          <w:rFonts w:ascii="Times New Roman" w:hAnsi="Times New Roman" w:cs="Times New Roman"/>
          <w:sz w:val="24"/>
          <w:szCs w:val="24"/>
          <w:lang w:val="fi-FI"/>
        </w:rPr>
      </w:pPr>
    </w:p>
    <w:p w14:paraId="0BCE8392" w14:textId="77777777" w:rsidR="00786B03" w:rsidRDefault="00786B03" w:rsidP="00695DC4">
      <w:pPr>
        <w:spacing w:after="120" w:line="240" w:lineRule="auto"/>
        <w:ind w:left="1134" w:hanging="1134"/>
        <w:jc w:val="both"/>
        <w:rPr>
          <w:rFonts w:ascii="Times New Roman" w:hAnsi="Times New Roman" w:cs="Times New Roman"/>
          <w:sz w:val="24"/>
          <w:szCs w:val="24"/>
          <w:lang w:val="fi-FI"/>
        </w:rPr>
      </w:pPr>
    </w:p>
    <w:p w14:paraId="0C9A3B1A" w14:textId="77777777" w:rsidR="00786B03" w:rsidRDefault="00786B03" w:rsidP="00695DC4">
      <w:pPr>
        <w:spacing w:after="120" w:line="240" w:lineRule="auto"/>
        <w:ind w:left="1134" w:hanging="1134"/>
        <w:jc w:val="both"/>
        <w:rPr>
          <w:rFonts w:ascii="Times New Roman" w:hAnsi="Times New Roman" w:cs="Times New Roman"/>
          <w:sz w:val="24"/>
          <w:szCs w:val="24"/>
          <w:lang w:val="fi-FI"/>
        </w:rPr>
      </w:pPr>
    </w:p>
    <w:p w14:paraId="13DA1DBA" w14:textId="77777777" w:rsidR="00786B03" w:rsidRDefault="00786B03" w:rsidP="00695DC4">
      <w:pPr>
        <w:spacing w:after="120" w:line="240" w:lineRule="auto"/>
        <w:ind w:left="1134" w:hanging="1134"/>
        <w:jc w:val="both"/>
        <w:rPr>
          <w:rFonts w:ascii="Times New Roman" w:hAnsi="Times New Roman" w:cs="Times New Roman"/>
          <w:sz w:val="24"/>
          <w:szCs w:val="24"/>
          <w:lang w:val="fi-FI"/>
        </w:rPr>
      </w:pPr>
    </w:p>
    <w:p w14:paraId="137EE509" w14:textId="7ABF7E55" w:rsidR="007C5623" w:rsidRPr="008365E2" w:rsidRDefault="00C875A6" w:rsidP="00AB1DA2">
      <w:pPr>
        <w:pStyle w:val="Heading3"/>
        <w:tabs>
          <w:tab w:val="clear" w:pos="1440"/>
        </w:tabs>
        <w:spacing w:line="240" w:lineRule="auto"/>
        <w:ind w:left="709" w:hanging="709"/>
        <w:jc w:val="both"/>
        <w:rPr>
          <w:i/>
          <w:iCs/>
          <w:color w:val="000000" w:themeColor="text1"/>
          <w:lang w:val="en-ID"/>
        </w:rPr>
      </w:pPr>
      <w:bookmarkStart w:id="50" w:name="_Toc200813691"/>
      <w:r w:rsidRPr="008365E2">
        <w:rPr>
          <w:color w:val="000000" w:themeColor="text1"/>
          <w:lang w:val="en-ID"/>
        </w:rPr>
        <w:t>3.1</w:t>
      </w:r>
      <w:r w:rsidR="00901F64" w:rsidRPr="008365E2">
        <w:rPr>
          <w:color w:val="000000" w:themeColor="text1"/>
          <w:lang w:val="en-ID"/>
        </w:rPr>
        <w:t>1</w:t>
      </w:r>
      <w:r w:rsidRPr="008365E2">
        <w:rPr>
          <w:color w:val="000000" w:themeColor="text1"/>
          <w:lang w:val="en-ID"/>
        </w:rPr>
        <w:t>.</w:t>
      </w:r>
      <w:r w:rsidR="00A42DED" w:rsidRPr="008365E2">
        <w:rPr>
          <w:color w:val="000000" w:themeColor="text1"/>
          <w:lang w:val="en-ID"/>
        </w:rPr>
        <w:t>1</w:t>
      </w:r>
      <w:r w:rsidR="00AB1DA2" w:rsidRPr="008365E2">
        <w:rPr>
          <w:color w:val="000000" w:themeColor="text1"/>
          <w:lang w:val="en-ID"/>
        </w:rPr>
        <w:tab/>
      </w:r>
      <w:r w:rsidR="00AB1DA2" w:rsidRPr="008365E2">
        <w:rPr>
          <w:color w:val="000000" w:themeColor="text1"/>
          <w:lang w:val="en-ID"/>
        </w:rPr>
        <w:tab/>
      </w:r>
      <w:r w:rsidR="007C5623" w:rsidRPr="008365E2">
        <w:rPr>
          <w:color w:val="000000" w:themeColor="text1"/>
          <w:lang w:val="en-ID"/>
        </w:rPr>
        <w:t>Pembuatan</w:t>
      </w:r>
      <w:r w:rsidR="00F34E61" w:rsidRPr="008365E2">
        <w:rPr>
          <w:color w:val="000000" w:themeColor="text1"/>
          <w:lang w:val="en-ID"/>
        </w:rPr>
        <w:t xml:space="preserve"> </w:t>
      </w:r>
      <w:r w:rsidR="005D4F72" w:rsidRPr="008365E2">
        <w:rPr>
          <w:color w:val="000000" w:themeColor="text1"/>
          <w:lang w:val="en-ID"/>
        </w:rPr>
        <w:t xml:space="preserve">Masker </w:t>
      </w:r>
      <w:r w:rsidR="007C5623" w:rsidRPr="008365E2">
        <w:rPr>
          <w:color w:val="000000" w:themeColor="text1"/>
          <w:lang w:val="en-ID"/>
        </w:rPr>
        <w:t>Gel Ekstrak</w:t>
      </w:r>
      <w:r w:rsidR="00934885">
        <w:rPr>
          <w:color w:val="000000" w:themeColor="text1"/>
          <w:lang w:val="en-ID"/>
        </w:rPr>
        <w:t xml:space="preserve"> Buah</w:t>
      </w:r>
      <w:r w:rsidR="007C5623" w:rsidRPr="008365E2">
        <w:rPr>
          <w:color w:val="000000" w:themeColor="text1"/>
          <w:lang w:val="en-ID"/>
        </w:rPr>
        <w:t xml:space="preserve"> Jambu Nasi-</w:t>
      </w:r>
      <w:r w:rsidR="00A9183A" w:rsidRPr="008365E2">
        <w:rPr>
          <w:color w:val="000000" w:themeColor="text1"/>
          <w:lang w:val="en-ID"/>
        </w:rPr>
        <w:t xml:space="preserve">nasi </w:t>
      </w:r>
      <w:r w:rsidR="007C5623" w:rsidRPr="008365E2">
        <w:rPr>
          <w:color w:val="000000" w:themeColor="text1"/>
          <w:lang w:val="en-ID"/>
        </w:rPr>
        <w:t>(</w:t>
      </w:r>
      <w:r w:rsidR="008518B0" w:rsidRPr="008365E2">
        <w:rPr>
          <w:i/>
          <w:iCs/>
          <w:color w:val="000000" w:themeColor="text1"/>
          <w:lang w:val="en-ID"/>
        </w:rPr>
        <w:t>Syzygium zeylanicum</w:t>
      </w:r>
      <w:r w:rsidR="007C5623" w:rsidRPr="008365E2">
        <w:rPr>
          <w:i/>
          <w:iCs/>
          <w:color w:val="000000" w:themeColor="text1"/>
          <w:lang w:val="en-ID"/>
        </w:rPr>
        <w:t>)</w:t>
      </w:r>
      <w:bookmarkEnd w:id="50"/>
    </w:p>
    <w:p w14:paraId="2EF9599D" w14:textId="77777777" w:rsidR="00695DC4" w:rsidRPr="008365E2" w:rsidRDefault="00695DC4" w:rsidP="00695DC4">
      <w:pPr>
        <w:spacing w:after="0" w:line="240" w:lineRule="auto"/>
        <w:rPr>
          <w:color w:val="000000" w:themeColor="text1"/>
        </w:rPr>
      </w:pPr>
    </w:p>
    <w:p w14:paraId="41EEC092" w14:textId="4A679301" w:rsidR="003316D8" w:rsidRDefault="005815DC" w:rsidP="00AB1DA2">
      <w:pPr>
        <w:spacing w:after="0" w:line="480" w:lineRule="auto"/>
        <w:ind w:firstLine="720"/>
        <w:jc w:val="both"/>
        <w:rPr>
          <w:rFonts w:ascii="Times New Roman" w:hAnsi="Times New Roman" w:cs="Times New Roman"/>
          <w:color w:val="000000" w:themeColor="text1"/>
          <w:sz w:val="24"/>
          <w:szCs w:val="24"/>
        </w:rPr>
      </w:pPr>
      <w:r w:rsidRPr="00695DC4">
        <w:rPr>
          <w:rFonts w:ascii="Times New Roman" w:hAnsi="Times New Roman" w:cs="Times New Roman"/>
          <w:sz w:val="24"/>
          <w:szCs w:val="24"/>
        </w:rPr>
        <w:lastRenderedPageBreak/>
        <w:t>Basis gel karbopol 940</w:t>
      </w:r>
      <w:r w:rsidR="00CE21F3" w:rsidRPr="00695DC4">
        <w:rPr>
          <w:rFonts w:ascii="Times New Roman" w:hAnsi="Times New Roman" w:cs="Times New Roman"/>
          <w:sz w:val="24"/>
          <w:szCs w:val="24"/>
        </w:rPr>
        <w:t xml:space="preserve"> dengan aquadest panas (±70</w:t>
      </w:r>
      <w:r w:rsidR="003F5D7B" w:rsidRPr="00695DC4">
        <w:rPr>
          <w:rFonts w:ascii="Times New Roman" w:hAnsi="Times New Roman" w:cs="Times New Roman"/>
          <w:sz w:val="24"/>
          <w:szCs w:val="24"/>
        </w:rPr>
        <w:t xml:space="preserve">°C) </w:t>
      </w:r>
      <w:r w:rsidR="006566AB" w:rsidRPr="00695DC4">
        <w:rPr>
          <w:rFonts w:ascii="Times New Roman" w:hAnsi="Times New Roman" w:cs="Times New Roman"/>
          <w:sz w:val="24"/>
          <w:szCs w:val="24"/>
        </w:rPr>
        <w:t>diatas beaker glass dan diamkan selama ±2</w:t>
      </w:r>
      <w:r w:rsidR="00D46D7D" w:rsidRPr="00695DC4">
        <w:rPr>
          <w:rFonts w:ascii="Times New Roman" w:hAnsi="Times New Roman" w:cs="Times New Roman"/>
          <w:sz w:val="24"/>
          <w:szCs w:val="24"/>
        </w:rPr>
        <w:t xml:space="preserve">0 </w:t>
      </w:r>
      <w:r w:rsidR="006566AB" w:rsidRPr="00695DC4">
        <w:rPr>
          <w:rFonts w:ascii="Times New Roman" w:hAnsi="Times New Roman" w:cs="Times New Roman"/>
          <w:sz w:val="24"/>
          <w:szCs w:val="24"/>
        </w:rPr>
        <w:t xml:space="preserve">menit, hal ini </w:t>
      </w:r>
      <w:r w:rsidR="004906F0" w:rsidRPr="00695DC4">
        <w:rPr>
          <w:rFonts w:ascii="Times New Roman" w:hAnsi="Times New Roman" w:cs="Times New Roman"/>
          <w:sz w:val="24"/>
          <w:szCs w:val="24"/>
        </w:rPr>
        <w:t xml:space="preserve">dilakukan agar </w:t>
      </w:r>
      <w:r w:rsidR="00D46D7D" w:rsidRPr="00695DC4">
        <w:rPr>
          <w:rFonts w:ascii="Times New Roman" w:hAnsi="Times New Roman" w:cs="Times New Roman"/>
          <w:sz w:val="24"/>
          <w:szCs w:val="24"/>
        </w:rPr>
        <w:t>car</w:t>
      </w:r>
      <w:r w:rsidR="004906F0" w:rsidRPr="00695DC4">
        <w:rPr>
          <w:rFonts w:ascii="Times New Roman" w:hAnsi="Times New Roman" w:cs="Times New Roman"/>
          <w:sz w:val="24"/>
          <w:szCs w:val="24"/>
        </w:rPr>
        <w:t>bopol 940 dapat mengembang, kemudian basis gel yang telah didiamkan</w:t>
      </w:r>
      <w:r w:rsidR="00FB56D6" w:rsidRPr="00695DC4">
        <w:rPr>
          <w:rFonts w:ascii="Times New Roman" w:hAnsi="Times New Roman" w:cs="Times New Roman"/>
          <w:sz w:val="24"/>
          <w:szCs w:val="24"/>
        </w:rPr>
        <w:t xml:space="preserve"> dihomogenkan </w:t>
      </w:r>
      <w:r w:rsidR="00D46D7D" w:rsidRPr="00695DC4">
        <w:rPr>
          <w:rFonts w:ascii="Times New Roman" w:hAnsi="Times New Roman" w:cs="Times New Roman"/>
          <w:sz w:val="24"/>
          <w:szCs w:val="24"/>
        </w:rPr>
        <w:t>k</w:t>
      </w:r>
      <w:r w:rsidR="00FB56D6" w:rsidRPr="00695DC4">
        <w:rPr>
          <w:rFonts w:ascii="Times New Roman" w:hAnsi="Times New Roman" w:cs="Times New Roman"/>
          <w:sz w:val="24"/>
          <w:szCs w:val="24"/>
        </w:rPr>
        <w:t xml:space="preserve">embali dengan magnetic strirer diatas </w:t>
      </w:r>
      <w:r w:rsidR="00FB56D6" w:rsidRPr="00695DC4">
        <w:rPr>
          <w:rFonts w:ascii="Times New Roman" w:hAnsi="Times New Roman" w:cs="Times New Roman"/>
          <w:i/>
          <w:iCs/>
          <w:sz w:val="24"/>
          <w:szCs w:val="24"/>
        </w:rPr>
        <w:t>hot</w:t>
      </w:r>
      <w:r w:rsidR="00901F64" w:rsidRPr="00695DC4">
        <w:rPr>
          <w:rFonts w:ascii="Times New Roman" w:hAnsi="Times New Roman" w:cs="Times New Roman"/>
          <w:i/>
          <w:iCs/>
          <w:sz w:val="24"/>
          <w:szCs w:val="24"/>
        </w:rPr>
        <w:t xml:space="preserve"> </w:t>
      </w:r>
      <w:r w:rsidR="00FB56D6" w:rsidRPr="00695DC4">
        <w:rPr>
          <w:rFonts w:ascii="Times New Roman" w:hAnsi="Times New Roman" w:cs="Times New Roman"/>
          <w:i/>
          <w:iCs/>
          <w:sz w:val="24"/>
          <w:szCs w:val="24"/>
        </w:rPr>
        <w:t>plate</w:t>
      </w:r>
      <w:r w:rsidR="00FB56D6" w:rsidRPr="00695DC4">
        <w:rPr>
          <w:rFonts w:ascii="Times New Roman" w:hAnsi="Times New Roman" w:cs="Times New Roman"/>
          <w:sz w:val="24"/>
          <w:szCs w:val="24"/>
        </w:rPr>
        <w:t xml:space="preserve">, dihomogenkan hingga berbentuk </w:t>
      </w:r>
      <w:r w:rsidR="00A918D1" w:rsidRPr="00695DC4">
        <w:rPr>
          <w:rFonts w:ascii="Times New Roman" w:hAnsi="Times New Roman" w:cs="Times New Roman"/>
          <w:sz w:val="24"/>
          <w:szCs w:val="24"/>
        </w:rPr>
        <w:t>massa gel yang transaparan (Massa 1). Pada beaker glass yang berbeda</w:t>
      </w:r>
      <w:r w:rsidR="000402E2" w:rsidRPr="00695DC4">
        <w:rPr>
          <w:rFonts w:ascii="Times New Roman" w:hAnsi="Times New Roman" w:cs="Times New Roman"/>
          <w:sz w:val="24"/>
          <w:szCs w:val="24"/>
        </w:rPr>
        <w:t>, larutkan met</w:t>
      </w:r>
      <w:r w:rsidR="00D46D7D" w:rsidRPr="00695DC4">
        <w:rPr>
          <w:rFonts w:ascii="Times New Roman" w:hAnsi="Times New Roman" w:cs="Times New Roman"/>
          <w:sz w:val="24"/>
          <w:szCs w:val="24"/>
        </w:rPr>
        <w:t xml:space="preserve">hyl </w:t>
      </w:r>
      <w:r w:rsidR="000402E2" w:rsidRPr="00695DC4">
        <w:rPr>
          <w:rFonts w:ascii="Times New Roman" w:hAnsi="Times New Roman" w:cs="Times New Roman"/>
          <w:sz w:val="24"/>
          <w:szCs w:val="24"/>
        </w:rPr>
        <w:t>paraben dengan gliserin sedikit demi sedikit</w:t>
      </w:r>
      <w:r w:rsidR="004E5148" w:rsidRPr="00695DC4">
        <w:rPr>
          <w:rFonts w:ascii="Times New Roman" w:hAnsi="Times New Roman" w:cs="Times New Roman"/>
          <w:sz w:val="24"/>
          <w:szCs w:val="24"/>
        </w:rPr>
        <w:t>, setelah itu distrirer sampai homogen</w:t>
      </w:r>
      <w:r w:rsidR="00D46D7D" w:rsidRPr="00695DC4">
        <w:rPr>
          <w:rFonts w:ascii="Times New Roman" w:hAnsi="Times New Roman" w:cs="Times New Roman"/>
          <w:sz w:val="24"/>
          <w:szCs w:val="24"/>
        </w:rPr>
        <w:t xml:space="preserve"> </w:t>
      </w:r>
      <w:r w:rsidR="004E5148" w:rsidRPr="00695DC4">
        <w:rPr>
          <w:rFonts w:ascii="Times New Roman" w:hAnsi="Times New Roman" w:cs="Times New Roman"/>
          <w:sz w:val="24"/>
          <w:szCs w:val="24"/>
        </w:rPr>
        <w:t>(massa</w:t>
      </w:r>
      <w:r w:rsidR="003316D8" w:rsidRPr="00695DC4">
        <w:rPr>
          <w:rFonts w:ascii="Times New Roman" w:hAnsi="Times New Roman" w:cs="Times New Roman"/>
          <w:sz w:val="24"/>
          <w:szCs w:val="24"/>
        </w:rPr>
        <w:t xml:space="preserve"> </w:t>
      </w:r>
      <w:r w:rsidR="004E5148" w:rsidRPr="00695DC4">
        <w:rPr>
          <w:rFonts w:ascii="Times New Roman" w:hAnsi="Times New Roman" w:cs="Times New Roman"/>
          <w:sz w:val="24"/>
          <w:szCs w:val="24"/>
        </w:rPr>
        <w:t xml:space="preserve">2). Kemudian </w:t>
      </w:r>
      <w:r w:rsidR="00F26914" w:rsidRPr="00695DC4">
        <w:rPr>
          <w:rFonts w:ascii="Times New Roman" w:hAnsi="Times New Roman" w:cs="Times New Roman"/>
          <w:sz w:val="24"/>
          <w:szCs w:val="24"/>
        </w:rPr>
        <w:t xml:space="preserve">masukkan massa 2 ke massa 1 di aduk hingga homogen kemudian </w:t>
      </w:r>
      <w:r w:rsidR="00102658" w:rsidRPr="00695DC4">
        <w:rPr>
          <w:rFonts w:ascii="Times New Roman" w:hAnsi="Times New Roman" w:cs="Times New Roman"/>
          <w:sz w:val="24"/>
          <w:szCs w:val="24"/>
        </w:rPr>
        <w:t>ditambah ekstrak jambu nasi-nasi</w:t>
      </w:r>
      <w:r w:rsidR="00D46D7D" w:rsidRPr="00695DC4">
        <w:rPr>
          <w:rFonts w:ascii="Times New Roman" w:hAnsi="Times New Roman" w:cs="Times New Roman"/>
          <w:sz w:val="24"/>
          <w:szCs w:val="24"/>
        </w:rPr>
        <w:t xml:space="preserve"> </w:t>
      </w:r>
      <w:r w:rsidR="00102658" w:rsidRPr="00695DC4">
        <w:rPr>
          <w:rFonts w:ascii="Times New Roman" w:hAnsi="Times New Roman" w:cs="Times New Roman"/>
          <w:sz w:val="24"/>
          <w:szCs w:val="24"/>
        </w:rPr>
        <w:t>(</w:t>
      </w:r>
      <w:r w:rsidR="008518B0" w:rsidRPr="008518B0">
        <w:rPr>
          <w:rFonts w:ascii="Times New Roman" w:hAnsi="Times New Roman" w:cs="Times New Roman"/>
          <w:i/>
          <w:iCs/>
          <w:sz w:val="24"/>
          <w:szCs w:val="24"/>
        </w:rPr>
        <w:t>Syzygium zeylanicum</w:t>
      </w:r>
      <w:r w:rsidR="00102658" w:rsidRPr="00695DC4">
        <w:rPr>
          <w:rFonts w:ascii="Times New Roman" w:hAnsi="Times New Roman" w:cs="Times New Roman"/>
          <w:i/>
          <w:iCs/>
          <w:sz w:val="24"/>
          <w:szCs w:val="24"/>
        </w:rPr>
        <w:t>)</w:t>
      </w:r>
      <w:r w:rsidR="003D5E10" w:rsidRPr="00695DC4">
        <w:rPr>
          <w:rFonts w:ascii="Times New Roman" w:hAnsi="Times New Roman" w:cs="Times New Roman"/>
          <w:i/>
          <w:iCs/>
          <w:sz w:val="24"/>
          <w:szCs w:val="24"/>
        </w:rPr>
        <w:t xml:space="preserve"> </w:t>
      </w:r>
      <w:r w:rsidR="003D5E10" w:rsidRPr="00695DC4">
        <w:rPr>
          <w:rFonts w:ascii="Times New Roman" w:hAnsi="Times New Roman" w:cs="Times New Roman"/>
          <w:sz w:val="24"/>
          <w:szCs w:val="24"/>
        </w:rPr>
        <w:t>lalu yang terakhir ditambahkan setetes demi tetes TE</w:t>
      </w:r>
      <w:r w:rsidR="00D46D7D" w:rsidRPr="00695DC4">
        <w:rPr>
          <w:rFonts w:ascii="Times New Roman" w:hAnsi="Times New Roman" w:cs="Times New Roman"/>
          <w:sz w:val="24"/>
          <w:szCs w:val="24"/>
        </w:rPr>
        <w:t>A</w:t>
      </w:r>
      <w:r w:rsidR="00515407" w:rsidRPr="00695DC4">
        <w:rPr>
          <w:rFonts w:ascii="Times New Roman" w:hAnsi="Times New Roman" w:cs="Times New Roman"/>
          <w:color w:val="000000" w:themeColor="text1"/>
          <w:sz w:val="24"/>
          <w:szCs w:val="24"/>
        </w:rPr>
        <w:t xml:space="preserve"> </w:t>
      </w:r>
      <w:r w:rsidR="00D46D7D" w:rsidRPr="00695DC4">
        <w:rPr>
          <w:rFonts w:ascii="Times New Roman" w:hAnsi="Times New Roman" w:cs="Times New Roman"/>
          <w:color w:val="000000" w:themeColor="text1"/>
          <w:sz w:val="24"/>
          <w:szCs w:val="24"/>
        </w:rPr>
        <w:t xml:space="preserve">( </w:t>
      </w:r>
      <w:r w:rsidR="00515407" w:rsidRPr="00695DC4">
        <w:rPr>
          <w:rFonts w:ascii="Times New Roman" w:hAnsi="Times New Roman" w:cs="Times New Roman"/>
          <w:color w:val="000000" w:themeColor="text1"/>
          <w:sz w:val="24"/>
          <w:szCs w:val="24"/>
        </w:rPr>
        <w:t>Wahyuni, 2015</w:t>
      </w:r>
      <w:r w:rsidR="00D46D7D" w:rsidRPr="00695DC4">
        <w:rPr>
          <w:rFonts w:ascii="Times New Roman" w:hAnsi="Times New Roman" w:cs="Times New Roman"/>
          <w:color w:val="000000" w:themeColor="text1"/>
          <w:sz w:val="24"/>
          <w:szCs w:val="24"/>
        </w:rPr>
        <w:t>)</w:t>
      </w:r>
      <w:r w:rsidR="00515407" w:rsidRPr="00695DC4">
        <w:rPr>
          <w:rFonts w:ascii="Times New Roman" w:hAnsi="Times New Roman" w:cs="Times New Roman"/>
          <w:color w:val="000000" w:themeColor="text1"/>
          <w:sz w:val="24"/>
          <w:szCs w:val="24"/>
        </w:rPr>
        <w:t>.</w:t>
      </w:r>
    </w:p>
    <w:p w14:paraId="272A917D" w14:textId="2AB15C6F" w:rsidR="00AF23A5" w:rsidRDefault="00AF23A5" w:rsidP="00AF23A5">
      <w:pPr>
        <w:spacing w:after="0" w:line="480" w:lineRule="auto"/>
        <w:jc w:val="both"/>
        <w:rPr>
          <w:rFonts w:ascii="Times New Roman" w:hAnsi="Times New Roman" w:cs="Times New Roman"/>
          <w:b/>
          <w:color w:val="000000" w:themeColor="text1"/>
          <w:sz w:val="24"/>
          <w:szCs w:val="24"/>
        </w:rPr>
      </w:pPr>
      <w:r w:rsidRPr="00AF23A5">
        <w:rPr>
          <w:rFonts w:ascii="Times New Roman" w:hAnsi="Times New Roman" w:cs="Times New Roman"/>
          <w:b/>
          <w:color w:val="000000" w:themeColor="text1"/>
          <w:sz w:val="24"/>
          <w:szCs w:val="24"/>
        </w:rPr>
        <w:t>3.12 Pembuatan Nano Sediaan</w:t>
      </w:r>
    </w:p>
    <w:p w14:paraId="7FEC32A5" w14:textId="23E54122" w:rsidR="00750E18" w:rsidRDefault="00AF23A5" w:rsidP="00750E18">
      <w:pPr>
        <w:spacing w:after="0" w:line="480" w:lineRule="auto"/>
        <w:ind w:firstLine="720"/>
        <w:jc w:val="both"/>
        <w:rPr>
          <w:rFonts w:ascii="Times New Roman" w:hAnsi="Times New Roman" w:cs="Times New Roman"/>
          <w:color w:val="000000" w:themeColor="text1"/>
          <w:sz w:val="24"/>
          <w:szCs w:val="24"/>
        </w:rPr>
      </w:pPr>
      <w:r w:rsidRPr="00AF23A5">
        <w:rPr>
          <w:rFonts w:ascii="Times New Roman" w:hAnsi="Times New Roman" w:cs="Times New Roman"/>
          <w:color w:val="000000" w:themeColor="text1"/>
          <w:sz w:val="24"/>
          <w:szCs w:val="24"/>
        </w:rPr>
        <w:t>Metode ini dilakukan dengan menggunakan alat</w:t>
      </w:r>
      <w:r>
        <w:rPr>
          <w:rFonts w:ascii="Times New Roman" w:hAnsi="Times New Roman" w:cs="Times New Roman"/>
          <w:color w:val="000000" w:themeColor="text1"/>
          <w:sz w:val="24"/>
          <w:szCs w:val="24"/>
        </w:rPr>
        <w:t xml:space="preserve"> homogenizer selama 4 jam dan sonikator selama 1 jam</w:t>
      </w:r>
      <w:r w:rsidR="00750E18">
        <w:rPr>
          <w:rFonts w:ascii="Times New Roman" w:hAnsi="Times New Roman" w:cs="Times New Roman"/>
          <w:color w:val="000000" w:themeColor="text1"/>
          <w:sz w:val="24"/>
          <w:szCs w:val="24"/>
        </w:rPr>
        <w:t>. Metode nano dapat dilihat sebagai berikut :</w:t>
      </w:r>
    </w:p>
    <w:p w14:paraId="5189ADF4" w14:textId="5124027B" w:rsidR="00750E18" w:rsidRPr="0015790F" w:rsidRDefault="00750E18" w:rsidP="00750E18">
      <w:pPr>
        <w:rPr>
          <w:rStyle w:val="relative"/>
          <w:rFonts w:ascii="Times New Roman" w:hAnsi="Times New Roman" w:cs="Times New Roman"/>
          <w:b/>
          <w:bCs/>
          <w:sz w:val="24"/>
          <w:szCs w:val="24"/>
        </w:rPr>
      </w:pPr>
      <w:r w:rsidRPr="0042390B">
        <w:rPr>
          <w:rFonts w:ascii="Times New Roman" w:hAnsi="Times New Roman" w:cs="Times New Roman"/>
          <w:b/>
          <w:bCs/>
          <w:color w:val="000000" w:themeColor="text1"/>
          <w:sz w:val="24"/>
          <w:szCs w:val="24"/>
        </w:rPr>
        <w:t>a.</w:t>
      </w:r>
      <w:r>
        <w:rPr>
          <w:rFonts w:ascii="Times New Roman" w:hAnsi="Times New Roman" w:cs="Times New Roman"/>
          <w:color w:val="000000" w:themeColor="text1"/>
          <w:sz w:val="24"/>
          <w:szCs w:val="24"/>
        </w:rPr>
        <w:t xml:space="preserve">  </w:t>
      </w:r>
      <w:r w:rsidRPr="0015790F">
        <w:rPr>
          <w:rStyle w:val="relative"/>
          <w:rFonts w:ascii="Times New Roman" w:hAnsi="Times New Roman" w:cs="Times New Roman"/>
          <w:b/>
          <w:bCs/>
          <w:sz w:val="24"/>
          <w:szCs w:val="24"/>
        </w:rPr>
        <w:t xml:space="preserve">Homogenisasi Tekanan Tinggi </w:t>
      </w:r>
    </w:p>
    <w:p w14:paraId="29E35CBC" w14:textId="77777777" w:rsidR="00750E18" w:rsidRDefault="00750E18" w:rsidP="00750E18">
      <w:pPr>
        <w:pStyle w:val="NormalWeb"/>
        <w:spacing w:after="0" w:line="480" w:lineRule="auto"/>
        <w:ind w:firstLine="709"/>
        <w:jc w:val="both"/>
        <w:rPr>
          <w:rStyle w:val="relative"/>
          <w:rFonts w:eastAsiaTheme="majorEastAsia"/>
        </w:rPr>
      </w:pPr>
      <w:r w:rsidRPr="003D2402">
        <w:rPr>
          <w:rFonts w:eastAsiaTheme="majorEastAsia"/>
        </w:rPr>
        <w:t xml:space="preserve">Metode homogenisasi tekanan tinggi melibatkan pemberian tekanan ekstrem (hingga puluhan ribu psi) sehingga cairan dipaksa melalui celah sempit, menghasilkan gaya geser dan turbulensi yang memecah droplet menjadi ukuran nano secara efisien. Pendekatan ini umum dipakai untuk memproduksi nanoemulsi dan nanopartikel lipid, karena </w:t>
      </w:r>
      <w:r w:rsidRPr="003D2402">
        <w:rPr>
          <w:rFonts w:eastAsiaTheme="majorEastAsia"/>
        </w:rPr>
        <w:lastRenderedPageBreak/>
        <w:t>menghasilkan ukuran partikel seragam dan stabil, serta mudah diskalakan untuk produksi masal</w:t>
      </w:r>
      <w:r>
        <w:rPr>
          <w:rFonts w:eastAsiaTheme="majorEastAsia"/>
        </w:rPr>
        <w:t xml:space="preserve"> (</w:t>
      </w:r>
      <w:r w:rsidRPr="00803D3B">
        <w:rPr>
          <w:rFonts w:eastAsiaTheme="majorEastAsia"/>
        </w:rPr>
        <w:t>Zhou</w:t>
      </w:r>
      <w:r>
        <w:rPr>
          <w:rFonts w:eastAsiaTheme="majorEastAsia"/>
        </w:rPr>
        <w:t xml:space="preserve"> </w:t>
      </w:r>
      <w:r w:rsidRPr="006C64D2">
        <w:rPr>
          <w:rFonts w:eastAsiaTheme="majorEastAsia"/>
          <w:i/>
          <w:iCs/>
        </w:rPr>
        <w:t>et al</w:t>
      </w:r>
      <w:r>
        <w:rPr>
          <w:rFonts w:eastAsiaTheme="majorEastAsia"/>
        </w:rPr>
        <w:t>., 2023).</w:t>
      </w:r>
    </w:p>
    <w:p w14:paraId="12695A29" w14:textId="0429290B" w:rsidR="00750E18" w:rsidRPr="00A04190" w:rsidRDefault="00750E18" w:rsidP="004042EF">
      <w:pPr>
        <w:pStyle w:val="NormalWeb"/>
        <w:spacing w:after="0" w:line="480" w:lineRule="auto"/>
        <w:ind w:left="284" w:hanging="284"/>
        <w:jc w:val="both"/>
        <w:outlineLvl w:val="1"/>
        <w:rPr>
          <w:rStyle w:val="relative"/>
          <w:rFonts w:eastAsiaTheme="majorEastAsia"/>
          <w:b/>
          <w:bCs/>
        </w:rPr>
      </w:pPr>
      <w:r>
        <w:rPr>
          <w:rStyle w:val="relative"/>
          <w:rFonts w:eastAsiaTheme="majorEastAsia"/>
          <w:b/>
          <w:bCs/>
        </w:rPr>
        <w:t>b.</w:t>
      </w:r>
      <w:r>
        <w:rPr>
          <w:rStyle w:val="relative"/>
          <w:rFonts w:eastAsiaTheme="majorEastAsia"/>
          <w:b/>
          <w:bCs/>
        </w:rPr>
        <w:tab/>
      </w:r>
      <w:r w:rsidRPr="00A04190">
        <w:rPr>
          <w:rStyle w:val="relative"/>
          <w:rFonts w:eastAsiaTheme="majorEastAsia"/>
          <w:b/>
          <w:bCs/>
        </w:rPr>
        <w:t xml:space="preserve">Sonikasi </w:t>
      </w:r>
    </w:p>
    <w:p w14:paraId="039FE03E" w14:textId="5929A925" w:rsidR="00750E18" w:rsidRPr="004042EF" w:rsidRDefault="00750E18" w:rsidP="004042EF">
      <w:pPr>
        <w:pStyle w:val="NormalWeb"/>
        <w:spacing w:after="0" w:line="480" w:lineRule="auto"/>
        <w:ind w:firstLine="709"/>
        <w:jc w:val="both"/>
        <w:rPr>
          <w:rFonts w:eastAsiaTheme="majorEastAsia"/>
        </w:rPr>
      </w:pPr>
      <w:r>
        <w:rPr>
          <w:rStyle w:val="relative"/>
          <w:rFonts w:eastAsiaTheme="majorEastAsia"/>
        </w:rPr>
        <w:t>Sonikasi menggunakan gelombang ultrasonik untuk menghasilkan kavitasi dalam larutan, yang menyebabkan pembentukan dan runtuhnya gelembung mikro, menghasilkan gaya geser yang tinggi dan memecah partikel menjadi ukuran nano.</w:t>
      </w:r>
      <w:r>
        <w:t xml:space="preserve"> </w:t>
      </w:r>
      <w:r>
        <w:rPr>
          <w:rStyle w:val="relative"/>
          <w:rFonts w:eastAsiaTheme="majorEastAsia"/>
        </w:rPr>
        <w:t>Metode ini efektif untuk menghasilkan nanoemulsi dan nanosuspensi dengan distribusi ukuran partikel yang sempit.</w:t>
      </w:r>
      <w:r>
        <w:t xml:space="preserve"> </w:t>
      </w:r>
      <w:r>
        <w:rPr>
          <w:rStyle w:val="relative"/>
          <w:rFonts w:eastAsiaTheme="majorEastAsia"/>
        </w:rPr>
        <w:t>Sonikasi juga dapat meningkatkan laju pelarutan dan stabilitas obat dalam formulasi (</w:t>
      </w:r>
      <w:r w:rsidRPr="00864C79">
        <w:rPr>
          <w:rFonts w:eastAsiaTheme="majorEastAsia"/>
        </w:rPr>
        <w:t>Alam</w:t>
      </w:r>
      <w:r>
        <w:rPr>
          <w:rFonts w:eastAsiaTheme="majorEastAsia"/>
        </w:rPr>
        <w:t xml:space="preserve"> </w:t>
      </w:r>
      <w:r w:rsidRPr="006C64D2">
        <w:rPr>
          <w:rFonts w:eastAsiaTheme="majorEastAsia"/>
          <w:i/>
          <w:iCs/>
        </w:rPr>
        <w:t>et al</w:t>
      </w:r>
      <w:r w:rsidRPr="00864C79">
        <w:rPr>
          <w:rFonts w:eastAsiaTheme="majorEastAsia"/>
        </w:rPr>
        <w:t>.</w:t>
      </w:r>
      <w:r>
        <w:rPr>
          <w:rFonts w:eastAsiaTheme="majorEastAsia"/>
        </w:rPr>
        <w:t>, 2023).</w:t>
      </w:r>
    </w:p>
    <w:p w14:paraId="3E34375E" w14:textId="30ACC3F6" w:rsidR="003316D8" w:rsidRPr="00695DC4" w:rsidRDefault="00AB1DA2" w:rsidP="00A47794">
      <w:pPr>
        <w:pStyle w:val="Heading2"/>
        <w:spacing w:line="480" w:lineRule="auto"/>
      </w:pPr>
      <w:bookmarkStart w:id="51" w:name="_Toc200813692"/>
      <w:r w:rsidRPr="00695DC4">
        <w:t>3.</w:t>
      </w:r>
      <w:r w:rsidR="00AF23A5">
        <w:rPr>
          <w:lang w:val="en-US"/>
        </w:rPr>
        <w:t>13</w:t>
      </w:r>
      <w:r w:rsidRPr="00695DC4">
        <w:rPr>
          <w:lang w:val="en-US"/>
        </w:rPr>
        <w:t xml:space="preserve"> </w:t>
      </w:r>
      <w:r w:rsidR="003316D8" w:rsidRPr="00695DC4">
        <w:t xml:space="preserve">Evaluasi Sediaan </w:t>
      </w:r>
      <w:r w:rsidR="00FC7498" w:rsidRPr="00695DC4">
        <w:t>Masker</w:t>
      </w:r>
      <w:r w:rsidR="003316D8" w:rsidRPr="00695DC4">
        <w:t xml:space="preserve"> </w:t>
      </w:r>
      <w:r w:rsidR="00CE38AB" w:rsidRPr="00695DC4">
        <w:t>Nanogel</w:t>
      </w:r>
      <w:bookmarkEnd w:id="51"/>
    </w:p>
    <w:p w14:paraId="526C96B6" w14:textId="7D4DD6FB" w:rsidR="003316D8" w:rsidRDefault="003316D8" w:rsidP="00AF23A5">
      <w:pPr>
        <w:pStyle w:val="Heading3"/>
        <w:tabs>
          <w:tab w:val="clear" w:pos="1440"/>
        </w:tabs>
        <w:spacing w:line="240" w:lineRule="auto"/>
        <w:ind w:left="709" w:hanging="709"/>
        <w:jc w:val="both"/>
        <w:rPr>
          <w:lang w:val="en-ID"/>
        </w:rPr>
      </w:pPr>
      <w:bookmarkStart w:id="52" w:name="_Toc200813693"/>
      <w:r w:rsidRPr="00695DC4">
        <w:rPr>
          <w:lang w:val="en-ID"/>
        </w:rPr>
        <w:t>3.</w:t>
      </w:r>
      <w:r w:rsidR="00AF23A5">
        <w:rPr>
          <w:lang w:val="en-ID"/>
        </w:rPr>
        <w:t>13.1</w:t>
      </w:r>
      <w:r w:rsidR="00AF23A5">
        <w:rPr>
          <w:lang w:val="en-ID"/>
        </w:rPr>
        <w:tab/>
      </w:r>
      <w:r w:rsidR="00826A86">
        <w:rPr>
          <w:lang w:val="en-ID"/>
        </w:rPr>
        <w:t xml:space="preserve">Pengamatan Stabilitas Fisik Sediaan </w:t>
      </w:r>
      <w:r w:rsidR="00CE3AC9">
        <w:rPr>
          <w:lang w:val="en-ID"/>
        </w:rPr>
        <w:t xml:space="preserve">Masker </w:t>
      </w:r>
      <w:r w:rsidR="00CE38AB">
        <w:rPr>
          <w:lang w:val="en-ID"/>
        </w:rPr>
        <w:t xml:space="preserve">Nanogel </w:t>
      </w:r>
      <w:r w:rsidR="00CE3AC9">
        <w:rPr>
          <w:lang w:val="en-ID"/>
        </w:rPr>
        <w:t>Pada Suhu Kamar</w:t>
      </w:r>
      <w:r w:rsidRPr="00695DC4">
        <w:rPr>
          <w:lang w:val="en-ID"/>
        </w:rPr>
        <w:t xml:space="preserve"> </w:t>
      </w:r>
      <w:bookmarkEnd w:id="52"/>
    </w:p>
    <w:p w14:paraId="4DCECA7D" w14:textId="77777777" w:rsidR="00AF23A5" w:rsidRPr="00AF23A5" w:rsidRDefault="00AF23A5" w:rsidP="00AF23A5">
      <w:pPr>
        <w:spacing w:after="0" w:line="240" w:lineRule="auto"/>
      </w:pPr>
    </w:p>
    <w:p w14:paraId="2E314DDD" w14:textId="113B0065" w:rsidR="00AB1DA2" w:rsidRDefault="007E10F2" w:rsidP="00AF23A5">
      <w:pPr>
        <w:pStyle w:val="BodyText"/>
        <w:spacing w:line="480" w:lineRule="auto"/>
        <w:ind w:firstLine="720"/>
        <w:jc w:val="both"/>
        <w:rPr>
          <w:lang w:val="en-ID"/>
        </w:rPr>
      </w:pPr>
      <w:r>
        <w:t xml:space="preserve">Uji </w:t>
      </w:r>
      <w:r w:rsidR="0073313D">
        <w:t xml:space="preserve">Stabilitas </w:t>
      </w:r>
      <w:r w:rsidR="009636AD">
        <w:t>pada penyimpanan suhu kamar</w:t>
      </w:r>
      <w:r w:rsidR="00AF23A5">
        <w:t xml:space="preserve"> selama 8 minggu</w:t>
      </w:r>
      <w:r w:rsidR="009636AD">
        <w:t xml:space="preserve"> dilakukan untuk menilai perubahan fisik suatu sediaan selama </w:t>
      </w:r>
      <w:r w:rsidR="008C4BFE">
        <w:t>penyimpanan untuk</w:t>
      </w:r>
      <w:r w:rsidR="000D0F7C">
        <w:t xml:space="preserve"> mengamati perubahan bentuk, warna, dan bau pada sediaan</w:t>
      </w:r>
      <w:r w:rsidR="00411E8F">
        <w:t xml:space="preserve"> yang mungkin terjadi.</w:t>
      </w:r>
      <w:r w:rsidR="00710386">
        <w:t xml:space="preserve"> </w:t>
      </w:r>
      <w:r w:rsidR="00A377E6" w:rsidRPr="00A377E6">
        <w:rPr>
          <w:lang w:val="en-ID"/>
        </w:rPr>
        <w:t xml:space="preserve">Ketidakstabilan sediaan dapat disebabkan oleh beberapa faktor, antara lain stabilitas bahan aktif, inkomtibilitas bahan aktif dengan bahan tambahan, metode pembuatan sediaan, kemasan, dan faktor luar. </w:t>
      </w:r>
      <w:r w:rsidR="00A377E6" w:rsidRPr="00A377E6">
        <w:rPr>
          <w:lang w:val="en-ID"/>
        </w:rPr>
        <w:lastRenderedPageBreak/>
        <w:t>Faktor luar yang dapat mempengaruhi stabilitas obat seperti suhu,</w:t>
      </w:r>
      <w:r w:rsidR="00710386">
        <w:rPr>
          <w:lang w:val="en-ID"/>
        </w:rPr>
        <w:t xml:space="preserve"> </w:t>
      </w:r>
      <w:r w:rsidR="00A377E6" w:rsidRPr="00A377E6">
        <w:rPr>
          <w:lang w:val="en-ID"/>
        </w:rPr>
        <w:t>kelembapan,</w:t>
      </w:r>
      <w:r w:rsidR="00710386">
        <w:rPr>
          <w:lang w:val="en-ID"/>
        </w:rPr>
        <w:t xml:space="preserve"> </w:t>
      </w:r>
      <w:r w:rsidR="00A377E6" w:rsidRPr="00A377E6">
        <w:rPr>
          <w:lang w:val="en-ID"/>
        </w:rPr>
        <w:t>udara</w:t>
      </w:r>
      <w:r w:rsidR="00710386">
        <w:rPr>
          <w:lang w:val="en-ID"/>
        </w:rPr>
        <w:t xml:space="preserve"> </w:t>
      </w:r>
      <w:r w:rsidR="00A377E6" w:rsidRPr="00A377E6">
        <w:rPr>
          <w:lang w:val="en-ID"/>
        </w:rPr>
        <w:t xml:space="preserve">dan </w:t>
      </w:r>
      <w:r w:rsidR="00710386">
        <w:rPr>
          <w:lang w:val="en-ID"/>
        </w:rPr>
        <w:t xml:space="preserve">Cahaya yang </w:t>
      </w:r>
      <w:r w:rsidR="00A377E6" w:rsidRPr="00A377E6">
        <w:rPr>
          <w:lang w:val="en-ID"/>
        </w:rPr>
        <w:t>menginduksi atau mempercepat reaksi yang berkurang nilainya</w:t>
      </w:r>
      <w:r w:rsidR="00BF3818">
        <w:rPr>
          <w:lang w:val="en-ID"/>
        </w:rPr>
        <w:t xml:space="preserve"> (Ariani &amp; Wulandari, 2020).</w:t>
      </w:r>
    </w:p>
    <w:p w14:paraId="04FD3ED1" w14:textId="5747EF90" w:rsidR="00697E64" w:rsidRDefault="00697E64" w:rsidP="00697E64">
      <w:pPr>
        <w:pStyle w:val="BodyText"/>
        <w:spacing w:line="480" w:lineRule="auto"/>
        <w:jc w:val="both"/>
        <w:rPr>
          <w:b/>
          <w:bCs/>
          <w:i/>
          <w:iCs/>
          <w:spacing w:val="-2"/>
        </w:rPr>
      </w:pPr>
      <w:r w:rsidRPr="003F18BE">
        <w:rPr>
          <w:b/>
          <w:bCs/>
          <w:spacing w:val="-2"/>
        </w:rPr>
        <w:t>3.</w:t>
      </w:r>
      <w:r w:rsidR="00AF23A5">
        <w:rPr>
          <w:b/>
          <w:bCs/>
          <w:spacing w:val="-2"/>
        </w:rPr>
        <w:t>13</w:t>
      </w:r>
      <w:r w:rsidRPr="003F18BE">
        <w:rPr>
          <w:b/>
          <w:bCs/>
          <w:spacing w:val="-2"/>
        </w:rPr>
        <w:t xml:space="preserve">.2 </w:t>
      </w:r>
      <w:r w:rsidR="003F18BE" w:rsidRPr="003F18BE">
        <w:rPr>
          <w:b/>
          <w:bCs/>
          <w:spacing w:val="-2"/>
        </w:rPr>
        <w:t xml:space="preserve">Uji </w:t>
      </w:r>
      <w:r w:rsidR="003F18BE" w:rsidRPr="003F18BE">
        <w:rPr>
          <w:b/>
          <w:bCs/>
          <w:i/>
          <w:iCs/>
          <w:spacing w:val="-2"/>
        </w:rPr>
        <w:t>Cycling test</w:t>
      </w:r>
    </w:p>
    <w:p w14:paraId="7F891EE6" w14:textId="6B842998" w:rsidR="003F18BE" w:rsidRPr="005B1D01" w:rsidRDefault="005B1D01" w:rsidP="00A649C8">
      <w:pPr>
        <w:pStyle w:val="BodyText"/>
        <w:spacing w:line="480" w:lineRule="auto"/>
        <w:jc w:val="both"/>
        <w:rPr>
          <w:spacing w:val="-2"/>
        </w:rPr>
      </w:pPr>
      <w:r>
        <w:rPr>
          <w:b/>
          <w:bCs/>
          <w:spacing w:val="-2"/>
        </w:rPr>
        <w:tab/>
      </w:r>
      <w:r w:rsidR="00AE1EC5">
        <w:rPr>
          <w:spacing w:val="-2"/>
        </w:rPr>
        <w:t>Sediaan dimasukkan kedalam wadah transparan</w:t>
      </w:r>
      <w:r w:rsidR="00042D0C">
        <w:rPr>
          <w:spacing w:val="-2"/>
        </w:rPr>
        <w:t xml:space="preserve"> kemudian disimpan pada</w:t>
      </w:r>
      <w:r w:rsidR="00AF23A5">
        <w:rPr>
          <w:spacing w:val="-2"/>
        </w:rPr>
        <w:t xml:space="preserve"> suhu 4</w:t>
      </w:r>
      <w:r w:rsidR="00BF1509">
        <w:rPr>
          <w:spacing w:val="-2"/>
        </w:rPr>
        <w:t>°C selama 24 jam lalu dipindahkan kedalam oven bersuhu 40</w:t>
      </w:r>
      <w:r w:rsidR="00892194">
        <w:rPr>
          <w:spacing w:val="-2"/>
        </w:rPr>
        <w:t>°C ± 20</w:t>
      </w:r>
      <w:r w:rsidR="00A649C8">
        <w:rPr>
          <w:spacing w:val="-2"/>
        </w:rPr>
        <w:t xml:space="preserve">°C selama 24 jam </w:t>
      </w:r>
      <w:r w:rsidR="00A85A1B">
        <w:rPr>
          <w:spacing w:val="-2"/>
        </w:rPr>
        <w:t xml:space="preserve">(1 siklus). Uji dilakukan sebanyak 6 siklus, kemudian </w:t>
      </w:r>
      <w:r w:rsidR="000C7584">
        <w:rPr>
          <w:spacing w:val="-2"/>
        </w:rPr>
        <w:t>diamati perubahan fisik yang terjadi</w:t>
      </w:r>
      <w:r w:rsidR="008F5EC8">
        <w:rPr>
          <w:spacing w:val="-2"/>
        </w:rPr>
        <w:t xml:space="preserve"> (</w:t>
      </w:r>
      <w:r w:rsidR="00D07AF9">
        <w:rPr>
          <w:spacing w:val="-2"/>
        </w:rPr>
        <w:t xml:space="preserve">Novrita </w:t>
      </w:r>
      <w:r w:rsidR="008300AC" w:rsidRPr="008300AC">
        <w:rPr>
          <w:i/>
          <w:iCs/>
          <w:spacing w:val="-2"/>
        </w:rPr>
        <w:t>et al</w:t>
      </w:r>
      <w:r w:rsidR="008300AC">
        <w:rPr>
          <w:spacing w:val="-2"/>
        </w:rPr>
        <w:t>., 20</w:t>
      </w:r>
      <w:r w:rsidR="00D07AF9">
        <w:rPr>
          <w:spacing w:val="-2"/>
        </w:rPr>
        <w:t>2</w:t>
      </w:r>
      <w:r w:rsidR="008300AC">
        <w:rPr>
          <w:spacing w:val="-2"/>
        </w:rPr>
        <w:t>4).</w:t>
      </w:r>
      <w:r w:rsidR="000C7584">
        <w:rPr>
          <w:spacing w:val="-2"/>
        </w:rPr>
        <w:t xml:space="preserve"> Cycling test bertujuan untuk </w:t>
      </w:r>
      <w:r w:rsidR="008F5EC8">
        <w:rPr>
          <w:spacing w:val="-2"/>
        </w:rPr>
        <w:t xml:space="preserve">menguji kestabilan </w:t>
      </w:r>
      <w:r w:rsidR="0042390B">
        <w:rPr>
          <w:spacing w:val="-2"/>
        </w:rPr>
        <w:t xml:space="preserve">pada sediaan gel </w:t>
      </w:r>
      <w:r w:rsidR="008F5EC8">
        <w:rPr>
          <w:spacing w:val="-2"/>
        </w:rPr>
        <w:t>(Budiman</w:t>
      </w:r>
      <w:r w:rsidR="00364578">
        <w:rPr>
          <w:spacing w:val="-2"/>
        </w:rPr>
        <w:t xml:space="preserve"> </w:t>
      </w:r>
      <w:r w:rsidR="00364578" w:rsidRPr="00364578">
        <w:rPr>
          <w:i/>
          <w:iCs/>
          <w:spacing w:val="-2"/>
        </w:rPr>
        <w:t>et al</w:t>
      </w:r>
      <w:r w:rsidR="00364578">
        <w:rPr>
          <w:spacing w:val="-2"/>
        </w:rPr>
        <w:t xml:space="preserve">., </w:t>
      </w:r>
      <w:r w:rsidR="008F5EC8">
        <w:rPr>
          <w:spacing w:val="-2"/>
        </w:rPr>
        <w:t>20</w:t>
      </w:r>
      <w:r w:rsidR="00364578">
        <w:rPr>
          <w:spacing w:val="-2"/>
        </w:rPr>
        <w:t>20</w:t>
      </w:r>
      <w:r w:rsidR="008F5EC8">
        <w:rPr>
          <w:spacing w:val="-2"/>
        </w:rPr>
        <w:t>)</w:t>
      </w:r>
      <w:r w:rsidR="008300AC">
        <w:rPr>
          <w:spacing w:val="-2"/>
        </w:rPr>
        <w:t>.</w:t>
      </w:r>
    </w:p>
    <w:p w14:paraId="727DF97B" w14:textId="2BF964C9" w:rsidR="007250A9" w:rsidRPr="00C45846" w:rsidRDefault="00AC5C63" w:rsidP="00AC5C63">
      <w:pPr>
        <w:pStyle w:val="BodyText"/>
        <w:spacing w:line="480" w:lineRule="auto"/>
        <w:jc w:val="both"/>
        <w:rPr>
          <w:b/>
          <w:bCs/>
        </w:rPr>
      </w:pPr>
      <w:r w:rsidRPr="00C45846">
        <w:rPr>
          <w:b/>
          <w:bCs/>
        </w:rPr>
        <w:t>3.</w:t>
      </w:r>
      <w:r w:rsidR="00AF23A5">
        <w:rPr>
          <w:b/>
          <w:bCs/>
        </w:rPr>
        <w:t>13</w:t>
      </w:r>
      <w:r w:rsidRPr="00C45846">
        <w:rPr>
          <w:b/>
          <w:bCs/>
        </w:rPr>
        <w:t xml:space="preserve">.3 </w:t>
      </w:r>
      <w:r w:rsidR="007250A9" w:rsidRPr="00C45846">
        <w:rPr>
          <w:b/>
          <w:bCs/>
        </w:rPr>
        <w:t xml:space="preserve">Uji </w:t>
      </w:r>
      <w:r w:rsidR="00AF23A5" w:rsidRPr="00C45846">
        <w:rPr>
          <w:b/>
          <w:bCs/>
        </w:rPr>
        <w:t xml:space="preserve">Derajat </w:t>
      </w:r>
      <w:r w:rsidR="007250A9" w:rsidRPr="00C45846">
        <w:rPr>
          <w:b/>
          <w:bCs/>
        </w:rPr>
        <w:t>Keasaman (</w:t>
      </w:r>
      <w:r w:rsidR="00D46D7D" w:rsidRPr="00C45846">
        <w:rPr>
          <w:b/>
          <w:bCs/>
        </w:rPr>
        <w:t>pH</w:t>
      </w:r>
      <w:r w:rsidR="007250A9" w:rsidRPr="00C45846">
        <w:rPr>
          <w:b/>
          <w:bCs/>
        </w:rPr>
        <w:t>)</w:t>
      </w:r>
    </w:p>
    <w:p w14:paraId="4E5FD2FB" w14:textId="5F9CC056" w:rsidR="007B143D" w:rsidRPr="00695DC4" w:rsidRDefault="008A77F9" w:rsidP="00AC5C63">
      <w:pPr>
        <w:pStyle w:val="BodyText"/>
        <w:spacing w:line="480" w:lineRule="auto"/>
        <w:ind w:firstLine="720"/>
        <w:jc w:val="both"/>
      </w:pPr>
      <w:r w:rsidRPr="00695DC4">
        <w:t>Uji pH dilakukan</w:t>
      </w:r>
      <w:r w:rsidR="000973BF">
        <w:t xml:space="preserve"> dengan </w:t>
      </w:r>
      <w:r w:rsidR="008E0ACC">
        <w:t xml:space="preserve">menggunakan alat pengukur pH </w:t>
      </w:r>
      <w:r w:rsidR="000D4487">
        <w:t xml:space="preserve">meter. Pertama </w:t>
      </w:r>
      <w:r w:rsidR="000973BF">
        <w:t xml:space="preserve">kalibrasi beaker glass </w:t>
      </w:r>
      <w:r w:rsidR="008E0ACC">
        <w:t>50 m</w:t>
      </w:r>
      <w:r w:rsidR="00AF23A5">
        <w:t>L</w:t>
      </w:r>
      <w:r w:rsidR="008E0ACC">
        <w:t xml:space="preserve"> </w:t>
      </w:r>
      <w:r w:rsidR="000D4487">
        <w:t xml:space="preserve">kemudian </w:t>
      </w:r>
      <w:r w:rsidRPr="00695DC4">
        <w:t xml:space="preserve">menimbang 1 g sediaan masker gel </w:t>
      </w:r>
      <w:r w:rsidR="00AF02E0">
        <w:t>lalu masukkan kedalam beaker glass 50 m</w:t>
      </w:r>
      <w:r w:rsidR="00AF23A5">
        <w:t>L</w:t>
      </w:r>
      <w:r w:rsidR="0092487E">
        <w:t xml:space="preserve"> kemudian </w:t>
      </w:r>
      <w:r w:rsidRPr="00695DC4">
        <w:t>diencerkan dengan 10 m</w:t>
      </w:r>
      <w:r w:rsidR="00F34E61" w:rsidRPr="00695DC4">
        <w:t>L</w:t>
      </w:r>
      <w:r w:rsidRPr="00695DC4">
        <w:t xml:space="preserve"> aquades</w:t>
      </w:r>
      <w:r w:rsidR="00DC0EB8">
        <w:t>.</w:t>
      </w:r>
      <w:r w:rsidRPr="00695DC4">
        <w:t xml:space="preserve"> </w:t>
      </w:r>
      <w:r w:rsidR="00110438">
        <w:t>Formulasi harus mencakup kisaran</w:t>
      </w:r>
      <w:r w:rsidR="00D06233">
        <w:t xml:space="preserve"> pH</w:t>
      </w:r>
      <w:r w:rsidR="00B06018" w:rsidRPr="00695DC4">
        <w:t xml:space="preserve"> </w:t>
      </w:r>
      <w:r w:rsidR="00D06233">
        <w:t>yang sesuai dengan kisaran p</w:t>
      </w:r>
      <w:r w:rsidR="00D976E4">
        <w:t>H kulit sekitar 4,5-6,5 dilakukan tiga kali pengulangan</w:t>
      </w:r>
      <w:r w:rsidR="00B06018" w:rsidRPr="00695DC4">
        <w:t xml:space="preserve"> (Oktavia, 2022).</w:t>
      </w:r>
    </w:p>
    <w:p w14:paraId="0FEDF0FE" w14:textId="511618D8" w:rsidR="00E50BCF" w:rsidRPr="00EC29FC" w:rsidRDefault="00EC29FC" w:rsidP="00EC29FC">
      <w:pPr>
        <w:pStyle w:val="ListParagraph"/>
        <w:widowControl w:val="0"/>
        <w:autoSpaceDE w:val="0"/>
        <w:autoSpaceDN w:val="0"/>
        <w:spacing w:after="0" w:line="480" w:lineRule="auto"/>
        <w:ind w:left="0"/>
        <w:rPr>
          <w:rFonts w:ascii="Times New Roman" w:hAnsi="Times New Roman" w:cs="Times New Roman"/>
          <w:b/>
          <w:bCs/>
          <w:sz w:val="24"/>
          <w:szCs w:val="24"/>
          <w:lang w:val="fi-FI"/>
        </w:rPr>
      </w:pPr>
      <w:r w:rsidRPr="00EC29FC">
        <w:rPr>
          <w:rFonts w:ascii="Times New Roman" w:hAnsi="Times New Roman" w:cs="Times New Roman"/>
          <w:b/>
          <w:bCs/>
          <w:sz w:val="24"/>
          <w:szCs w:val="24"/>
          <w:lang w:val="fi-FI"/>
        </w:rPr>
        <w:t>3.</w:t>
      </w:r>
      <w:r w:rsidR="00AF23A5">
        <w:rPr>
          <w:rFonts w:ascii="Times New Roman" w:hAnsi="Times New Roman" w:cs="Times New Roman"/>
          <w:b/>
          <w:bCs/>
          <w:sz w:val="24"/>
          <w:szCs w:val="24"/>
          <w:lang w:val="fi-FI"/>
        </w:rPr>
        <w:t>13</w:t>
      </w:r>
      <w:r w:rsidRPr="00EC29FC">
        <w:rPr>
          <w:rFonts w:ascii="Times New Roman" w:hAnsi="Times New Roman" w:cs="Times New Roman"/>
          <w:b/>
          <w:bCs/>
          <w:sz w:val="24"/>
          <w:szCs w:val="24"/>
          <w:lang w:val="fi-FI"/>
        </w:rPr>
        <w:t xml:space="preserve">.4 </w:t>
      </w:r>
      <w:r w:rsidR="00E50BCF" w:rsidRPr="00EC29FC">
        <w:rPr>
          <w:rFonts w:ascii="Times New Roman" w:hAnsi="Times New Roman" w:cs="Times New Roman"/>
          <w:b/>
          <w:bCs/>
          <w:sz w:val="24"/>
          <w:szCs w:val="24"/>
          <w:lang w:val="fi-FI"/>
        </w:rPr>
        <w:t>Uji Viskositas</w:t>
      </w:r>
    </w:p>
    <w:p w14:paraId="4E17E376" w14:textId="1AB1F811" w:rsidR="002B18E3" w:rsidRPr="00695DC4" w:rsidRDefault="00E50BCF" w:rsidP="004F16EA">
      <w:pPr>
        <w:widowControl w:val="0"/>
        <w:autoSpaceDE w:val="0"/>
        <w:autoSpaceDN w:val="0"/>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lastRenderedPageBreak/>
        <w:t xml:space="preserve">Uji viskositas dilakukan untuk mengetahui bagaimana tingkat kekentalan sediaan. Pengujian ini menggunakan alat viskometer </w:t>
      </w:r>
      <w:r w:rsidRPr="00695DC4">
        <w:rPr>
          <w:rFonts w:ascii="Times New Roman" w:hAnsi="Times New Roman" w:cs="Times New Roman"/>
          <w:i/>
          <w:iCs/>
          <w:sz w:val="24"/>
          <w:szCs w:val="24"/>
          <w:lang w:val="fi-FI"/>
        </w:rPr>
        <w:t>b</w:t>
      </w:r>
      <w:r w:rsidR="002B18E3" w:rsidRPr="00695DC4">
        <w:rPr>
          <w:rFonts w:ascii="Times New Roman" w:hAnsi="Times New Roman" w:cs="Times New Roman"/>
          <w:i/>
          <w:iCs/>
          <w:sz w:val="24"/>
          <w:szCs w:val="24"/>
          <w:lang w:val="fi-FI"/>
        </w:rPr>
        <w:t>-one plus</w:t>
      </w:r>
      <w:r w:rsidRPr="00695DC4">
        <w:rPr>
          <w:rFonts w:ascii="Times New Roman" w:hAnsi="Times New Roman" w:cs="Times New Roman"/>
          <w:sz w:val="24"/>
          <w:szCs w:val="24"/>
          <w:lang w:val="fi-FI"/>
        </w:rPr>
        <w:t xml:space="preserve">. Ukuran spindle yang digunakan nomor 4 dengan cara pengunci spindle diputar searah jarum jam dengan kecepatan </w:t>
      </w:r>
      <w:r w:rsidR="0042390B">
        <w:rPr>
          <w:rFonts w:ascii="Times New Roman" w:hAnsi="Times New Roman" w:cs="Times New Roman"/>
          <w:sz w:val="24"/>
          <w:szCs w:val="24"/>
          <w:lang w:val="fi-FI"/>
        </w:rPr>
        <w:t>5</w:t>
      </w:r>
      <w:r w:rsidRPr="00695DC4">
        <w:rPr>
          <w:rFonts w:ascii="Times New Roman" w:hAnsi="Times New Roman" w:cs="Times New Roman"/>
          <w:sz w:val="24"/>
          <w:szCs w:val="24"/>
          <w:lang w:val="fi-FI"/>
        </w:rPr>
        <w:t>0 putaran per menit (rpm)</w:t>
      </w:r>
      <w:r w:rsidR="0042390B">
        <w:rPr>
          <w:rFonts w:ascii="Times New Roman" w:hAnsi="Times New Roman" w:cs="Times New Roman"/>
          <w:sz w:val="24"/>
          <w:szCs w:val="24"/>
          <w:lang w:val="fi-FI"/>
        </w:rPr>
        <w:t xml:space="preserve"> selama 10 detik.</w:t>
      </w:r>
      <w:r w:rsidRPr="00695DC4">
        <w:rPr>
          <w:rFonts w:ascii="Times New Roman" w:hAnsi="Times New Roman" w:cs="Times New Roman"/>
          <w:sz w:val="24"/>
          <w:szCs w:val="24"/>
          <w:lang w:val="fi-FI"/>
        </w:rPr>
        <w:t xml:space="preserve"> Setelah itu, dimasukkan</w:t>
      </w:r>
      <w:r w:rsidR="002B18E3"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sediaan pada wadah dicelupkan spindle ke dalam wadah hingga mencapai tanda batas. nilai c</w:t>
      </w:r>
      <w:r w:rsidR="00240A7B">
        <w:rPr>
          <w:rFonts w:ascii="Times New Roman" w:hAnsi="Times New Roman" w:cs="Times New Roman"/>
          <w:sz w:val="24"/>
          <w:szCs w:val="24"/>
          <w:lang w:val="fi-FI"/>
        </w:rPr>
        <w:t>P</w:t>
      </w:r>
      <w:r w:rsidRPr="00695DC4">
        <w:rPr>
          <w:rFonts w:ascii="Times New Roman" w:hAnsi="Times New Roman" w:cs="Times New Roman"/>
          <w:sz w:val="24"/>
          <w:szCs w:val="24"/>
          <w:lang w:val="fi-FI"/>
        </w:rPr>
        <w:t xml:space="preserve">s yang muncul dicatat sebagai viskositasnya (Sukmawati </w:t>
      </w:r>
      <w:r w:rsidRPr="00240A7B">
        <w:rPr>
          <w:rFonts w:ascii="Times New Roman" w:hAnsi="Times New Roman" w:cs="Times New Roman"/>
          <w:i/>
          <w:iCs/>
          <w:sz w:val="24"/>
          <w:szCs w:val="24"/>
          <w:lang w:val="fi-FI"/>
        </w:rPr>
        <w:t>et al</w:t>
      </w:r>
      <w:r w:rsidRPr="00695DC4">
        <w:rPr>
          <w:rFonts w:ascii="Times New Roman" w:hAnsi="Times New Roman" w:cs="Times New Roman"/>
          <w:sz w:val="24"/>
          <w:szCs w:val="24"/>
          <w:lang w:val="fi-FI"/>
        </w:rPr>
        <w:t>.,</w:t>
      </w:r>
      <w:r w:rsidR="00240A7B">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2013).</w:t>
      </w:r>
    </w:p>
    <w:p w14:paraId="1080464E" w14:textId="23DE5F8C" w:rsidR="002B18E3" w:rsidRPr="00240A7B" w:rsidRDefault="00240A7B" w:rsidP="00240A7B">
      <w:pPr>
        <w:pStyle w:val="ListParagraph"/>
        <w:widowControl w:val="0"/>
        <w:autoSpaceDE w:val="0"/>
        <w:autoSpaceDN w:val="0"/>
        <w:spacing w:after="0" w:line="480" w:lineRule="auto"/>
        <w:ind w:left="142" w:hanging="142"/>
        <w:jc w:val="both"/>
        <w:rPr>
          <w:rFonts w:ascii="Times New Roman" w:hAnsi="Times New Roman" w:cs="Times New Roman"/>
          <w:b/>
          <w:bCs/>
          <w:sz w:val="24"/>
          <w:szCs w:val="24"/>
          <w:lang w:val="fi-FI"/>
        </w:rPr>
      </w:pPr>
      <w:r w:rsidRPr="00240A7B">
        <w:rPr>
          <w:rFonts w:ascii="Times New Roman" w:hAnsi="Times New Roman" w:cs="Times New Roman"/>
          <w:b/>
          <w:bCs/>
          <w:sz w:val="24"/>
          <w:szCs w:val="24"/>
          <w:lang w:val="fi-FI"/>
        </w:rPr>
        <w:t>3.</w:t>
      </w:r>
      <w:r w:rsidR="002B2D24">
        <w:rPr>
          <w:rFonts w:ascii="Times New Roman" w:hAnsi="Times New Roman" w:cs="Times New Roman"/>
          <w:b/>
          <w:bCs/>
          <w:sz w:val="24"/>
          <w:szCs w:val="24"/>
          <w:lang w:val="fi-FI"/>
        </w:rPr>
        <w:t>13</w:t>
      </w:r>
      <w:r w:rsidRPr="00240A7B">
        <w:rPr>
          <w:rFonts w:ascii="Times New Roman" w:hAnsi="Times New Roman" w:cs="Times New Roman"/>
          <w:b/>
          <w:bCs/>
          <w:sz w:val="24"/>
          <w:szCs w:val="24"/>
          <w:lang w:val="fi-FI"/>
        </w:rPr>
        <w:t xml:space="preserve">.5 </w:t>
      </w:r>
      <w:r w:rsidR="002B18E3" w:rsidRPr="00240A7B">
        <w:rPr>
          <w:rFonts w:ascii="Times New Roman" w:hAnsi="Times New Roman" w:cs="Times New Roman"/>
          <w:b/>
          <w:bCs/>
          <w:sz w:val="24"/>
          <w:szCs w:val="24"/>
          <w:lang w:val="fi-FI"/>
        </w:rPr>
        <w:t>Uji Daya Sebar</w:t>
      </w:r>
    </w:p>
    <w:p w14:paraId="2415C800" w14:textId="5646A6E1" w:rsidR="002B18E3" w:rsidRPr="00695DC4" w:rsidRDefault="002B18E3" w:rsidP="0040286D">
      <w:pPr>
        <w:widowControl w:val="0"/>
        <w:autoSpaceDE w:val="0"/>
        <w:autoSpaceDN w:val="0"/>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Ditimbang 500 mg gel diletakan di tengah kaca bulat berskala, sebelumnya ditimbang dahulu kaca yang lain dan diletakan kaca tersebut di atas gel dan dibiarkan selama 1 menit. Kemudian diukur beberapa diameter gel yang menyebar dengan mengambil panjang rata-rata diameter dari beberapa sisi. Kemudian ditambahkan 50 mg beban tambahan dan didiamkan selama 1 menit. Dicatat diameter gel yang menyebar dan diteruskan dengan menambah tiap kali beban tambahan 50</w:t>
      </w:r>
      <w:r w:rsidR="00FA4DE6"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 xml:space="preserve"> mg (Noval</w:t>
      </w:r>
      <w:r w:rsidR="00F71BA1">
        <w:rPr>
          <w:rFonts w:ascii="Times New Roman" w:hAnsi="Times New Roman" w:cs="Times New Roman"/>
          <w:sz w:val="24"/>
          <w:szCs w:val="24"/>
          <w:lang w:val="fi-FI"/>
        </w:rPr>
        <w:t xml:space="preserve"> </w:t>
      </w:r>
      <w:r w:rsidR="00F71BA1" w:rsidRPr="00F71BA1">
        <w:rPr>
          <w:rFonts w:ascii="Times New Roman" w:hAnsi="Times New Roman" w:cs="Times New Roman"/>
          <w:i/>
          <w:iCs/>
          <w:sz w:val="24"/>
          <w:szCs w:val="24"/>
          <w:lang w:val="fi-FI"/>
        </w:rPr>
        <w:t>et al</w:t>
      </w:r>
      <w:r w:rsidR="00F71BA1">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2020).</w:t>
      </w:r>
    </w:p>
    <w:p w14:paraId="1FBDBF2D" w14:textId="2DFF353E" w:rsidR="00FA4DE6" w:rsidRPr="00F71BA1" w:rsidRDefault="00F71BA1" w:rsidP="00F71BA1">
      <w:pPr>
        <w:widowControl w:val="0"/>
        <w:autoSpaceDE w:val="0"/>
        <w:autoSpaceDN w:val="0"/>
        <w:spacing w:after="0" w:line="480" w:lineRule="auto"/>
        <w:jc w:val="both"/>
        <w:rPr>
          <w:rFonts w:ascii="Times New Roman" w:hAnsi="Times New Roman" w:cs="Times New Roman"/>
          <w:b/>
          <w:bCs/>
          <w:sz w:val="24"/>
          <w:szCs w:val="24"/>
          <w:lang w:val="fi-FI"/>
        </w:rPr>
      </w:pPr>
      <w:r w:rsidRPr="00F71BA1">
        <w:rPr>
          <w:rFonts w:ascii="Times New Roman" w:hAnsi="Times New Roman" w:cs="Times New Roman"/>
          <w:b/>
          <w:bCs/>
          <w:sz w:val="24"/>
          <w:szCs w:val="24"/>
          <w:lang w:val="fi-FI"/>
        </w:rPr>
        <w:t>3.</w:t>
      </w:r>
      <w:r w:rsidR="002B2D24">
        <w:rPr>
          <w:rFonts w:ascii="Times New Roman" w:hAnsi="Times New Roman" w:cs="Times New Roman"/>
          <w:b/>
          <w:bCs/>
          <w:sz w:val="24"/>
          <w:szCs w:val="24"/>
          <w:lang w:val="fi-FI"/>
        </w:rPr>
        <w:t>13</w:t>
      </w:r>
      <w:r w:rsidRPr="00F71BA1">
        <w:rPr>
          <w:rFonts w:ascii="Times New Roman" w:hAnsi="Times New Roman" w:cs="Times New Roman"/>
          <w:b/>
          <w:bCs/>
          <w:sz w:val="24"/>
          <w:szCs w:val="24"/>
          <w:lang w:val="fi-FI"/>
        </w:rPr>
        <w:t xml:space="preserve">.6 </w:t>
      </w:r>
      <w:r w:rsidR="00FA4DE6" w:rsidRPr="00F71BA1">
        <w:rPr>
          <w:rFonts w:ascii="Times New Roman" w:hAnsi="Times New Roman" w:cs="Times New Roman"/>
          <w:b/>
          <w:bCs/>
          <w:sz w:val="24"/>
          <w:szCs w:val="24"/>
          <w:lang w:val="fi-FI"/>
        </w:rPr>
        <w:t>Uji Daya Lekat</w:t>
      </w:r>
    </w:p>
    <w:p w14:paraId="4D5BD62C" w14:textId="48ADB139" w:rsidR="00FA4DE6" w:rsidRPr="00695DC4" w:rsidRDefault="00FA4DE6" w:rsidP="00F71BA1">
      <w:pPr>
        <w:widowControl w:val="0"/>
        <w:autoSpaceDE w:val="0"/>
        <w:autoSpaceDN w:val="0"/>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ngujian daya lekat dilakukan dengan cara menimbang 0,5 g gel yang diletakkan pada salah satu permukaan kaca objek kemudian ditutup dengan kaca objek yang lain. Kaca </w:t>
      </w:r>
      <w:r w:rsidRPr="00695DC4">
        <w:rPr>
          <w:rFonts w:ascii="Times New Roman" w:hAnsi="Times New Roman" w:cs="Times New Roman"/>
          <w:sz w:val="24"/>
          <w:szCs w:val="24"/>
          <w:lang w:val="fi-FI"/>
        </w:rPr>
        <w:lastRenderedPageBreak/>
        <w:t>objek ditindih dengan beban 1 kg selama 5 menit. Kaca objek yang berhimpit kemudian dipasang pada alat uji daya lekat dan bersamaan dengan pemberian beban 80 g pada alat uji daya lekat, catat waktu ketika lekatan terlepas dengan menurunkan beban 80 g (Sari</w:t>
      </w:r>
      <w:r w:rsidR="00665237" w:rsidRPr="00695DC4">
        <w:rPr>
          <w:rFonts w:ascii="Times New Roman" w:hAnsi="Times New Roman" w:cs="Times New Roman"/>
          <w:sz w:val="24"/>
          <w:szCs w:val="24"/>
          <w:lang w:val="fi-FI"/>
        </w:rPr>
        <w:t xml:space="preserve"> et al., </w:t>
      </w:r>
      <w:r w:rsidRPr="00695DC4">
        <w:rPr>
          <w:rFonts w:ascii="Times New Roman" w:hAnsi="Times New Roman" w:cs="Times New Roman"/>
          <w:sz w:val="24"/>
          <w:szCs w:val="24"/>
          <w:lang w:val="fi-FI"/>
        </w:rPr>
        <w:t>2016).</w:t>
      </w:r>
    </w:p>
    <w:p w14:paraId="6034C795" w14:textId="4AE61627" w:rsidR="00FA4DE6" w:rsidRPr="00CD5AF3" w:rsidRDefault="00CD5AF3" w:rsidP="00CD5AF3">
      <w:pPr>
        <w:widowControl w:val="0"/>
        <w:autoSpaceDE w:val="0"/>
        <w:autoSpaceDN w:val="0"/>
        <w:spacing w:after="0" w:line="480" w:lineRule="auto"/>
        <w:jc w:val="both"/>
        <w:rPr>
          <w:rFonts w:ascii="Times New Roman" w:hAnsi="Times New Roman" w:cs="Times New Roman"/>
          <w:b/>
          <w:bCs/>
          <w:sz w:val="24"/>
          <w:szCs w:val="24"/>
          <w:lang w:val="fi-FI"/>
        </w:rPr>
      </w:pPr>
      <w:r w:rsidRPr="00CD5AF3">
        <w:rPr>
          <w:rFonts w:ascii="Times New Roman" w:hAnsi="Times New Roman" w:cs="Times New Roman"/>
          <w:b/>
          <w:bCs/>
          <w:sz w:val="24"/>
          <w:szCs w:val="24"/>
          <w:lang w:val="fi-FI"/>
        </w:rPr>
        <w:t>3.</w:t>
      </w:r>
      <w:r w:rsidR="002B2D24">
        <w:rPr>
          <w:rFonts w:ascii="Times New Roman" w:hAnsi="Times New Roman" w:cs="Times New Roman"/>
          <w:b/>
          <w:bCs/>
          <w:sz w:val="24"/>
          <w:szCs w:val="24"/>
          <w:lang w:val="fi-FI"/>
        </w:rPr>
        <w:t>13</w:t>
      </w:r>
      <w:r w:rsidRPr="00CD5AF3">
        <w:rPr>
          <w:rFonts w:ascii="Times New Roman" w:hAnsi="Times New Roman" w:cs="Times New Roman"/>
          <w:b/>
          <w:bCs/>
          <w:sz w:val="24"/>
          <w:szCs w:val="24"/>
          <w:lang w:val="fi-FI"/>
        </w:rPr>
        <w:t xml:space="preserve">.7 </w:t>
      </w:r>
      <w:r w:rsidR="00FA4DE6" w:rsidRPr="00CD5AF3">
        <w:rPr>
          <w:rFonts w:ascii="Times New Roman" w:hAnsi="Times New Roman" w:cs="Times New Roman"/>
          <w:b/>
          <w:bCs/>
          <w:sz w:val="24"/>
          <w:szCs w:val="24"/>
          <w:lang w:val="fi-FI"/>
        </w:rPr>
        <w:t>Uji Homogenitas</w:t>
      </w:r>
    </w:p>
    <w:p w14:paraId="63D98A46" w14:textId="26492F0A" w:rsidR="00FA4DE6" w:rsidRDefault="00FA4DE6" w:rsidP="00CD5AF3">
      <w:pPr>
        <w:widowControl w:val="0"/>
        <w:autoSpaceDE w:val="0"/>
        <w:autoSpaceDN w:val="0"/>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ngujian homogenitas sediaan dilakukan dengan meletakkan sampel gel pada </w:t>
      </w:r>
      <w:r w:rsidR="00E779A9">
        <w:rPr>
          <w:rFonts w:ascii="Times New Roman" w:hAnsi="Times New Roman" w:cs="Times New Roman"/>
          <w:sz w:val="24"/>
          <w:szCs w:val="24"/>
          <w:lang w:val="fi-FI"/>
        </w:rPr>
        <w:t>objek glass</w:t>
      </w:r>
      <w:r w:rsidR="000B0F80">
        <w:rPr>
          <w:rFonts w:ascii="Times New Roman" w:hAnsi="Times New Roman" w:cs="Times New Roman"/>
          <w:sz w:val="24"/>
          <w:szCs w:val="24"/>
          <w:lang w:val="fi-FI"/>
        </w:rPr>
        <w:t xml:space="preserve">. </w:t>
      </w:r>
      <w:r w:rsidR="00AF23A5" w:rsidRPr="00695DC4">
        <w:rPr>
          <w:rFonts w:ascii="Times New Roman" w:hAnsi="Times New Roman" w:cs="Times New Roman"/>
          <w:sz w:val="24"/>
          <w:szCs w:val="24"/>
          <w:lang w:val="fi-FI"/>
        </w:rPr>
        <w:t xml:space="preserve">Sediaan </w:t>
      </w:r>
      <w:r w:rsidRPr="00695DC4">
        <w:rPr>
          <w:rFonts w:ascii="Times New Roman" w:hAnsi="Times New Roman" w:cs="Times New Roman"/>
          <w:sz w:val="24"/>
          <w:szCs w:val="24"/>
          <w:lang w:val="fi-FI"/>
        </w:rPr>
        <w:t>harus menunjukkan susunan yang homogen dan tidak terlihat adanya butiran kasar</w:t>
      </w:r>
      <w:r w:rsidR="00665237"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 xml:space="preserve">(Marpaung </w:t>
      </w:r>
      <w:r w:rsidRPr="000B0F80">
        <w:rPr>
          <w:rFonts w:ascii="Times New Roman" w:hAnsi="Times New Roman" w:cs="Times New Roman"/>
          <w:i/>
          <w:iCs/>
          <w:sz w:val="24"/>
          <w:szCs w:val="24"/>
          <w:lang w:val="fi-FI"/>
        </w:rPr>
        <w:t>et al</w:t>
      </w:r>
      <w:r w:rsidRPr="00695DC4">
        <w:rPr>
          <w:rFonts w:ascii="Times New Roman" w:hAnsi="Times New Roman" w:cs="Times New Roman"/>
          <w:sz w:val="24"/>
          <w:szCs w:val="24"/>
          <w:lang w:val="fi-FI"/>
        </w:rPr>
        <w:t>., 2024).</w:t>
      </w:r>
    </w:p>
    <w:p w14:paraId="58250487" w14:textId="4C126674" w:rsidR="002F550F" w:rsidRPr="00695DC4" w:rsidRDefault="002F550F" w:rsidP="002F550F">
      <w:pPr>
        <w:pStyle w:val="Heading3"/>
        <w:tabs>
          <w:tab w:val="clear" w:pos="1440"/>
        </w:tabs>
        <w:rPr>
          <w:lang w:val="id"/>
        </w:rPr>
      </w:pPr>
      <w:r>
        <w:t>3.</w:t>
      </w:r>
      <w:r w:rsidR="002B2D24">
        <w:t>14</w:t>
      </w:r>
      <w:r>
        <w:t xml:space="preserve"> </w:t>
      </w:r>
      <w:r w:rsidRPr="00695DC4">
        <w:rPr>
          <w:lang w:val="id"/>
        </w:rPr>
        <w:t>Uji Iritasi Pada Sukarelawan</w:t>
      </w:r>
    </w:p>
    <w:p w14:paraId="1F2B8FA1" w14:textId="75ECFE57" w:rsidR="002F550F" w:rsidRPr="00695DC4" w:rsidRDefault="002F550F" w:rsidP="002F550F">
      <w:pPr>
        <w:pStyle w:val="BodyText"/>
        <w:spacing w:line="480" w:lineRule="auto"/>
        <w:ind w:firstLine="720"/>
        <w:jc w:val="both"/>
      </w:pPr>
      <w:r w:rsidRPr="00695DC4">
        <w:t>Uji</w:t>
      </w:r>
      <w:r w:rsidRPr="00695DC4">
        <w:rPr>
          <w:spacing w:val="-15"/>
        </w:rPr>
        <w:t xml:space="preserve"> </w:t>
      </w:r>
      <w:r w:rsidRPr="00695DC4">
        <w:t>iritasi</w:t>
      </w:r>
      <w:r w:rsidRPr="00695DC4">
        <w:rPr>
          <w:spacing w:val="-15"/>
        </w:rPr>
        <w:t xml:space="preserve"> </w:t>
      </w:r>
      <w:r w:rsidRPr="00695DC4">
        <w:t>dilakukan</w:t>
      </w:r>
      <w:r w:rsidRPr="00695DC4">
        <w:rPr>
          <w:spacing w:val="-15"/>
        </w:rPr>
        <w:t xml:space="preserve"> </w:t>
      </w:r>
      <w:r w:rsidRPr="00695DC4">
        <w:t>terhadap</w:t>
      </w:r>
      <w:r w:rsidRPr="00695DC4">
        <w:rPr>
          <w:spacing w:val="-15"/>
        </w:rPr>
        <w:t xml:space="preserve"> </w:t>
      </w:r>
      <w:r w:rsidRPr="00695DC4">
        <w:t>15</w:t>
      </w:r>
      <w:r w:rsidRPr="00695DC4">
        <w:rPr>
          <w:spacing w:val="-15"/>
        </w:rPr>
        <w:t xml:space="preserve"> </w:t>
      </w:r>
      <w:r w:rsidRPr="00695DC4">
        <w:t>orang</w:t>
      </w:r>
      <w:r w:rsidRPr="00695DC4">
        <w:rPr>
          <w:spacing w:val="-15"/>
        </w:rPr>
        <w:t xml:space="preserve"> </w:t>
      </w:r>
      <w:r w:rsidRPr="00695DC4">
        <w:t>sukarelawan</w:t>
      </w:r>
      <w:r w:rsidRPr="00695DC4">
        <w:rPr>
          <w:spacing w:val="-14"/>
        </w:rPr>
        <w:t xml:space="preserve"> </w:t>
      </w:r>
      <w:r w:rsidRPr="00695DC4">
        <w:t>yang</w:t>
      </w:r>
      <w:r w:rsidRPr="00695DC4">
        <w:rPr>
          <w:spacing w:val="-13"/>
        </w:rPr>
        <w:t xml:space="preserve"> </w:t>
      </w:r>
      <w:r w:rsidRPr="00695DC4">
        <w:t>sebelumnya</w:t>
      </w:r>
      <w:r w:rsidRPr="00695DC4">
        <w:rPr>
          <w:spacing w:val="-14"/>
        </w:rPr>
        <w:t xml:space="preserve"> </w:t>
      </w:r>
      <w:r w:rsidRPr="00695DC4">
        <w:t>diberikan surat pernyataan yang menyatakan bahwa bersedia menjadi sukarelawan dan juga diberik an informasi terkait dengan uji iritasi dan bagaimana cara mengatahui adanya iritasi atau tidak. Pengujiaannya dilakukan dengan cara sedikit sediaan di</w:t>
      </w:r>
      <w:r w:rsidR="00F81350">
        <w:t>oleskan</w:t>
      </w:r>
      <w:r w:rsidRPr="00695DC4">
        <w:t xml:space="preserve"> pada bagian belakang </w:t>
      </w:r>
      <w:r w:rsidR="00EB0BE8">
        <w:t xml:space="preserve">lengan </w:t>
      </w:r>
      <w:r w:rsidRPr="00695DC4">
        <w:t>t</w:t>
      </w:r>
      <w:r w:rsidR="00EB0BE8">
        <w:t>angan</w:t>
      </w:r>
      <w:r w:rsidRPr="00695DC4">
        <w:t xml:space="preserve"> sukarelawan. Kemudian dibiarkan selama</w:t>
      </w:r>
      <w:r w:rsidRPr="00695DC4">
        <w:rPr>
          <w:spacing w:val="-9"/>
        </w:rPr>
        <w:t xml:space="preserve"> </w:t>
      </w:r>
      <w:r w:rsidRPr="00695DC4">
        <w:t>24</w:t>
      </w:r>
      <w:r w:rsidRPr="00695DC4">
        <w:rPr>
          <w:spacing w:val="-8"/>
        </w:rPr>
        <w:t xml:space="preserve"> </w:t>
      </w:r>
      <w:r w:rsidRPr="00695DC4">
        <w:t>jam</w:t>
      </w:r>
      <w:r w:rsidRPr="00695DC4">
        <w:rPr>
          <w:spacing w:val="-15"/>
        </w:rPr>
        <w:t xml:space="preserve"> </w:t>
      </w:r>
      <w:r w:rsidRPr="00695DC4">
        <w:t>dan</w:t>
      </w:r>
      <w:r w:rsidRPr="00695DC4">
        <w:rPr>
          <w:spacing w:val="-12"/>
        </w:rPr>
        <w:t xml:space="preserve"> </w:t>
      </w:r>
      <w:r w:rsidRPr="00695DC4">
        <w:t>dilihat apakah</w:t>
      </w:r>
      <w:r w:rsidRPr="00695DC4">
        <w:rPr>
          <w:spacing w:val="-12"/>
        </w:rPr>
        <w:t xml:space="preserve"> </w:t>
      </w:r>
      <w:r w:rsidRPr="00695DC4">
        <w:t>ada</w:t>
      </w:r>
      <w:r w:rsidRPr="00695DC4">
        <w:rPr>
          <w:spacing w:val="-9"/>
        </w:rPr>
        <w:t xml:space="preserve"> </w:t>
      </w:r>
      <w:r w:rsidRPr="00695DC4">
        <w:t>terjadi</w:t>
      </w:r>
      <w:r w:rsidRPr="00695DC4">
        <w:rPr>
          <w:spacing w:val="-14"/>
        </w:rPr>
        <w:t xml:space="preserve"> </w:t>
      </w:r>
      <w:r w:rsidRPr="00695DC4">
        <w:t>perubahan</w:t>
      </w:r>
      <w:r w:rsidRPr="00695DC4">
        <w:rPr>
          <w:spacing w:val="-12"/>
        </w:rPr>
        <w:t xml:space="preserve"> </w:t>
      </w:r>
      <w:r w:rsidRPr="00695DC4">
        <w:t>(Wasitaatmadja,</w:t>
      </w:r>
      <w:r w:rsidRPr="00695DC4">
        <w:rPr>
          <w:spacing w:val="-6"/>
        </w:rPr>
        <w:t xml:space="preserve"> </w:t>
      </w:r>
      <w:r w:rsidRPr="00695DC4">
        <w:t>1997).</w:t>
      </w:r>
      <w:r w:rsidRPr="00695DC4">
        <w:rPr>
          <w:spacing w:val="-10"/>
        </w:rPr>
        <w:t xml:space="preserve"> </w:t>
      </w:r>
      <w:r w:rsidRPr="00695DC4">
        <w:t>Uji ini menggunakan masker dengan konsetrasi p</w:t>
      </w:r>
      <w:r w:rsidR="00AB0863">
        <w:t>alin</w:t>
      </w:r>
      <w:r w:rsidRPr="00695DC4">
        <w:t>g tinggi yaitu 30% dilakukan sebanyak</w:t>
      </w:r>
      <w:r w:rsidRPr="00695DC4">
        <w:rPr>
          <w:spacing w:val="-15"/>
        </w:rPr>
        <w:t xml:space="preserve"> </w:t>
      </w:r>
      <w:r w:rsidRPr="00695DC4">
        <w:t>1</w:t>
      </w:r>
      <w:r w:rsidRPr="00695DC4">
        <w:rPr>
          <w:spacing w:val="-15"/>
        </w:rPr>
        <w:t xml:space="preserve"> </w:t>
      </w:r>
      <w:r w:rsidRPr="00695DC4">
        <w:t>kali</w:t>
      </w:r>
      <w:r w:rsidRPr="00695DC4">
        <w:rPr>
          <w:spacing w:val="-15"/>
        </w:rPr>
        <w:t xml:space="preserve"> </w:t>
      </w:r>
      <w:r w:rsidRPr="00695DC4">
        <w:t>sehari</w:t>
      </w:r>
      <w:r w:rsidRPr="00695DC4">
        <w:rPr>
          <w:spacing w:val="-15"/>
        </w:rPr>
        <w:t xml:space="preserve"> </w:t>
      </w:r>
      <w:r w:rsidRPr="00695DC4">
        <w:t>selama</w:t>
      </w:r>
      <w:r w:rsidRPr="00695DC4">
        <w:rPr>
          <w:spacing w:val="-15"/>
        </w:rPr>
        <w:t xml:space="preserve"> </w:t>
      </w:r>
      <w:r w:rsidRPr="00695DC4">
        <w:t>3</w:t>
      </w:r>
      <w:r w:rsidRPr="00695DC4">
        <w:rPr>
          <w:spacing w:val="-15"/>
        </w:rPr>
        <w:t xml:space="preserve"> </w:t>
      </w:r>
      <w:r w:rsidRPr="00695DC4">
        <w:t>hari</w:t>
      </w:r>
      <w:r w:rsidRPr="00695DC4">
        <w:rPr>
          <w:spacing w:val="-15"/>
        </w:rPr>
        <w:t xml:space="preserve"> </w:t>
      </w:r>
      <w:r w:rsidRPr="00695DC4">
        <w:t>berturut-</w:t>
      </w:r>
      <w:r w:rsidRPr="00695DC4">
        <w:lastRenderedPageBreak/>
        <w:t>turut,</w:t>
      </w:r>
      <w:r w:rsidRPr="00695DC4">
        <w:rPr>
          <w:spacing w:val="-15"/>
        </w:rPr>
        <w:t xml:space="preserve"> </w:t>
      </w:r>
      <w:r w:rsidRPr="00695DC4">
        <w:t>reaksi</w:t>
      </w:r>
      <w:r w:rsidRPr="00695DC4">
        <w:rPr>
          <w:spacing w:val="-15"/>
        </w:rPr>
        <w:t xml:space="preserve"> </w:t>
      </w:r>
      <w:r w:rsidRPr="00695DC4">
        <w:t>iritasi</w:t>
      </w:r>
      <w:r w:rsidRPr="00695DC4">
        <w:rPr>
          <w:spacing w:val="-15"/>
        </w:rPr>
        <w:t xml:space="preserve"> </w:t>
      </w:r>
      <w:r w:rsidRPr="00695DC4">
        <w:t>positif</w:t>
      </w:r>
      <w:r w:rsidRPr="00695DC4">
        <w:rPr>
          <w:spacing w:val="-15"/>
        </w:rPr>
        <w:t xml:space="preserve"> </w:t>
      </w:r>
      <w:r w:rsidRPr="00695DC4">
        <w:t>ditandai</w:t>
      </w:r>
      <w:r w:rsidRPr="00695DC4">
        <w:rPr>
          <w:spacing w:val="-15"/>
        </w:rPr>
        <w:t xml:space="preserve"> </w:t>
      </w:r>
      <w:r w:rsidRPr="00695DC4">
        <w:t>oleh adanya</w:t>
      </w:r>
      <w:r w:rsidRPr="00695DC4">
        <w:rPr>
          <w:spacing w:val="-6"/>
        </w:rPr>
        <w:t xml:space="preserve"> </w:t>
      </w:r>
      <w:r w:rsidRPr="00695DC4">
        <w:t>kemerahan,</w:t>
      </w:r>
      <w:r w:rsidRPr="00695DC4">
        <w:rPr>
          <w:spacing w:val="-3"/>
        </w:rPr>
        <w:t xml:space="preserve"> </w:t>
      </w:r>
      <w:r w:rsidRPr="00695DC4">
        <w:t>gatal-gatal,</w:t>
      </w:r>
      <w:r w:rsidRPr="00695DC4">
        <w:rPr>
          <w:spacing w:val="-3"/>
        </w:rPr>
        <w:t xml:space="preserve"> </w:t>
      </w:r>
      <w:r w:rsidRPr="00695DC4">
        <w:t>dan</w:t>
      </w:r>
      <w:r w:rsidRPr="00695DC4">
        <w:rPr>
          <w:spacing w:val="-10"/>
        </w:rPr>
        <w:t xml:space="preserve"> </w:t>
      </w:r>
      <w:r w:rsidRPr="00695DC4">
        <w:t>kulit menjadi</w:t>
      </w:r>
      <w:r w:rsidRPr="00695DC4">
        <w:rPr>
          <w:spacing w:val="-13"/>
        </w:rPr>
        <w:t xml:space="preserve"> </w:t>
      </w:r>
      <w:r w:rsidRPr="00695DC4">
        <w:t>kasar.</w:t>
      </w:r>
      <w:r w:rsidRPr="00695DC4">
        <w:rPr>
          <w:spacing w:val="-3"/>
        </w:rPr>
        <w:t xml:space="preserve"> </w:t>
      </w:r>
      <w:r w:rsidRPr="00695DC4">
        <w:t>Kriteria</w:t>
      </w:r>
      <w:r w:rsidRPr="00695DC4">
        <w:rPr>
          <w:spacing w:val="-6"/>
        </w:rPr>
        <w:t xml:space="preserve"> </w:t>
      </w:r>
      <w:r w:rsidRPr="00695DC4">
        <w:t>sukarelawan</w:t>
      </w:r>
      <w:r w:rsidRPr="00695DC4">
        <w:rPr>
          <w:spacing w:val="-5"/>
        </w:rPr>
        <w:t xml:space="preserve"> </w:t>
      </w:r>
      <w:r w:rsidRPr="00695DC4">
        <w:t>yang dijadikan panelis pada uji iritasi adalah sebagai berikut:</w:t>
      </w:r>
    </w:p>
    <w:p w14:paraId="6531CC22" w14:textId="53238702" w:rsidR="002F550F" w:rsidRPr="00695DC4" w:rsidRDefault="002F550F" w:rsidP="0084221F">
      <w:pPr>
        <w:pStyle w:val="ListParagraph"/>
        <w:widowControl w:val="0"/>
        <w:numPr>
          <w:ilvl w:val="0"/>
          <w:numId w:val="30"/>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pacing w:val="-2"/>
          <w:sz w:val="24"/>
          <w:szCs w:val="24"/>
        </w:rPr>
        <w:t>Wanita</w:t>
      </w:r>
      <w:r w:rsidR="0040635B">
        <w:rPr>
          <w:rFonts w:ascii="Times New Roman" w:hAnsi="Times New Roman" w:cs="Times New Roman"/>
          <w:spacing w:val="-2"/>
          <w:sz w:val="24"/>
          <w:szCs w:val="24"/>
        </w:rPr>
        <w:t>.</w:t>
      </w:r>
    </w:p>
    <w:p w14:paraId="42711A7B" w14:textId="442B7B3C" w:rsidR="002F550F" w:rsidRPr="00695DC4" w:rsidRDefault="002F550F" w:rsidP="0084221F">
      <w:pPr>
        <w:pStyle w:val="ListParagraph"/>
        <w:widowControl w:val="0"/>
        <w:numPr>
          <w:ilvl w:val="0"/>
          <w:numId w:val="30"/>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Usia</w:t>
      </w:r>
      <w:r w:rsidRPr="00695DC4">
        <w:rPr>
          <w:rFonts w:ascii="Times New Roman" w:hAnsi="Times New Roman" w:cs="Times New Roman"/>
          <w:spacing w:val="-3"/>
          <w:sz w:val="24"/>
          <w:szCs w:val="24"/>
        </w:rPr>
        <w:t xml:space="preserve"> </w:t>
      </w:r>
      <w:r w:rsidRPr="00695DC4">
        <w:rPr>
          <w:rFonts w:ascii="Times New Roman" w:hAnsi="Times New Roman" w:cs="Times New Roman"/>
          <w:sz w:val="24"/>
          <w:szCs w:val="24"/>
        </w:rPr>
        <w:t>antara 20-35</w:t>
      </w:r>
      <w:r w:rsidRPr="00695DC4">
        <w:rPr>
          <w:rFonts w:ascii="Times New Roman" w:hAnsi="Times New Roman" w:cs="Times New Roman"/>
          <w:spacing w:val="-3"/>
          <w:sz w:val="24"/>
          <w:szCs w:val="24"/>
        </w:rPr>
        <w:t xml:space="preserve"> </w:t>
      </w:r>
      <w:r w:rsidRPr="00695DC4">
        <w:rPr>
          <w:rFonts w:ascii="Times New Roman" w:hAnsi="Times New Roman" w:cs="Times New Roman"/>
          <w:spacing w:val="-4"/>
          <w:sz w:val="24"/>
          <w:szCs w:val="24"/>
        </w:rPr>
        <w:t>tahun</w:t>
      </w:r>
      <w:r w:rsidR="0040635B">
        <w:rPr>
          <w:rFonts w:ascii="Times New Roman" w:hAnsi="Times New Roman" w:cs="Times New Roman"/>
          <w:spacing w:val="-4"/>
          <w:sz w:val="24"/>
          <w:szCs w:val="24"/>
        </w:rPr>
        <w:t>.</w:t>
      </w:r>
    </w:p>
    <w:p w14:paraId="0811AA44" w14:textId="61CB027E" w:rsidR="002F550F" w:rsidRPr="00695DC4" w:rsidRDefault="002F550F" w:rsidP="0084221F">
      <w:pPr>
        <w:pStyle w:val="ListParagraph"/>
        <w:widowControl w:val="0"/>
        <w:numPr>
          <w:ilvl w:val="0"/>
          <w:numId w:val="30"/>
        </w:numPr>
        <w:autoSpaceDE w:val="0"/>
        <w:autoSpaceDN w:val="0"/>
        <w:spacing w:after="0" w:line="480" w:lineRule="auto"/>
        <w:rPr>
          <w:rFonts w:ascii="Times New Roman" w:hAnsi="Times New Roman" w:cs="Times New Roman"/>
          <w:sz w:val="24"/>
          <w:szCs w:val="24"/>
        </w:rPr>
      </w:pPr>
      <w:r w:rsidRPr="00695DC4">
        <w:rPr>
          <w:rFonts w:ascii="Times New Roman" w:hAnsi="Times New Roman" w:cs="Times New Roman"/>
          <w:sz w:val="24"/>
          <w:szCs w:val="24"/>
        </w:rPr>
        <w:t>Berbadan</w:t>
      </w:r>
      <w:r w:rsidRPr="00695DC4">
        <w:rPr>
          <w:rFonts w:ascii="Times New Roman" w:hAnsi="Times New Roman" w:cs="Times New Roman"/>
          <w:spacing w:val="-6"/>
          <w:sz w:val="24"/>
          <w:szCs w:val="24"/>
        </w:rPr>
        <w:t xml:space="preserve"> </w:t>
      </w:r>
      <w:r w:rsidRPr="00695DC4">
        <w:rPr>
          <w:rFonts w:ascii="Times New Roman" w:hAnsi="Times New Roman" w:cs="Times New Roman"/>
          <w:sz w:val="24"/>
          <w:szCs w:val="24"/>
        </w:rPr>
        <w:t>sehat</w:t>
      </w:r>
      <w:r w:rsidRPr="00695DC4">
        <w:rPr>
          <w:rFonts w:ascii="Times New Roman" w:hAnsi="Times New Roman" w:cs="Times New Roman"/>
          <w:spacing w:val="4"/>
          <w:sz w:val="24"/>
          <w:szCs w:val="24"/>
        </w:rPr>
        <w:t xml:space="preserve"> </w:t>
      </w:r>
      <w:r w:rsidRPr="00695DC4">
        <w:rPr>
          <w:rFonts w:ascii="Times New Roman" w:hAnsi="Times New Roman" w:cs="Times New Roman"/>
          <w:sz w:val="24"/>
          <w:szCs w:val="24"/>
        </w:rPr>
        <w:t>jasmani</w:t>
      </w:r>
      <w:r w:rsidRPr="00695DC4">
        <w:rPr>
          <w:rFonts w:ascii="Times New Roman" w:hAnsi="Times New Roman" w:cs="Times New Roman"/>
          <w:spacing w:val="-10"/>
          <w:sz w:val="24"/>
          <w:szCs w:val="24"/>
        </w:rPr>
        <w:t xml:space="preserve"> </w:t>
      </w:r>
      <w:r w:rsidRPr="00695DC4">
        <w:rPr>
          <w:rFonts w:ascii="Times New Roman" w:hAnsi="Times New Roman" w:cs="Times New Roman"/>
          <w:sz w:val="24"/>
          <w:szCs w:val="24"/>
        </w:rPr>
        <w:t>dan</w:t>
      </w:r>
      <w:r w:rsidRPr="00695DC4">
        <w:rPr>
          <w:rFonts w:ascii="Times New Roman" w:hAnsi="Times New Roman" w:cs="Times New Roman"/>
          <w:spacing w:val="-5"/>
          <w:sz w:val="24"/>
          <w:szCs w:val="24"/>
        </w:rPr>
        <w:t xml:space="preserve"> </w:t>
      </w:r>
      <w:r w:rsidR="0040635B">
        <w:rPr>
          <w:rFonts w:ascii="Times New Roman" w:hAnsi="Times New Roman" w:cs="Times New Roman"/>
          <w:spacing w:val="-2"/>
          <w:sz w:val="24"/>
          <w:szCs w:val="24"/>
        </w:rPr>
        <w:t>rohani.</w:t>
      </w:r>
    </w:p>
    <w:p w14:paraId="28BDB46B" w14:textId="6396E948" w:rsidR="002F550F" w:rsidRPr="00695DC4" w:rsidRDefault="002F550F" w:rsidP="0084221F">
      <w:pPr>
        <w:pStyle w:val="ListParagraph"/>
        <w:widowControl w:val="0"/>
        <w:numPr>
          <w:ilvl w:val="0"/>
          <w:numId w:val="30"/>
        </w:numPr>
        <w:autoSpaceDE w:val="0"/>
        <w:autoSpaceDN w:val="0"/>
        <w:spacing w:after="0" w:line="480" w:lineRule="auto"/>
        <w:rPr>
          <w:rFonts w:ascii="Times New Roman" w:hAnsi="Times New Roman" w:cs="Times New Roman"/>
          <w:sz w:val="24"/>
          <w:szCs w:val="24"/>
        </w:rPr>
      </w:pPr>
      <w:r w:rsidRPr="00695DC4">
        <w:rPr>
          <w:rFonts w:ascii="Times New Roman" w:hAnsi="Times New Roman" w:cs="Times New Roman"/>
          <w:sz w:val="24"/>
          <w:szCs w:val="24"/>
        </w:rPr>
        <w:t>Tidak</w:t>
      </w:r>
      <w:r w:rsidRPr="00695DC4">
        <w:rPr>
          <w:rFonts w:ascii="Times New Roman" w:hAnsi="Times New Roman" w:cs="Times New Roman"/>
          <w:spacing w:val="-2"/>
          <w:sz w:val="24"/>
          <w:szCs w:val="24"/>
        </w:rPr>
        <w:t xml:space="preserve"> </w:t>
      </w:r>
      <w:r w:rsidRPr="00695DC4">
        <w:rPr>
          <w:rFonts w:ascii="Times New Roman" w:hAnsi="Times New Roman" w:cs="Times New Roman"/>
          <w:sz w:val="24"/>
          <w:szCs w:val="24"/>
        </w:rPr>
        <w:t>memiliki</w:t>
      </w:r>
      <w:r w:rsidRPr="00695DC4">
        <w:rPr>
          <w:rFonts w:ascii="Times New Roman" w:hAnsi="Times New Roman" w:cs="Times New Roman"/>
          <w:spacing w:val="-13"/>
          <w:sz w:val="24"/>
          <w:szCs w:val="24"/>
        </w:rPr>
        <w:t xml:space="preserve"> </w:t>
      </w:r>
      <w:r w:rsidRPr="00695DC4">
        <w:rPr>
          <w:rFonts w:ascii="Times New Roman" w:hAnsi="Times New Roman" w:cs="Times New Roman"/>
          <w:sz w:val="24"/>
          <w:szCs w:val="24"/>
        </w:rPr>
        <w:t xml:space="preserve">riwayat penyakit </w:t>
      </w:r>
      <w:r w:rsidRPr="00695DC4">
        <w:rPr>
          <w:rFonts w:ascii="Times New Roman" w:hAnsi="Times New Roman" w:cs="Times New Roman"/>
          <w:spacing w:val="-2"/>
          <w:sz w:val="24"/>
          <w:szCs w:val="24"/>
        </w:rPr>
        <w:t>alergi</w:t>
      </w:r>
      <w:r w:rsidR="0040635B">
        <w:rPr>
          <w:rFonts w:ascii="Times New Roman" w:hAnsi="Times New Roman" w:cs="Times New Roman"/>
          <w:spacing w:val="-2"/>
          <w:sz w:val="24"/>
          <w:szCs w:val="24"/>
        </w:rPr>
        <w:t>.</w:t>
      </w:r>
    </w:p>
    <w:p w14:paraId="10BF2BD0" w14:textId="77777777" w:rsidR="002F550F" w:rsidRPr="00695DC4" w:rsidRDefault="002F550F" w:rsidP="0084221F">
      <w:pPr>
        <w:pStyle w:val="ListParagraph"/>
        <w:widowControl w:val="0"/>
        <w:numPr>
          <w:ilvl w:val="0"/>
          <w:numId w:val="30"/>
        </w:numPr>
        <w:autoSpaceDE w:val="0"/>
        <w:autoSpaceDN w:val="0"/>
        <w:spacing w:after="0" w:line="480" w:lineRule="auto"/>
        <w:rPr>
          <w:rFonts w:ascii="Times New Roman" w:hAnsi="Times New Roman" w:cs="Times New Roman"/>
          <w:sz w:val="24"/>
          <w:szCs w:val="24"/>
          <w:lang w:val="fi-FI"/>
        </w:rPr>
      </w:pPr>
      <w:r w:rsidRPr="00695DC4">
        <w:rPr>
          <w:rFonts w:ascii="Times New Roman" w:hAnsi="Times New Roman" w:cs="Times New Roman"/>
          <w:sz w:val="24"/>
          <w:szCs w:val="24"/>
          <w:lang w:val="fi-FI"/>
        </w:rPr>
        <w:t>Menyatakan</w:t>
      </w:r>
      <w:r w:rsidRPr="00695DC4">
        <w:rPr>
          <w:rFonts w:ascii="Times New Roman" w:hAnsi="Times New Roman" w:cs="Times New Roman"/>
          <w:spacing w:val="-9"/>
          <w:sz w:val="24"/>
          <w:szCs w:val="24"/>
          <w:lang w:val="fi-FI"/>
        </w:rPr>
        <w:t xml:space="preserve"> </w:t>
      </w:r>
      <w:r w:rsidRPr="00695DC4">
        <w:rPr>
          <w:rFonts w:ascii="Times New Roman" w:hAnsi="Times New Roman" w:cs="Times New Roman"/>
          <w:sz w:val="24"/>
          <w:szCs w:val="24"/>
          <w:lang w:val="fi-FI"/>
        </w:rPr>
        <w:t>kesediaannya</w:t>
      </w:r>
      <w:r w:rsidRPr="00695DC4">
        <w:rPr>
          <w:rFonts w:ascii="Times New Roman" w:hAnsi="Times New Roman" w:cs="Times New Roman"/>
          <w:spacing w:val="-3"/>
          <w:sz w:val="24"/>
          <w:szCs w:val="24"/>
          <w:lang w:val="fi-FI"/>
        </w:rPr>
        <w:t xml:space="preserve"> </w:t>
      </w:r>
      <w:r w:rsidRPr="00695DC4">
        <w:rPr>
          <w:rFonts w:ascii="Times New Roman" w:hAnsi="Times New Roman" w:cs="Times New Roman"/>
          <w:sz w:val="24"/>
          <w:szCs w:val="24"/>
          <w:lang w:val="fi-FI"/>
        </w:rPr>
        <w:t>untuk</w:t>
      </w:r>
      <w:r w:rsidRPr="00695DC4">
        <w:rPr>
          <w:rFonts w:ascii="Times New Roman" w:hAnsi="Times New Roman" w:cs="Times New Roman"/>
          <w:spacing w:val="-2"/>
          <w:sz w:val="24"/>
          <w:szCs w:val="24"/>
          <w:lang w:val="fi-FI"/>
        </w:rPr>
        <w:t xml:space="preserve"> </w:t>
      </w:r>
      <w:r w:rsidRPr="00695DC4">
        <w:rPr>
          <w:rFonts w:ascii="Times New Roman" w:hAnsi="Times New Roman" w:cs="Times New Roman"/>
          <w:sz w:val="24"/>
          <w:szCs w:val="24"/>
          <w:lang w:val="fi-FI"/>
        </w:rPr>
        <w:t>dijadikan</w:t>
      </w:r>
      <w:r w:rsidRPr="00695DC4">
        <w:rPr>
          <w:rFonts w:ascii="Times New Roman" w:hAnsi="Times New Roman" w:cs="Times New Roman"/>
          <w:spacing w:val="-6"/>
          <w:sz w:val="24"/>
          <w:szCs w:val="24"/>
          <w:lang w:val="fi-FI"/>
        </w:rPr>
        <w:t xml:space="preserve"> </w:t>
      </w:r>
      <w:r w:rsidRPr="00695DC4">
        <w:rPr>
          <w:rFonts w:ascii="Times New Roman" w:hAnsi="Times New Roman" w:cs="Times New Roman"/>
          <w:sz w:val="24"/>
          <w:szCs w:val="24"/>
          <w:lang w:val="fi-FI"/>
        </w:rPr>
        <w:t>panelis uji</w:t>
      </w:r>
      <w:r w:rsidRPr="00695DC4">
        <w:rPr>
          <w:rFonts w:ascii="Times New Roman" w:hAnsi="Times New Roman" w:cs="Times New Roman"/>
          <w:spacing w:val="-6"/>
          <w:sz w:val="24"/>
          <w:szCs w:val="24"/>
          <w:lang w:val="fi-FI"/>
        </w:rPr>
        <w:t xml:space="preserve"> </w:t>
      </w:r>
      <w:r w:rsidRPr="00695DC4">
        <w:rPr>
          <w:rFonts w:ascii="Times New Roman" w:hAnsi="Times New Roman" w:cs="Times New Roman"/>
          <w:spacing w:val="-2"/>
          <w:sz w:val="24"/>
          <w:szCs w:val="24"/>
          <w:lang w:val="fi-FI"/>
        </w:rPr>
        <w:t>iritasi.</w:t>
      </w:r>
    </w:p>
    <w:p w14:paraId="2F28957B" w14:textId="5B81F5EC" w:rsidR="007458F7" w:rsidRPr="00695DC4" w:rsidRDefault="000D1B5F" w:rsidP="00A47794">
      <w:pPr>
        <w:pStyle w:val="Heading3"/>
        <w:tabs>
          <w:tab w:val="clear" w:pos="1440"/>
        </w:tabs>
        <w:rPr>
          <w:i/>
          <w:iCs/>
        </w:rPr>
      </w:pPr>
      <w:bookmarkStart w:id="53" w:name="_Toc200813694"/>
      <w:r>
        <w:t>3.</w:t>
      </w:r>
      <w:r w:rsidR="002B2D24">
        <w:t>15</w:t>
      </w:r>
      <w:r>
        <w:t xml:space="preserve"> </w:t>
      </w:r>
      <w:r w:rsidR="00154FA4" w:rsidRPr="00695DC4">
        <w:t xml:space="preserve">Uji Kesukaan Sediaan </w:t>
      </w:r>
      <w:r w:rsidR="00154FA4" w:rsidRPr="00695DC4">
        <w:rPr>
          <w:i/>
          <w:iCs/>
        </w:rPr>
        <w:t>(Hedonic test)</w:t>
      </w:r>
      <w:bookmarkEnd w:id="53"/>
    </w:p>
    <w:p w14:paraId="6BB9651C" w14:textId="4AD578D5" w:rsidR="00FD57B4" w:rsidRDefault="00154FA4" w:rsidP="00A35A4A">
      <w:pPr>
        <w:pStyle w:val="BodyText"/>
        <w:spacing w:line="480" w:lineRule="auto"/>
        <w:ind w:firstLine="720"/>
        <w:jc w:val="both"/>
      </w:pPr>
      <w:r w:rsidRPr="00695DC4">
        <w:t xml:space="preserve">Uji hedonik pada sediaan </w:t>
      </w:r>
      <w:r w:rsidR="0057306E" w:rsidRPr="00695DC4">
        <w:t>masker gel</w:t>
      </w:r>
      <w:r w:rsidRPr="00695DC4">
        <w:rPr>
          <w:spacing w:val="-1"/>
        </w:rPr>
        <w:t xml:space="preserve"> </w:t>
      </w:r>
      <w:r w:rsidRPr="00695DC4">
        <w:t>dilakukan untuk mengetahui tingkat kesukaan konsumen</w:t>
      </w:r>
      <w:r w:rsidRPr="00695DC4">
        <w:rPr>
          <w:spacing w:val="-15"/>
        </w:rPr>
        <w:t xml:space="preserve"> </w:t>
      </w:r>
      <w:r w:rsidRPr="00695DC4">
        <w:t>terhadap</w:t>
      </w:r>
      <w:r w:rsidRPr="00695DC4">
        <w:rPr>
          <w:spacing w:val="-6"/>
        </w:rPr>
        <w:t xml:space="preserve"> </w:t>
      </w:r>
      <w:r w:rsidRPr="00695DC4">
        <w:t>aroma/bau,</w:t>
      </w:r>
      <w:r w:rsidRPr="00695DC4">
        <w:rPr>
          <w:spacing w:val="-5"/>
        </w:rPr>
        <w:t xml:space="preserve"> </w:t>
      </w:r>
      <w:r w:rsidRPr="00695DC4">
        <w:t>warna,</w:t>
      </w:r>
      <w:r w:rsidRPr="00695DC4">
        <w:rPr>
          <w:spacing w:val="-4"/>
        </w:rPr>
        <w:t xml:space="preserve"> </w:t>
      </w:r>
      <w:r w:rsidRPr="00695DC4">
        <w:t>kelembutan</w:t>
      </w:r>
      <w:r w:rsidRPr="00695DC4">
        <w:rPr>
          <w:spacing w:val="-6"/>
        </w:rPr>
        <w:t xml:space="preserve"> </w:t>
      </w:r>
      <w:r w:rsidRPr="00695DC4">
        <w:t>dan</w:t>
      </w:r>
      <w:r w:rsidRPr="00695DC4">
        <w:rPr>
          <w:spacing w:val="-10"/>
        </w:rPr>
        <w:t xml:space="preserve"> </w:t>
      </w:r>
      <w:r w:rsidR="007458F7" w:rsidRPr="00695DC4">
        <w:t>tekstur gel</w:t>
      </w:r>
      <w:r w:rsidRPr="00695DC4">
        <w:t>.</w:t>
      </w:r>
      <w:r w:rsidRPr="00695DC4">
        <w:rPr>
          <w:spacing w:val="-4"/>
        </w:rPr>
        <w:t xml:space="preserve"> </w:t>
      </w:r>
      <w:r w:rsidRPr="00695DC4">
        <w:t xml:space="preserve">Uji ini menggunakan </w:t>
      </w:r>
      <w:r w:rsidR="007458F7" w:rsidRPr="00695DC4">
        <w:t xml:space="preserve">15 </w:t>
      </w:r>
      <w:r w:rsidRPr="00695DC4">
        <w:t xml:space="preserve">orang sukarelawan (panelis) dengan </w:t>
      </w:r>
      <w:r w:rsidR="005A2394" w:rsidRPr="00695DC4">
        <w:t xml:space="preserve"> kategori usia 20-35 tahun</w:t>
      </w:r>
      <w:r w:rsidR="002E2611" w:rsidRPr="00695DC4">
        <w:t xml:space="preserve"> (Wagiyana </w:t>
      </w:r>
      <w:r w:rsidR="002E2611" w:rsidRPr="00DC3822">
        <w:rPr>
          <w:i/>
          <w:iCs/>
        </w:rPr>
        <w:t>et al</w:t>
      </w:r>
      <w:r w:rsidR="002E2611" w:rsidRPr="00695DC4">
        <w:t>., 2022).</w:t>
      </w:r>
    </w:p>
    <w:p w14:paraId="2B939B86" w14:textId="3DCBC242" w:rsidR="00DC3822" w:rsidRPr="00695DC4" w:rsidRDefault="00DC3822" w:rsidP="00DC3822">
      <w:pPr>
        <w:widowControl w:val="0"/>
        <w:autoSpaceDE w:val="0"/>
        <w:autoSpaceDN w:val="0"/>
        <w:spacing w:after="0" w:line="480" w:lineRule="auto"/>
        <w:ind w:left="284" w:hanging="284"/>
        <w:jc w:val="both"/>
        <w:rPr>
          <w:rFonts w:ascii="Times New Roman" w:hAnsi="Times New Roman" w:cs="Times New Roman"/>
          <w:b/>
          <w:sz w:val="24"/>
          <w:szCs w:val="24"/>
        </w:rPr>
      </w:pPr>
      <w:r>
        <w:t xml:space="preserve"> </w:t>
      </w:r>
      <w:r w:rsidRPr="00695DC4">
        <w:rPr>
          <w:rFonts w:ascii="Times New Roman" w:hAnsi="Times New Roman" w:cs="Times New Roman"/>
          <w:b/>
          <w:sz w:val="24"/>
          <w:szCs w:val="24"/>
        </w:rPr>
        <w:t>3.</w:t>
      </w:r>
      <w:r w:rsidR="002B2D24">
        <w:rPr>
          <w:rFonts w:ascii="Times New Roman" w:hAnsi="Times New Roman" w:cs="Times New Roman"/>
          <w:b/>
          <w:sz w:val="24"/>
          <w:szCs w:val="24"/>
        </w:rPr>
        <w:t>16</w:t>
      </w:r>
      <w:r>
        <w:rPr>
          <w:rFonts w:ascii="Times New Roman" w:hAnsi="Times New Roman" w:cs="Times New Roman"/>
          <w:b/>
          <w:sz w:val="24"/>
          <w:szCs w:val="24"/>
        </w:rPr>
        <w:t xml:space="preserve"> </w:t>
      </w:r>
      <w:r w:rsidRPr="00695DC4">
        <w:rPr>
          <w:rFonts w:ascii="Times New Roman" w:hAnsi="Times New Roman" w:cs="Times New Roman"/>
          <w:b/>
          <w:sz w:val="24"/>
          <w:szCs w:val="24"/>
        </w:rPr>
        <w:t>Pengujian Kadar Air (</w:t>
      </w:r>
      <w:r w:rsidRPr="00695DC4">
        <w:rPr>
          <w:rFonts w:ascii="Times New Roman" w:hAnsi="Times New Roman" w:cs="Times New Roman"/>
          <w:b/>
          <w:i/>
          <w:iCs/>
          <w:sz w:val="24"/>
          <w:szCs w:val="24"/>
        </w:rPr>
        <w:t>Mouisture</w:t>
      </w:r>
      <w:r w:rsidRPr="00695DC4">
        <w:rPr>
          <w:rFonts w:ascii="Times New Roman" w:hAnsi="Times New Roman" w:cs="Times New Roman"/>
          <w:b/>
          <w:sz w:val="24"/>
          <w:szCs w:val="24"/>
        </w:rPr>
        <w:t xml:space="preserve">) </w:t>
      </w:r>
    </w:p>
    <w:p w14:paraId="23B59D10" w14:textId="77777777" w:rsidR="00E95AF5" w:rsidRDefault="00DC3822" w:rsidP="00E95AF5">
      <w:pPr>
        <w:widowControl w:val="0"/>
        <w:autoSpaceDE w:val="0"/>
        <w:autoSpaceDN w:val="0"/>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Uji kelembaban akan berlangsung selama 4 minggu hari berturut-turut. Lokasi uji adalah kulit punggung tangan panelis. Panelis diminta untuk tidak menerapkan produk topikal seperti pelembab, </w:t>
      </w:r>
      <w:r w:rsidRPr="00695DC4">
        <w:rPr>
          <w:rFonts w:ascii="Times New Roman" w:hAnsi="Times New Roman" w:cs="Times New Roman"/>
          <w:i/>
          <w:iCs/>
          <w:sz w:val="24"/>
          <w:szCs w:val="24"/>
        </w:rPr>
        <w:t>body lotion</w:t>
      </w:r>
      <w:r w:rsidRPr="00695DC4">
        <w:rPr>
          <w:rFonts w:ascii="Times New Roman" w:hAnsi="Times New Roman" w:cs="Times New Roman"/>
          <w:sz w:val="24"/>
          <w:szCs w:val="24"/>
        </w:rPr>
        <w:t xml:space="preserve">, tabir surya, dan formula antiaging di lokasi uji selama </w:t>
      </w:r>
      <w:r w:rsidRPr="00695DC4">
        <w:rPr>
          <w:rFonts w:ascii="Times New Roman" w:hAnsi="Times New Roman" w:cs="Times New Roman"/>
          <w:sz w:val="24"/>
          <w:szCs w:val="24"/>
        </w:rPr>
        <w:lastRenderedPageBreak/>
        <w:t xml:space="preserve">satu minggu sebelum dan selama penelitian. Sebelum pengukuran, panelis tinggal di ruang pengujian setidaknya 30 menit untuk memungkinkan adaptasi suhu dan kelembaban (Camargo </w:t>
      </w:r>
      <w:r w:rsidRPr="005D4C75">
        <w:rPr>
          <w:rFonts w:ascii="Times New Roman" w:hAnsi="Times New Roman" w:cs="Times New Roman"/>
          <w:i/>
          <w:iCs/>
          <w:sz w:val="24"/>
          <w:szCs w:val="24"/>
        </w:rPr>
        <w:t>et al</w:t>
      </w:r>
      <w:r w:rsidRPr="00695DC4">
        <w:rPr>
          <w:rFonts w:ascii="Times New Roman" w:hAnsi="Times New Roman" w:cs="Times New Roman"/>
          <w:sz w:val="24"/>
          <w:szCs w:val="24"/>
        </w:rPr>
        <w:t>., 2011).</w:t>
      </w:r>
    </w:p>
    <w:p w14:paraId="2B0D338A" w14:textId="578AC802" w:rsidR="00DC3822" w:rsidRPr="008365E2" w:rsidRDefault="00DC3822" w:rsidP="00E95AF5">
      <w:pPr>
        <w:widowControl w:val="0"/>
        <w:autoSpaceDE w:val="0"/>
        <w:autoSpaceDN w:val="0"/>
        <w:spacing w:after="0" w:line="480" w:lineRule="auto"/>
        <w:ind w:firstLine="720"/>
        <w:jc w:val="both"/>
        <w:rPr>
          <w:rFonts w:ascii="Times New Roman" w:hAnsi="Times New Roman" w:cs="Times New Roman"/>
          <w:color w:val="000000" w:themeColor="text1"/>
          <w:sz w:val="24"/>
          <w:szCs w:val="24"/>
          <w:lang w:val="fi-FI"/>
        </w:rPr>
      </w:pPr>
      <w:r w:rsidRPr="00695DC4">
        <w:rPr>
          <w:rFonts w:ascii="Times New Roman" w:hAnsi="Times New Roman" w:cs="Times New Roman"/>
          <w:sz w:val="24"/>
          <w:szCs w:val="24"/>
        </w:rPr>
        <w:t xml:space="preserve">Adapun sebelum gel diaplikasikan ke pungung tangan panelis, terlebih dahulu kelembaban dari kulit lengan panelis diukur menggunakan alat </w:t>
      </w:r>
      <w:r w:rsidRPr="005D4C75">
        <w:rPr>
          <w:rFonts w:ascii="Times New Roman" w:hAnsi="Times New Roman" w:cs="Times New Roman"/>
          <w:i/>
          <w:iCs/>
          <w:sz w:val="24"/>
          <w:szCs w:val="24"/>
        </w:rPr>
        <w:t xml:space="preserve">skin </w:t>
      </w:r>
      <w:r w:rsidRPr="008365E2">
        <w:rPr>
          <w:rFonts w:ascii="Times New Roman" w:hAnsi="Times New Roman" w:cs="Times New Roman"/>
          <w:i/>
          <w:iCs/>
          <w:color w:val="000000" w:themeColor="text1"/>
          <w:sz w:val="24"/>
          <w:szCs w:val="24"/>
        </w:rPr>
        <w:t>analyzer</w:t>
      </w:r>
      <w:r w:rsidRPr="008365E2">
        <w:rPr>
          <w:rFonts w:ascii="Times New Roman" w:hAnsi="Times New Roman" w:cs="Times New Roman"/>
          <w:color w:val="000000" w:themeColor="text1"/>
          <w:sz w:val="24"/>
          <w:szCs w:val="24"/>
        </w:rPr>
        <w:t xml:space="preserve">. </w:t>
      </w:r>
      <w:r w:rsidRPr="008365E2">
        <w:rPr>
          <w:rFonts w:ascii="Times New Roman" w:hAnsi="Times New Roman" w:cs="Times New Roman"/>
          <w:color w:val="000000" w:themeColor="text1"/>
          <w:sz w:val="24"/>
          <w:szCs w:val="24"/>
          <w:lang w:val="fi-FI"/>
        </w:rPr>
        <w:t xml:space="preserve">Adapun cara penggunaan alat ini adalah dibuka tutup pada alat dan akan terlihat </w:t>
      </w:r>
      <w:r w:rsidRPr="008365E2">
        <w:rPr>
          <w:rFonts w:ascii="Times New Roman" w:hAnsi="Times New Roman" w:cs="Times New Roman"/>
          <w:i/>
          <w:iCs/>
          <w:color w:val="000000" w:themeColor="text1"/>
          <w:sz w:val="24"/>
          <w:szCs w:val="24"/>
          <w:lang w:val="fi-FI"/>
        </w:rPr>
        <w:t>probe</w:t>
      </w:r>
      <w:r w:rsidRPr="008365E2">
        <w:rPr>
          <w:rFonts w:ascii="Times New Roman" w:hAnsi="Times New Roman" w:cs="Times New Roman"/>
          <w:color w:val="000000" w:themeColor="text1"/>
          <w:sz w:val="24"/>
          <w:szCs w:val="24"/>
          <w:lang w:val="fi-FI"/>
        </w:rPr>
        <w:t xml:space="preserve"> logam. Ditekan tombol </w:t>
      </w:r>
      <w:r w:rsidRPr="008365E2">
        <w:rPr>
          <w:rFonts w:ascii="Times New Roman" w:hAnsi="Times New Roman" w:cs="Times New Roman"/>
          <w:i/>
          <w:iCs/>
          <w:color w:val="000000" w:themeColor="text1"/>
          <w:sz w:val="24"/>
          <w:szCs w:val="24"/>
          <w:lang w:val="fi-FI"/>
        </w:rPr>
        <w:t>start</w:t>
      </w:r>
      <w:r w:rsidRPr="008365E2">
        <w:rPr>
          <w:rFonts w:ascii="Times New Roman" w:hAnsi="Times New Roman" w:cs="Times New Roman"/>
          <w:color w:val="000000" w:themeColor="text1"/>
          <w:sz w:val="24"/>
          <w:szCs w:val="24"/>
          <w:lang w:val="fi-FI"/>
        </w:rPr>
        <w:t xml:space="preserve">, ditempatkan </w:t>
      </w:r>
      <w:r w:rsidRPr="008365E2">
        <w:rPr>
          <w:rFonts w:ascii="Times New Roman" w:hAnsi="Times New Roman" w:cs="Times New Roman"/>
          <w:i/>
          <w:iCs/>
          <w:color w:val="000000" w:themeColor="text1"/>
          <w:sz w:val="24"/>
          <w:szCs w:val="24"/>
          <w:lang w:val="fi-FI"/>
        </w:rPr>
        <w:t>probe</w:t>
      </w:r>
      <w:r w:rsidRPr="008365E2">
        <w:rPr>
          <w:rFonts w:ascii="Times New Roman" w:hAnsi="Times New Roman" w:cs="Times New Roman"/>
          <w:color w:val="000000" w:themeColor="text1"/>
          <w:sz w:val="24"/>
          <w:szCs w:val="24"/>
          <w:lang w:val="fi-FI"/>
        </w:rPr>
        <w:t xml:space="preserve"> pada kulit punggung tangan panelis dan ditekan dengan lembut untuk memastikan alat bersentuhan dengan kulit dengan baik. Setelah beberapa detik akan terdengar bunyi “bip” yang menunjukkan pengujian telah selesai dan skor kelembaan kulit dapat dibaca (Laut, R 2017).</w:t>
      </w:r>
    </w:p>
    <w:p w14:paraId="1C00CE19" w14:textId="347EF546" w:rsidR="00DC3822" w:rsidRPr="008365E2" w:rsidRDefault="00DC3822" w:rsidP="00DC3822">
      <w:pPr>
        <w:pStyle w:val="BodyText"/>
        <w:spacing w:line="480" w:lineRule="auto"/>
        <w:jc w:val="both"/>
        <w:rPr>
          <w:color w:val="000000" w:themeColor="text1"/>
          <w:lang w:val="fi-FI"/>
        </w:rPr>
      </w:pPr>
    </w:p>
    <w:p w14:paraId="152E3F56" w14:textId="1A442CBA" w:rsidR="00695DC4" w:rsidRDefault="00695DC4">
      <w:pPr>
        <w:rPr>
          <w:rFonts w:ascii="Times New Roman" w:hAnsi="Times New Roman" w:cs="Times New Roman"/>
          <w:b/>
          <w:bCs/>
          <w:sz w:val="24"/>
          <w:szCs w:val="24"/>
          <w:lang w:val="id-ID"/>
        </w:rPr>
      </w:pPr>
      <w:bookmarkStart w:id="54" w:name="_Toc200813696"/>
      <w:bookmarkEnd w:id="54"/>
    </w:p>
    <w:sectPr w:rsidR="00695DC4" w:rsidSect="009E0501">
      <w:headerReference w:type="default" r:id="rId8"/>
      <w:footerReference w:type="first" r:id="rId9"/>
      <w:pgSz w:w="11910" w:h="16840" w:code="9"/>
      <w:pgMar w:top="1701" w:right="1701" w:bottom="1701" w:left="2268" w:header="709" w:footer="709" w:gutter="0"/>
      <w:pgNumType w:start="4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C5F2A1" w14:textId="77777777" w:rsidR="00A6573F" w:rsidRDefault="00A6573F">
      <w:pPr>
        <w:spacing w:after="0" w:line="240" w:lineRule="auto"/>
      </w:pPr>
      <w:r>
        <w:separator/>
      </w:r>
    </w:p>
  </w:endnote>
  <w:endnote w:type="continuationSeparator" w:id="0">
    <w:p w14:paraId="713BC6EF" w14:textId="77777777" w:rsidR="00A6573F" w:rsidRDefault="00A65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9599420"/>
      <w:docPartObj>
        <w:docPartGallery w:val="Page Numbers (Bottom of Page)"/>
        <w:docPartUnique/>
      </w:docPartObj>
    </w:sdtPr>
    <w:sdtEndPr>
      <w:rPr>
        <w:noProof/>
      </w:rPr>
    </w:sdtEndPr>
    <w:sdtContent>
      <w:p w14:paraId="17EC8110" w14:textId="50242776" w:rsidR="009E0501" w:rsidRDefault="009E0501">
        <w:pPr>
          <w:pStyle w:val="Footer"/>
          <w:jc w:val="center"/>
        </w:pPr>
        <w:r>
          <w:fldChar w:fldCharType="begin"/>
        </w:r>
        <w:r>
          <w:instrText xml:space="preserve"> PAGE   \* MERGEFORMAT </w:instrText>
        </w:r>
        <w:r>
          <w:fldChar w:fldCharType="separate"/>
        </w:r>
        <w:r w:rsidR="00380C94">
          <w:rPr>
            <w:noProof/>
          </w:rPr>
          <w:t>41</w:t>
        </w:r>
        <w:r>
          <w:rPr>
            <w:noProof/>
          </w:rPr>
          <w:fldChar w:fldCharType="end"/>
        </w:r>
      </w:p>
    </w:sdtContent>
  </w:sdt>
  <w:p w14:paraId="38545FD0" w14:textId="77777777" w:rsidR="009E0501" w:rsidRDefault="009E05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21A2BB" w14:textId="77777777" w:rsidR="00A6573F" w:rsidRDefault="00A6573F">
      <w:pPr>
        <w:spacing w:after="0" w:line="240" w:lineRule="auto"/>
      </w:pPr>
      <w:r>
        <w:separator/>
      </w:r>
    </w:p>
  </w:footnote>
  <w:footnote w:type="continuationSeparator" w:id="0">
    <w:p w14:paraId="3C0245DB" w14:textId="77777777" w:rsidR="00A6573F" w:rsidRDefault="00A657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460804"/>
      <w:docPartObj>
        <w:docPartGallery w:val="Page Numbers (Top of Page)"/>
        <w:docPartUnique/>
      </w:docPartObj>
    </w:sdtPr>
    <w:sdtEndPr>
      <w:rPr>
        <w:noProof/>
      </w:rPr>
    </w:sdtEndPr>
    <w:sdtContent>
      <w:p w14:paraId="448AFDC9" w14:textId="0AE56DB6" w:rsidR="009E0501" w:rsidRDefault="009E0501">
        <w:pPr>
          <w:pStyle w:val="Header"/>
          <w:jc w:val="right"/>
        </w:pPr>
        <w:r>
          <w:fldChar w:fldCharType="begin"/>
        </w:r>
        <w:r>
          <w:instrText xml:space="preserve"> PAGE   \* MERGEFORMAT </w:instrText>
        </w:r>
        <w:r>
          <w:fldChar w:fldCharType="separate"/>
        </w:r>
        <w:r w:rsidR="00380C94">
          <w:rPr>
            <w:noProof/>
          </w:rPr>
          <w:t>42</w:t>
        </w:r>
        <w:r>
          <w:rPr>
            <w:noProof/>
          </w:rPr>
          <w:fldChar w:fldCharType="end"/>
        </w:r>
      </w:p>
    </w:sdtContent>
  </w:sdt>
  <w:p w14:paraId="0ACE64F7" w14:textId="134B2304" w:rsidR="00D8294A" w:rsidRDefault="00D829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D64E4"/>
    <w:multiLevelType w:val="hybridMultilevel"/>
    <w:tmpl w:val="956CC1A6"/>
    <w:lvl w:ilvl="0" w:tplc="04090019">
      <w:start w:val="1"/>
      <w:numFmt w:val="lowerLetter"/>
      <w:lvlText w:val="%1."/>
      <w:lvlJc w:val="left"/>
      <w:pPr>
        <w:ind w:left="360" w:hanging="360"/>
      </w:pPr>
    </w:lvl>
    <w:lvl w:ilvl="1" w:tplc="29E81A0E">
      <w:start w:val="1"/>
      <w:numFmt w:val="decimal"/>
      <w:lvlText w:val="%2."/>
      <w:lvlJc w:val="left"/>
      <w:pPr>
        <w:ind w:left="1080" w:hanging="360"/>
      </w:pPr>
      <w:rPr>
        <w:rFonts w:ascii="Times New Roman" w:eastAsia="Times New Roman" w:hAnsi="Times New Roman" w:cs="Times New Roman" w:hint="default"/>
        <w:sz w:val="24"/>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6D6AC5"/>
    <w:multiLevelType w:val="hybridMultilevel"/>
    <w:tmpl w:val="B2C4B3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CF3ABD"/>
    <w:multiLevelType w:val="hybridMultilevel"/>
    <w:tmpl w:val="33C69E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AD7B4B"/>
    <w:multiLevelType w:val="hybridMultilevel"/>
    <w:tmpl w:val="5C4E76F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67B4788"/>
    <w:multiLevelType w:val="hybridMultilevel"/>
    <w:tmpl w:val="E62A9D48"/>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5A51352"/>
    <w:multiLevelType w:val="hybridMultilevel"/>
    <w:tmpl w:val="C7F6A84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81C1C1E"/>
    <w:multiLevelType w:val="hybridMultilevel"/>
    <w:tmpl w:val="D4BEF9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C03596A"/>
    <w:multiLevelType w:val="hybridMultilevel"/>
    <w:tmpl w:val="9B384D50"/>
    <w:lvl w:ilvl="0" w:tplc="5E289B14">
      <w:start w:val="1"/>
      <w:numFmt w:val="decimal"/>
      <w:lvlText w:val="%1."/>
      <w:lvlJc w:val="left"/>
      <w:pPr>
        <w:ind w:left="644" w:hanging="360"/>
      </w:pPr>
      <w:rPr>
        <w:rFonts w:asciiTheme="majorBidi" w:eastAsiaTheme="minorHAns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58050EC"/>
    <w:multiLevelType w:val="hybridMultilevel"/>
    <w:tmpl w:val="93FA8C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8080301"/>
    <w:multiLevelType w:val="hybridMultilevel"/>
    <w:tmpl w:val="F834A746"/>
    <w:lvl w:ilvl="0" w:tplc="C3DEC452">
      <w:start w:val="50"/>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2B330B6A"/>
    <w:multiLevelType w:val="hybridMultilevel"/>
    <w:tmpl w:val="C6A069E4"/>
    <w:lvl w:ilvl="0" w:tplc="23141136">
      <w:start w:val="1"/>
      <w:numFmt w:val="lowerLetter"/>
      <w:lvlText w:val="%1."/>
      <w:lvlJc w:val="left"/>
      <w:pPr>
        <w:ind w:left="720" w:hanging="360"/>
      </w:pPr>
      <w:rPr>
        <w:rFonts w:eastAsia="Times New Roman" w:hint="default"/>
        <w:sz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E45524A"/>
    <w:multiLevelType w:val="hybridMultilevel"/>
    <w:tmpl w:val="2DB8695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07A5A54"/>
    <w:multiLevelType w:val="hybridMultilevel"/>
    <w:tmpl w:val="07A81520"/>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8B03AB"/>
    <w:multiLevelType w:val="hybridMultilevel"/>
    <w:tmpl w:val="F3242D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7EB477D"/>
    <w:multiLevelType w:val="hybridMultilevel"/>
    <w:tmpl w:val="7940072C"/>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F9851FB"/>
    <w:multiLevelType w:val="hybridMultilevel"/>
    <w:tmpl w:val="C3FE5D1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2E136D2"/>
    <w:multiLevelType w:val="hybridMultilevel"/>
    <w:tmpl w:val="83EC994A"/>
    <w:lvl w:ilvl="0" w:tplc="446E980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7342C13"/>
    <w:multiLevelType w:val="hybridMultilevel"/>
    <w:tmpl w:val="1B3AD0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BE62CD"/>
    <w:multiLevelType w:val="hybridMultilevel"/>
    <w:tmpl w:val="E4B69DEE"/>
    <w:lvl w:ilvl="0" w:tplc="1FD0B248">
      <w:start w:val="1"/>
      <w:numFmt w:val="decimal"/>
      <w:lvlText w:val="%1."/>
      <w:lvlJc w:val="left"/>
      <w:pPr>
        <w:ind w:left="502" w:hanging="360"/>
      </w:pPr>
      <w:rPr>
        <w:rFonts w:hint="default"/>
        <w:i w:val="0"/>
      </w:rPr>
    </w:lvl>
    <w:lvl w:ilvl="1" w:tplc="38090019">
      <w:start w:val="1"/>
      <w:numFmt w:val="lowerLetter"/>
      <w:lvlText w:val="%2."/>
      <w:lvlJc w:val="left"/>
      <w:pPr>
        <w:ind w:left="1222" w:hanging="360"/>
      </w:pPr>
    </w:lvl>
    <w:lvl w:ilvl="2" w:tplc="3809001B">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9">
    <w:nsid w:val="5C4041A1"/>
    <w:multiLevelType w:val="hybridMultilevel"/>
    <w:tmpl w:val="0602E4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2A524CC"/>
    <w:multiLevelType w:val="hybridMultilevel"/>
    <w:tmpl w:val="AF8C3F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55253A2"/>
    <w:multiLevelType w:val="hybridMultilevel"/>
    <w:tmpl w:val="D3B2E5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65E72198"/>
    <w:multiLevelType w:val="hybridMultilevel"/>
    <w:tmpl w:val="CF184D30"/>
    <w:lvl w:ilvl="0" w:tplc="8D0C666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0C39A6"/>
    <w:multiLevelType w:val="hybridMultilevel"/>
    <w:tmpl w:val="C3BE0622"/>
    <w:lvl w:ilvl="0" w:tplc="111E1A34">
      <w:start w:val="1"/>
      <w:numFmt w:val="upperLetter"/>
      <w:lvlText w:val="%1."/>
      <w:lvlJc w:val="left"/>
      <w:pPr>
        <w:ind w:left="360" w:hanging="360"/>
      </w:pPr>
      <w:rPr>
        <w:rFonts w:hint="default"/>
      </w:rPr>
    </w:lvl>
    <w:lvl w:ilvl="1" w:tplc="59C08E8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9606143"/>
    <w:multiLevelType w:val="hybridMultilevel"/>
    <w:tmpl w:val="D730F732"/>
    <w:lvl w:ilvl="0" w:tplc="C1127F44">
      <w:start w:val="1"/>
      <w:numFmt w:val="decimal"/>
      <w:lvlText w:val="%1."/>
      <w:lvlJc w:val="left"/>
      <w:pPr>
        <w:ind w:left="502"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6A434DFC"/>
    <w:multiLevelType w:val="hybridMultilevel"/>
    <w:tmpl w:val="2990EAF8"/>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DF5186D"/>
    <w:multiLevelType w:val="hybridMultilevel"/>
    <w:tmpl w:val="9D24EE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F973174"/>
    <w:multiLevelType w:val="hybridMultilevel"/>
    <w:tmpl w:val="E9B69D36"/>
    <w:lvl w:ilvl="0" w:tplc="CAA4AB8E">
      <w:start w:val="1"/>
      <w:numFmt w:val="lowerLetter"/>
      <w:lvlText w:val="%1."/>
      <w:lvlJc w:val="left"/>
      <w:pPr>
        <w:ind w:left="720" w:hanging="360"/>
      </w:pPr>
      <w:rPr>
        <w:rFonts w:eastAsia="Times New Roman" w:hint="default"/>
        <w:sz w:val="2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5AB70A6"/>
    <w:multiLevelType w:val="hybridMultilevel"/>
    <w:tmpl w:val="E1121726"/>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6014908"/>
    <w:multiLevelType w:val="hybridMultilevel"/>
    <w:tmpl w:val="E944694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AA96C41"/>
    <w:multiLevelType w:val="hybridMultilevel"/>
    <w:tmpl w:val="8EFA9C32"/>
    <w:lvl w:ilvl="0" w:tplc="F31E731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4"/>
  </w:num>
  <w:num w:numId="3">
    <w:abstractNumId w:val="30"/>
  </w:num>
  <w:num w:numId="4">
    <w:abstractNumId w:val="10"/>
  </w:num>
  <w:num w:numId="5">
    <w:abstractNumId w:val="27"/>
  </w:num>
  <w:num w:numId="6">
    <w:abstractNumId w:val="18"/>
  </w:num>
  <w:num w:numId="7">
    <w:abstractNumId w:val="9"/>
  </w:num>
  <w:num w:numId="8">
    <w:abstractNumId w:val="20"/>
  </w:num>
  <w:num w:numId="9">
    <w:abstractNumId w:val="22"/>
  </w:num>
  <w:num w:numId="10">
    <w:abstractNumId w:val="2"/>
  </w:num>
  <w:num w:numId="11">
    <w:abstractNumId w:val="1"/>
  </w:num>
  <w:num w:numId="12">
    <w:abstractNumId w:val="16"/>
  </w:num>
  <w:num w:numId="13">
    <w:abstractNumId w:val="6"/>
  </w:num>
  <w:num w:numId="14">
    <w:abstractNumId w:val="8"/>
  </w:num>
  <w:num w:numId="15">
    <w:abstractNumId w:val="5"/>
  </w:num>
  <w:num w:numId="16">
    <w:abstractNumId w:val="26"/>
  </w:num>
  <w:num w:numId="17">
    <w:abstractNumId w:val="23"/>
  </w:num>
  <w:num w:numId="18">
    <w:abstractNumId w:val="15"/>
  </w:num>
  <w:num w:numId="19">
    <w:abstractNumId w:val="25"/>
  </w:num>
  <w:num w:numId="20">
    <w:abstractNumId w:val="12"/>
  </w:num>
  <w:num w:numId="21">
    <w:abstractNumId w:val="14"/>
  </w:num>
  <w:num w:numId="22">
    <w:abstractNumId w:val="0"/>
  </w:num>
  <w:num w:numId="23">
    <w:abstractNumId w:val="21"/>
  </w:num>
  <w:num w:numId="24">
    <w:abstractNumId w:val="29"/>
  </w:num>
  <w:num w:numId="25">
    <w:abstractNumId w:val="11"/>
  </w:num>
  <w:num w:numId="26">
    <w:abstractNumId w:val="19"/>
  </w:num>
  <w:num w:numId="27">
    <w:abstractNumId w:val="3"/>
  </w:num>
  <w:num w:numId="28">
    <w:abstractNumId w:val="17"/>
  </w:num>
  <w:num w:numId="29">
    <w:abstractNumId w:val="13"/>
  </w:num>
  <w:num w:numId="30">
    <w:abstractNumId w:val="4"/>
  </w:num>
  <w:num w:numId="31">
    <w:abstractNumId w:val="2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writeProtection w:recommended="1"/>
  <w:zoom w:percent="100"/>
  <w:hideSpellingErrors/>
  <w:hideGrammaticalErrors/>
  <w:documentProtection w:edit="forms" w:formatting="1" w:enforcement="1" w:cryptProviderType="rsaAES" w:cryptAlgorithmClass="hash" w:cryptAlgorithmType="typeAny" w:cryptAlgorithmSid="14" w:cryptSpinCount="100000" w:hash="7ZiX0EM2k6XsGywiPEDr6xaXDg5MMKlPt9qvwndjignGN/SN0rmf0IOB/9TI6hsCPFdTaI3g2TZj4reSIu0aWQ==" w:salt="eI5h/g+glof4QODBL4bR0A=="/>
  <w:defaultTabStop w:val="720"/>
  <w:characterSpacingControl w:val="doNotCompress"/>
  <w:hdrShapeDefaults>
    <o:shapedefaults v:ext="edit" spidmax="4097"/>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2512"/>
    <w:rsid w:val="000000D8"/>
    <w:rsid w:val="00000CF2"/>
    <w:rsid w:val="000015E7"/>
    <w:rsid w:val="000021FB"/>
    <w:rsid w:val="0000227A"/>
    <w:rsid w:val="00002432"/>
    <w:rsid w:val="00002832"/>
    <w:rsid w:val="000028AD"/>
    <w:rsid w:val="000037AF"/>
    <w:rsid w:val="00003E50"/>
    <w:rsid w:val="00004A14"/>
    <w:rsid w:val="00004C65"/>
    <w:rsid w:val="00006875"/>
    <w:rsid w:val="000101F9"/>
    <w:rsid w:val="00010F97"/>
    <w:rsid w:val="000117AE"/>
    <w:rsid w:val="00011AB8"/>
    <w:rsid w:val="00011F2D"/>
    <w:rsid w:val="00012350"/>
    <w:rsid w:val="0001365F"/>
    <w:rsid w:val="00014D5F"/>
    <w:rsid w:val="0001511B"/>
    <w:rsid w:val="00015783"/>
    <w:rsid w:val="00016B95"/>
    <w:rsid w:val="00016DBC"/>
    <w:rsid w:val="00020614"/>
    <w:rsid w:val="00020B67"/>
    <w:rsid w:val="00020D59"/>
    <w:rsid w:val="00021436"/>
    <w:rsid w:val="00021B38"/>
    <w:rsid w:val="0002216E"/>
    <w:rsid w:val="00022275"/>
    <w:rsid w:val="000225E6"/>
    <w:rsid w:val="000232E8"/>
    <w:rsid w:val="000233B9"/>
    <w:rsid w:val="00023964"/>
    <w:rsid w:val="00024101"/>
    <w:rsid w:val="0002415F"/>
    <w:rsid w:val="00024642"/>
    <w:rsid w:val="000250D1"/>
    <w:rsid w:val="00025D3A"/>
    <w:rsid w:val="0002705A"/>
    <w:rsid w:val="000276B9"/>
    <w:rsid w:val="00027A0E"/>
    <w:rsid w:val="000301E3"/>
    <w:rsid w:val="00030978"/>
    <w:rsid w:val="00031F20"/>
    <w:rsid w:val="00032931"/>
    <w:rsid w:val="000350A9"/>
    <w:rsid w:val="000355FD"/>
    <w:rsid w:val="00035686"/>
    <w:rsid w:val="00036914"/>
    <w:rsid w:val="00036E8F"/>
    <w:rsid w:val="00037AFE"/>
    <w:rsid w:val="000402E2"/>
    <w:rsid w:val="000405AA"/>
    <w:rsid w:val="00041186"/>
    <w:rsid w:val="00041240"/>
    <w:rsid w:val="000428C3"/>
    <w:rsid w:val="000429FA"/>
    <w:rsid w:val="00042D0C"/>
    <w:rsid w:val="000443D4"/>
    <w:rsid w:val="0004471B"/>
    <w:rsid w:val="00044C0B"/>
    <w:rsid w:val="00044F7C"/>
    <w:rsid w:val="000454FC"/>
    <w:rsid w:val="00045B91"/>
    <w:rsid w:val="00045DBD"/>
    <w:rsid w:val="000460A8"/>
    <w:rsid w:val="00047076"/>
    <w:rsid w:val="00047375"/>
    <w:rsid w:val="00050184"/>
    <w:rsid w:val="000506C0"/>
    <w:rsid w:val="00051266"/>
    <w:rsid w:val="0005217F"/>
    <w:rsid w:val="00052DD0"/>
    <w:rsid w:val="00052DFD"/>
    <w:rsid w:val="000540F5"/>
    <w:rsid w:val="00054194"/>
    <w:rsid w:val="00054CF2"/>
    <w:rsid w:val="00054E9E"/>
    <w:rsid w:val="00055554"/>
    <w:rsid w:val="00055AFA"/>
    <w:rsid w:val="00055D7B"/>
    <w:rsid w:val="00055E23"/>
    <w:rsid w:val="00056284"/>
    <w:rsid w:val="00057CB1"/>
    <w:rsid w:val="00061328"/>
    <w:rsid w:val="0006132B"/>
    <w:rsid w:val="0006155E"/>
    <w:rsid w:val="000617A3"/>
    <w:rsid w:val="00062512"/>
    <w:rsid w:val="000630E7"/>
    <w:rsid w:val="000633F7"/>
    <w:rsid w:val="000636F2"/>
    <w:rsid w:val="00065AF8"/>
    <w:rsid w:val="00065F12"/>
    <w:rsid w:val="00066A91"/>
    <w:rsid w:val="0006744B"/>
    <w:rsid w:val="000676B8"/>
    <w:rsid w:val="00071426"/>
    <w:rsid w:val="00071502"/>
    <w:rsid w:val="000723D9"/>
    <w:rsid w:val="00072FF1"/>
    <w:rsid w:val="0007331E"/>
    <w:rsid w:val="00074492"/>
    <w:rsid w:val="0007553C"/>
    <w:rsid w:val="000759C3"/>
    <w:rsid w:val="00075F82"/>
    <w:rsid w:val="00076994"/>
    <w:rsid w:val="00076AB7"/>
    <w:rsid w:val="00077D04"/>
    <w:rsid w:val="00077F6D"/>
    <w:rsid w:val="00080046"/>
    <w:rsid w:val="000816F8"/>
    <w:rsid w:val="00081EB1"/>
    <w:rsid w:val="00083F7C"/>
    <w:rsid w:val="00084E95"/>
    <w:rsid w:val="0008717B"/>
    <w:rsid w:val="000874F5"/>
    <w:rsid w:val="00087FA2"/>
    <w:rsid w:val="0009197A"/>
    <w:rsid w:val="00092514"/>
    <w:rsid w:val="000933EB"/>
    <w:rsid w:val="00093416"/>
    <w:rsid w:val="000935F4"/>
    <w:rsid w:val="000941E6"/>
    <w:rsid w:val="00094666"/>
    <w:rsid w:val="00094C43"/>
    <w:rsid w:val="00094E73"/>
    <w:rsid w:val="000954B0"/>
    <w:rsid w:val="00095D06"/>
    <w:rsid w:val="000969F1"/>
    <w:rsid w:val="0009702A"/>
    <w:rsid w:val="000973BF"/>
    <w:rsid w:val="00097545"/>
    <w:rsid w:val="00097A16"/>
    <w:rsid w:val="000A15AE"/>
    <w:rsid w:val="000A1E2B"/>
    <w:rsid w:val="000A3DDF"/>
    <w:rsid w:val="000A3E76"/>
    <w:rsid w:val="000A4EA3"/>
    <w:rsid w:val="000A4FE6"/>
    <w:rsid w:val="000A5A77"/>
    <w:rsid w:val="000A74E7"/>
    <w:rsid w:val="000A77F9"/>
    <w:rsid w:val="000A7E5D"/>
    <w:rsid w:val="000B063D"/>
    <w:rsid w:val="000B075F"/>
    <w:rsid w:val="000B0B42"/>
    <w:rsid w:val="000B0F80"/>
    <w:rsid w:val="000B150F"/>
    <w:rsid w:val="000B19C6"/>
    <w:rsid w:val="000B1CCE"/>
    <w:rsid w:val="000B1F34"/>
    <w:rsid w:val="000B255A"/>
    <w:rsid w:val="000B2ADB"/>
    <w:rsid w:val="000B2C84"/>
    <w:rsid w:val="000B37F9"/>
    <w:rsid w:val="000B40BF"/>
    <w:rsid w:val="000B4211"/>
    <w:rsid w:val="000B5169"/>
    <w:rsid w:val="000B51B8"/>
    <w:rsid w:val="000B62AB"/>
    <w:rsid w:val="000B6D9F"/>
    <w:rsid w:val="000B7A6C"/>
    <w:rsid w:val="000B7DAA"/>
    <w:rsid w:val="000C0461"/>
    <w:rsid w:val="000C0633"/>
    <w:rsid w:val="000C114E"/>
    <w:rsid w:val="000C16F9"/>
    <w:rsid w:val="000C1B09"/>
    <w:rsid w:val="000C1BF2"/>
    <w:rsid w:val="000C280E"/>
    <w:rsid w:val="000C2874"/>
    <w:rsid w:val="000C3867"/>
    <w:rsid w:val="000C3F63"/>
    <w:rsid w:val="000C423B"/>
    <w:rsid w:val="000C511B"/>
    <w:rsid w:val="000C58C7"/>
    <w:rsid w:val="000C6059"/>
    <w:rsid w:val="000C7584"/>
    <w:rsid w:val="000C78B2"/>
    <w:rsid w:val="000D0C92"/>
    <w:rsid w:val="000D0F7C"/>
    <w:rsid w:val="000D1B5F"/>
    <w:rsid w:val="000D1D9F"/>
    <w:rsid w:val="000D2090"/>
    <w:rsid w:val="000D230E"/>
    <w:rsid w:val="000D2CB1"/>
    <w:rsid w:val="000D3795"/>
    <w:rsid w:val="000D38CB"/>
    <w:rsid w:val="000D4487"/>
    <w:rsid w:val="000D4BA5"/>
    <w:rsid w:val="000D4DF0"/>
    <w:rsid w:val="000D60C6"/>
    <w:rsid w:val="000D6225"/>
    <w:rsid w:val="000D6861"/>
    <w:rsid w:val="000D6996"/>
    <w:rsid w:val="000D732D"/>
    <w:rsid w:val="000D779A"/>
    <w:rsid w:val="000D785C"/>
    <w:rsid w:val="000D7A7C"/>
    <w:rsid w:val="000D7D7B"/>
    <w:rsid w:val="000E015D"/>
    <w:rsid w:val="000E0D60"/>
    <w:rsid w:val="000E1116"/>
    <w:rsid w:val="000E1174"/>
    <w:rsid w:val="000E1190"/>
    <w:rsid w:val="000E1730"/>
    <w:rsid w:val="000E1C00"/>
    <w:rsid w:val="000E1D8C"/>
    <w:rsid w:val="000E1F76"/>
    <w:rsid w:val="000E1F9A"/>
    <w:rsid w:val="000E3D06"/>
    <w:rsid w:val="000E4794"/>
    <w:rsid w:val="000E4822"/>
    <w:rsid w:val="000E5110"/>
    <w:rsid w:val="000E54AE"/>
    <w:rsid w:val="000E5602"/>
    <w:rsid w:val="000E5E52"/>
    <w:rsid w:val="000E7B1F"/>
    <w:rsid w:val="000F0491"/>
    <w:rsid w:val="000F098A"/>
    <w:rsid w:val="000F1BC6"/>
    <w:rsid w:val="000F2377"/>
    <w:rsid w:val="000F409D"/>
    <w:rsid w:val="000F4CB0"/>
    <w:rsid w:val="000F5891"/>
    <w:rsid w:val="000F59DA"/>
    <w:rsid w:val="000F612D"/>
    <w:rsid w:val="000F6526"/>
    <w:rsid w:val="000F7CB5"/>
    <w:rsid w:val="000F7F40"/>
    <w:rsid w:val="00100797"/>
    <w:rsid w:val="00100993"/>
    <w:rsid w:val="00100C0F"/>
    <w:rsid w:val="001017AF"/>
    <w:rsid w:val="00102658"/>
    <w:rsid w:val="001035F6"/>
    <w:rsid w:val="00104749"/>
    <w:rsid w:val="00104AE6"/>
    <w:rsid w:val="001055FD"/>
    <w:rsid w:val="00105ABD"/>
    <w:rsid w:val="001060CF"/>
    <w:rsid w:val="00106AFB"/>
    <w:rsid w:val="00106E31"/>
    <w:rsid w:val="0010730B"/>
    <w:rsid w:val="00107F8F"/>
    <w:rsid w:val="00110438"/>
    <w:rsid w:val="00110774"/>
    <w:rsid w:val="00111AA1"/>
    <w:rsid w:val="00111B7F"/>
    <w:rsid w:val="00111C17"/>
    <w:rsid w:val="0011210C"/>
    <w:rsid w:val="00114183"/>
    <w:rsid w:val="00114715"/>
    <w:rsid w:val="0011475B"/>
    <w:rsid w:val="00114886"/>
    <w:rsid w:val="00114D26"/>
    <w:rsid w:val="00115782"/>
    <w:rsid w:val="001158C8"/>
    <w:rsid w:val="00116B60"/>
    <w:rsid w:val="0011712F"/>
    <w:rsid w:val="0011719C"/>
    <w:rsid w:val="00117EC7"/>
    <w:rsid w:val="00120436"/>
    <w:rsid w:val="00120C6A"/>
    <w:rsid w:val="001216BC"/>
    <w:rsid w:val="00121990"/>
    <w:rsid w:val="00121DA4"/>
    <w:rsid w:val="001229CB"/>
    <w:rsid w:val="0012381B"/>
    <w:rsid w:val="00124376"/>
    <w:rsid w:val="00125B53"/>
    <w:rsid w:val="00126A96"/>
    <w:rsid w:val="0012752B"/>
    <w:rsid w:val="00127DA2"/>
    <w:rsid w:val="001303CD"/>
    <w:rsid w:val="001306D0"/>
    <w:rsid w:val="001316E6"/>
    <w:rsid w:val="00131BD9"/>
    <w:rsid w:val="00131FDF"/>
    <w:rsid w:val="0013280A"/>
    <w:rsid w:val="0013477B"/>
    <w:rsid w:val="00134EFA"/>
    <w:rsid w:val="00135C3F"/>
    <w:rsid w:val="00136079"/>
    <w:rsid w:val="00136AA0"/>
    <w:rsid w:val="00136C9F"/>
    <w:rsid w:val="00137711"/>
    <w:rsid w:val="00137A3A"/>
    <w:rsid w:val="00140469"/>
    <w:rsid w:val="00140ACE"/>
    <w:rsid w:val="00140C5D"/>
    <w:rsid w:val="0014173C"/>
    <w:rsid w:val="00142400"/>
    <w:rsid w:val="00144852"/>
    <w:rsid w:val="0014504D"/>
    <w:rsid w:val="00146C65"/>
    <w:rsid w:val="00146C8B"/>
    <w:rsid w:val="00146D5C"/>
    <w:rsid w:val="001511EB"/>
    <w:rsid w:val="00151A63"/>
    <w:rsid w:val="00151C10"/>
    <w:rsid w:val="0015224B"/>
    <w:rsid w:val="00152647"/>
    <w:rsid w:val="00152FC0"/>
    <w:rsid w:val="00153C55"/>
    <w:rsid w:val="00154056"/>
    <w:rsid w:val="001543B3"/>
    <w:rsid w:val="00154655"/>
    <w:rsid w:val="00154D78"/>
    <w:rsid w:val="00154F08"/>
    <w:rsid w:val="00154F44"/>
    <w:rsid w:val="00154FA4"/>
    <w:rsid w:val="001560B0"/>
    <w:rsid w:val="001570B2"/>
    <w:rsid w:val="0015736B"/>
    <w:rsid w:val="0015769F"/>
    <w:rsid w:val="00157D78"/>
    <w:rsid w:val="001604C2"/>
    <w:rsid w:val="0016132F"/>
    <w:rsid w:val="001614ED"/>
    <w:rsid w:val="00161F84"/>
    <w:rsid w:val="00162594"/>
    <w:rsid w:val="00162DEF"/>
    <w:rsid w:val="00163051"/>
    <w:rsid w:val="001641BE"/>
    <w:rsid w:val="0016492E"/>
    <w:rsid w:val="00164D28"/>
    <w:rsid w:val="00167C16"/>
    <w:rsid w:val="00167E0C"/>
    <w:rsid w:val="001707DA"/>
    <w:rsid w:val="0017440A"/>
    <w:rsid w:val="001749E0"/>
    <w:rsid w:val="00175183"/>
    <w:rsid w:val="001775C1"/>
    <w:rsid w:val="00180B0C"/>
    <w:rsid w:val="00180EF8"/>
    <w:rsid w:val="001812AC"/>
    <w:rsid w:val="0018195A"/>
    <w:rsid w:val="00181CAD"/>
    <w:rsid w:val="001825EC"/>
    <w:rsid w:val="00182C1C"/>
    <w:rsid w:val="001837DC"/>
    <w:rsid w:val="001843B5"/>
    <w:rsid w:val="00184967"/>
    <w:rsid w:val="00184C4A"/>
    <w:rsid w:val="00184E41"/>
    <w:rsid w:val="00185A8D"/>
    <w:rsid w:val="00185EE0"/>
    <w:rsid w:val="00185F77"/>
    <w:rsid w:val="00186451"/>
    <w:rsid w:val="00186541"/>
    <w:rsid w:val="0018782D"/>
    <w:rsid w:val="00187868"/>
    <w:rsid w:val="00187AD2"/>
    <w:rsid w:val="0019078F"/>
    <w:rsid w:val="00190CAB"/>
    <w:rsid w:val="001910A8"/>
    <w:rsid w:val="00191573"/>
    <w:rsid w:val="001924DF"/>
    <w:rsid w:val="00192C61"/>
    <w:rsid w:val="00192F45"/>
    <w:rsid w:val="00193B2F"/>
    <w:rsid w:val="00194196"/>
    <w:rsid w:val="001949F7"/>
    <w:rsid w:val="001953DE"/>
    <w:rsid w:val="00197B1A"/>
    <w:rsid w:val="001A00E0"/>
    <w:rsid w:val="001A01FB"/>
    <w:rsid w:val="001A0876"/>
    <w:rsid w:val="001A0A68"/>
    <w:rsid w:val="001A0E97"/>
    <w:rsid w:val="001A1579"/>
    <w:rsid w:val="001A15C0"/>
    <w:rsid w:val="001A399F"/>
    <w:rsid w:val="001A3DC4"/>
    <w:rsid w:val="001A4943"/>
    <w:rsid w:val="001A4B07"/>
    <w:rsid w:val="001A51FB"/>
    <w:rsid w:val="001A52CD"/>
    <w:rsid w:val="001A6EC1"/>
    <w:rsid w:val="001A7436"/>
    <w:rsid w:val="001A7E35"/>
    <w:rsid w:val="001B0022"/>
    <w:rsid w:val="001B04AE"/>
    <w:rsid w:val="001B2235"/>
    <w:rsid w:val="001B2B6F"/>
    <w:rsid w:val="001B46FF"/>
    <w:rsid w:val="001B4A0D"/>
    <w:rsid w:val="001B60E0"/>
    <w:rsid w:val="001B6D77"/>
    <w:rsid w:val="001B792F"/>
    <w:rsid w:val="001B799E"/>
    <w:rsid w:val="001B7C8E"/>
    <w:rsid w:val="001C0807"/>
    <w:rsid w:val="001C09E2"/>
    <w:rsid w:val="001C16A6"/>
    <w:rsid w:val="001C1FFB"/>
    <w:rsid w:val="001C2994"/>
    <w:rsid w:val="001C2F49"/>
    <w:rsid w:val="001C51A7"/>
    <w:rsid w:val="001C60BC"/>
    <w:rsid w:val="001C64D0"/>
    <w:rsid w:val="001C6A10"/>
    <w:rsid w:val="001C70B4"/>
    <w:rsid w:val="001C76AD"/>
    <w:rsid w:val="001D1DB2"/>
    <w:rsid w:val="001D1E56"/>
    <w:rsid w:val="001D3259"/>
    <w:rsid w:val="001D34C4"/>
    <w:rsid w:val="001D376A"/>
    <w:rsid w:val="001D3E8B"/>
    <w:rsid w:val="001D4008"/>
    <w:rsid w:val="001D5B39"/>
    <w:rsid w:val="001D63A4"/>
    <w:rsid w:val="001D6CD2"/>
    <w:rsid w:val="001E1B44"/>
    <w:rsid w:val="001E2295"/>
    <w:rsid w:val="001E34A4"/>
    <w:rsid w:val="001E3D3C"/>
    <w:rsid w:val="001E54EE"/>
    <w:rsid w:val="001E5A59"/>
    <w:rsid w:val="001E5FB2"/>
    <w:rsid w:val="001E6BA4"/>
    <w:rsid w:val="001E7307"/>
    <w:rsid w:val="001E7A41"/>
    <w:rsid w:val="001F347B"/>
    <w:rsid w:val="001F358D"/>
    <w:rsid w:val="001F456C"/>
    <w:rsid w:val="001F469A"/>
    <w:rsid w:val="001F4C39"/>
    <w:rsid w:val="001F5077"/>
    <w:rsid w:val="001F50F5"/>
    <w:rsid w:val="001F5131"/>
    <w:rsid w:val="001F549A"/>
    <w:rsid w:val="001F5E82"/>
    <w:rsid w:val="001F61C9"/>
    <w:rsid w:val="001F6EFD"/>
    <w:rsid w:val="001F7639"/>
    <w:rsid w:val="0020054A"/>
    <w:rsid w:val="00200855"/>
    <w:rsid w:val="00200997"/>
    <w:rsid w:val="0020234D"/>
    <w:rsid w:val="0020305F"/>
    <w:rsid w:val="00203204"/>
    <w:rsid w:val="002035D7"/>
    <w:rsid w:val="0020456B"/>
    <w:rsid w:val="002068F4"/>
    <w:rsid w:val="002070B2"/>
    <w:rsid w:val="002075A3"/>
    <w:rsid w:val="00207B36"/>
    <w:rsid w:val="00207BBF"/>
    <w:rsid w:val="00207E6F"/>
    <w:rsid w:val="00210262"/>
    <w:rsid w:val="00210DC2"/>
    <w:rsid w:val="00211536"/>
    <w:rsid w:val="002117BB"/>
    <w:rsid w:val="0021245F"/>
    <w:rsid w:val="00212530"/>
    <w:rsid w:val="00212593"/>
    <w:rsid w:val="00213004"/>
    <w:rsid w:val="00213686"/>
    <w:rsid w:val="002141D7"/>
    <w:rsid w:val="00215078"/>
    <w:rsid w:val="00215784"/>
    <w:rsid w:val="00215985"/>
    <w:rsid w:val="002161BD"/>
    <w:rsid w:val="002168F1"/>
    <w:rsid w:val="0021751D"/>
    <w:rsid w:val="00217D79"/>
    <w:rsid w:val="002202EB"/>
    <w:rsid w:val="0022110E"/>
    <w:rsid w:val="00221682"/>
    <w:rsid w:val="00222511"/>
    <w:rsid w:val="00223B90"/>
    <w:rsid w:val="00224881"/>
    <w:rsid w:val="00224A40"/>
    <w:rsid w:val="00224ADD"/>
    <w:rsid w:val="00224BC3"/>
    <w:rsid w:val="00225829"/>
    <w:rsid w:val="0022612E"/>
    <w:rsid w:val="002277D4"/>
    <w:rsid w:val="00227A55"/>
    <w:rsid w:val="0023039A"/>
    <w:rsid w:val="00230903"/>
    <w:rsid w:val="00230D12"/>
    <w:rsid w:val="00230E0B"/>
    <w:rsid w:val="00231A66"/>
    <w:rsid w:val="00231AA8"/>
    <w:rsid w:val="0023215B"/>
    <w:rsid w:val="002325B7"/>
    <w:rsid w:val="00233120"/>
    <w:rsid w:val="00233205"/>
    <w:rsid w:val="00233FCE"/>
    <w:rsid w:val="002341C3"/>
    <w:rsid w:val="00234234"/>
    <w:rsid w:val="00234AF7"/>
    <w:rsid w:val="00234F08"/>
    <w:rsid w:val="00235904"/>
    <w:rsid w:val="00235C30"/>
    <w:rsid w:val="0023633B"/>
    <w:rsid w:val="00237044"/>
    <w:rsid w:val="002379D2"/>
    <w:rsid w:val="002405C4"/>
    <w:rsid w:val="00240A7B"/>
    <w:rsid w:val="00241404"/>
    <w:rsid w:val="00242602"/>
    <w:rsid w:val="00242A3C"/>
    <w:rsid w:val="00242F19"/>
    <w:rsid w:val="0024307A"/>
    <w:rsid w:val="00243358"/>
    <w:rsid w:val="002434D1"/>
    <w:rsid w:val="002435B4"/>
    <w:rsid w:val="00243686"/>
    <w:rsid w:val="002454DE"/>
    <w:rsid w:val="0024561B"/>
    <w:rsid w:val="00245C62"/>
    <w:rsid w:val="00245D1F"/>
    <w:rsid w:val="00245D79"/>
    <w:rsid w:val="002463F2"/>
    <w:rsid w:val="002478D1"/>
    <w:rsid w:val="00247AB8"/>
    <w:rsid w:val="00247E7E"/>
    <w:rsid w:val="00250204"/>
    <w:rsid w:val="00252CCF"/>
    <w:rsid w:val="0025346E"/>
    <w:rsid w:val="002537F9"/>
    <w:rsid w:val="00253DDE"/>
    <w:rsid w:val="00254877"/>
    <w:rsid w:val="00254953"/>
    <w:rsid w:val="00254B89"/>
    <w:rsid w:val="00254CDD"/>
    <w:rsid w:val="00254E97"/>
    <w:rsid w:val="002550D1"/>
    <w:rsid w:val="00255827"/>
    <w:rsid w:val="00256680"/>
    <w:rsid w:val="00257690"/>
    <w:rsid w:val="002605A0"/>
    <w:rsid w:val="00260D1A"/>
    <w:rsid w:val="0026112B"/>
    <w:rsid w:val="0026195C"/>
    <w:rsid w:val="00262715"/>
    <w:rsid w:val="00263A1B"/>
    <w:rsid w:val="00263FD8"/>
    <w:rsid w:val="0026439E"/>
    <w:rsid w:val="0026522F"/>
    <w:rsid w:val="00265492"/>
    <w:rsid w:val="002664CF"/>
    <w:rsid w:val="00267332"/>
    <w:rsid w:val="00270413"/>
    <w:rsid w:val="00270488"/>
    <w:rsid w:val="00270F76"/>
    <w:rsid w:val="002719D5"/>
    <w:rsid w:val="00271A20"/>
    <w:rsid w:val="00271CE2"/>
    <w:rsid w:val="00271EB4"/>
    <w:rsid w:val="00274AD9"/>
    <w:rsid w:val="00275BAB"/>
    <w:rsid w:val="002765A4"/>
    <w:rsid w:val="00276FB0"/>
    <w:rsid w:val="002800A9"/>
    <w:rsid w:val="002802E6"/>
    <w:rsid w:val="002810C5"/>
    <w:rsid w:val="002810C7"/>
    <w:rsid w:val="002815BF"/>
    <w:rsid w:val="00281B45"/>
    <w:rsid w:val="00282311"/>
    <w:rsid w:val="00282DC5"/>
    <w:rsid w:val="00283594"/>
    <w:rsid w:val="002838C3"/>
    <w:rsid w:val="002852A7"/>
    <w:rsid w:val="00285350"/>
    <w:rsid w:val="0028554F"/>
    <w:rsid w:val="00285937"/>
    <w:rsid w:val="00286A82"/>
    <w:rsid w:val="0028738C"/>
    <w:rsid w:val="002877DB"/>
    <w:rsid w:val="00287871"/>
    <w:rsid w:val="002879E9"/>
    <w:rsid w:val="00287D7F"/>
    <w:rsid w:val="00287F52"/>
    <w:rsid w:val="0029036C"/>
    <w:rsid w:val="00290A48"/>
    <w:rsid w:val="00290A7B"/>
    <w:rsid w:val="00290BA2"/>
    <w:rsid w:val="00290C07"/>
    <w:rsid w:val="00291098"/>
    <w:rsid w:val="002919AF"/>
    <w:rsid w:val="00291A4C"/>
    <w:rsid w:val="00292F22"/>
    <w:rsid w:val="0029331A"/>
    <w:rsid w:val="00293A85"/>
    <w:rsid w:val="00293F76"/>
    <w:rsid w:val="00294417"/>
    <w:rsid w:val="0029496A"/>
    <w:rsid w:val="00294AEA"/>
    <w:rsid w:val="00295881"/>
    <w:rsid w:val="00295913"/>
    <w:rsid w:val="0029604F"/>
    <w:rsid w:val="002971B4"/>
    <w:rsid w:val="002976A0"/>
    <w:rsid w:val="00297FB6"/>
    <w:rsid w:val="002A2038"/>
    <w:rsid w:val="002A249A"/>
    <w:rsid w:val="002A2576"/>
    <w:rsid w:val="002A2577"/>
    <w:rsid w:val="002A3FF2"/>
    <w:rsid w:val="002A5E51"/>
    <w:rsid w:val="002A6C7A"/>
    <w:rsid w:val="002A722A"/>
    <w:rsid w:val="002A7C24"/>
    <w:rsid w:val="002A7E57"/>
    <w:rsid w:val="002B0145"/>
    <w:rsid w:val="002B16C2"/>
    <w:rsid w:val="002B18E3"/>
    <w:rsid w:val="002B2D24"/>
    <w:rsid w:val="002B3D7D"/>
    <w:rsid w:val="002B4680"/>
    <w:rsid w:val="002B6145"/>
    <w:rsid w:val="002B7714"/>
    <w:rsid w:val="002C037B"/>
    <w:rsid w:val="002C06DB"/>
    <w:rsid w:val="002C0A90"/>
    <w:rsid w:val="002C101A"/>
    <w:rsid w:val="002C13F6"/>
    <w:rsid w:val="002C1817"/>
    <w:rsid w:val="002C1CD1"/>
    <w:rsid w:val="002C2E2A"/>
    <w:rsid w:val="002C3C57"/>
    <w:rsid w:val="002C44B0"/>
    <w:rsid w:val="002C4669"/>
    <w:rsid w:val="002C4F61"/>
    <w:rsid w:val="002C57B5"/>
    <w:rsid w:val="002C601A"/>
    <w:rsid w:val="002C633C"/>
    <w:rsid w:val="002C6F2A"/>
    <w:rsid w:val="002C7394"/>
    <w:rsid w:val="002D0840"/>
    <w:rsid w:val="002D0AD4"/>
    <w:rsid w:val="002D0E4E"/>
    <w:rsid w:val="002D0FC6"/>
    <w:rsid w:val="002D3264"/>
    <w:rsid w:val="002D3B73"/>
    <w:rsid w:val="002D3D22"/>
    <w:rsid w:val="002D4749"/>
    <w:rsid w:val="002D4B2E"/>
    <w:rsid w:val="002D5121"/>
    <w:rsid w:val="002D5EB1"/>
    <w:rsid w:val="002D5F40"/>
    <w:rsid w:val="002D6464"/>
    <w:rsid w:val="002D6A24"/>
    <w:rsid w:val="002E17D1"/>
    <w:rsid w:val="002E1FC4"/>
    <w:rsid w:val="002E2098"/>
    <w:rsid w:val="002E2611"/>
    <w:rsid w:val="002E2F6C"/>
    <w:rsid w:val="002E3606"/>
    <w:rsid w:val="002E424F"/>
    <w:rsid w:val="002E4282"/>
    <w:rsid w:val="002E52DE"/>
    <w:rsid w:val="002E549D"/>
    <w:rsid w:val="002E6464"/>
    <w:rsid w:val="002E683E"/>
    <w:rsid w:val="002E77A4"/>
    <w:rsid w:val="002E7859"/>
    <w:rsid w:val="002E7923"/>
    <w:rsid w:val="002E7A6D"/>
    <w:rsid w:val="002E7C47"/>
    <w:rsid w:val="002E7DC2"/>
    <w:rsid w:val="002F06B0"/>
    <w:rsid w:val="002F12CF"/>
    <w:rsid w:val="002F1EDB"/>
    <w:rsid w:val="002F224F"/>
    <w:rsid w:val="002F25D3"/>
    <w:rsid w:val="002F3DD5"/>
    <w:rsid w:val="002F4945"/>
    <w:rsid w:val="002F4CCB"/>
    <w:rsid w:val="002F550F"/>
    <w:rsid w:val="002F5FC0"/>
    <w:rsid w:val="002F6404"/>
    <w:rsid w:val="002F6F49"/>
    <w:rsid w:val="002F7412"/>
    <w:rsid w:val="002F75FF"/>
    <w:rsid w:val="002F7B31"/>
    <w:rsid w:val="002F7B85"/>
    <w:rsid w:val="00300B40"/>
    <w:rsid w:val="00301510"/>
    <w:rsid w:val="003021C5"/>
    <w:rsid w:val="0030272C"/>
    <w:rsid w:val="00303937"/>
    <w:rsid w:val="00305404"/>
    <w:rsid w:val="00305FC3"/>
    <w:rsid w:val="00306380"/>
    <w:rsid w:val="003063B7"/>
    <w:rsid w:val="00307186"/>
    <w:rsid w:val="003103AC"/>
    <w:rsid w:val="00310AFD"/>
    <w:rsid w:val="00310C7B"/>
    <w:rsid w:val="00311D38"/>
    <w:rsid w:val="00313A02"/>
    <w:rsid w:val="003143B7"/>
    <w:rsid w:val="00315A5E"/>
    <w:rsid w:val="00316003"/>
    <w:rsid w:val="00317851"/>
    <w:rsid w:val="00320D3B"/>
    <w:rsid w:val="00321007"/>
    <w:rsid w:val="00321601"/>
    <w:rsid w:val="0032163C"/>
    <w:rsid w:val="003219AA"/>
    <w:rsid w:val="00322ED5"/>
    <w:rsid w:val="00322FB0"/>
    <w:rsid w:val="00323DCB"/>
    <w:rsid w:val="00324B58"/>
    <w:rsid w:val="00324D68"/>
    <w:rsid w:val="00325C05"/>
    <w:rsid w:val="00326809"/>
    <w:rsid w:val="00326869"/>
    <w:rsid w:val="00326DC8"/>
    <w:rsid w:val="00326EAE"/>
    <w:rsid w:val="00327263"/>
    <w:rsid w:val="0033041E"/>
    <w:rsid w:val="00330839"/>
    <w:rsid w:val="003316D8"/>
    <w:rsid w:val="00331A7E"/>
    <w:rsid w:val="00331FDD"/>
    <w:rsid w:val="0033237C"/>
    <w:rsid w:val="00332791"/>
    <w:rsid w:val="0033285F"/>
    <w:rsid w:val="00332BD0"/>
    <w:rsid w:val="00333714"/>
    <w:rsid w:val="00333F61"/>
    <w:rsid w:val="003341F5"/>
    <w:rsid w:val="0033562D"/>
    <w:rsid w:val="00335A92"/>
    <w:rsid w:val="00335EAE"/>
    <w:rsid w:val="00336494"/>
    <w:rsid w:val="00337318"/>
    <w:rsid w:val="003405C3"/>
    <w:rsid w:val="00340E96"/>
    <w:rsid w:val="00340EC5"/>
    <w:rsid w:val="00341480"/>
    <w:rsid w:val="003417ED"/>
    <w:rsid w:val="00342210"/>
    <w:rsid w:val="003427A8"/>
    <w:rsid w:val="00342EB1"/>
    <w:rsid w:val="00343FE8"/>
    <w:rsid w:val="00344498"/>
    <w:rsid w:val="00344D06"/>
    <w:rsid w:val="0034561E"/>
    <w:rsid w:val="00345E6A"/>
    <w:rsid w:val="003465ED"/>
    <w:rsid w:val="00347256"/>
    <w:rsid w:val="0034735A"/>
    <w:rsid w:val="00347ABD"/>
    <w:rsid w:val="00350341"/>
    <w:rsid w:val="00350CD4"/>
    <w:rsid w:val="00351282"/>
    <w:rsid w:val="003529B7"/>
    <w:rsid w:val="0035396D"/>
    <w:rsid w:val="003540E1"/>
    <w:rsid w:val="00355337"/>
    <w:rsid w:val="00355BB2"/>
    <w:rsid w:val="00355E6A"/>
    <w:rsid w:val="003561B8"/>
    <w:rsid w:val="00356528"/>
    <w:rsid w:val="003565FC"/>
    <w:rsid w:val="00357C24"/>
    <w:rsid w:val="00357D93"/>
    <w:rsid w:val="0036138F"/>
    <w:rsid w:val="0036183A"/>
    <w:rsid w:val="00362FFB"/>
    <w:rsid w:val="00363654"/>
    <w:rsid w:val="00363EBB"/>
    <w:rsid w:val="00364578"/>
    <w:rsid w:val="0036541D"/>
    <w:rsid w:val="00366250"/>
    <w:rsid w:val="00366D75"/>
    <w:rsid w:val="00367B0E"/>
    <w:rsid w:val="00370094"/>
    <w:rsid w:val="0037011C"/>
    <w:rsid w:val="00370F85"/>
    <w:rsid w:val="003724BC"/>
    <w:rsid w:val="00372E91"/>
    <w:rsid w:val="0037323C"/>
    <w:rsid w:val="003740B7"/>
    <w:rsid w:val="00374F5C"/>
    <w:rsid w:val="003759AD"/>
    <w:rsid w:val="00375CB3"/>
    <w:rsid w:val="0037611A"/>
    <w:rsid w:val="00377305"/>
    <w:rsid w:val="00377CD5"/>
    <w:rsid w:val="00377D60"/>
    <w:rsid w:val="003807BC"/>
    <w:rsid w:val="00380C94"/>
    <w:rsid w:val="00380D8E"/>
    <w:rsid w:val="0038289E"/>
    <w:rsid w:val="003832A2"/>
    <w:rsid w:val="00384AFB"/>
    <w:rsid w:val="00384B97"/>
    <w:rsid w:val="0038596B"/>
    <w:rsid w:val="00385EF0"/>
    <w:rsid w:val="00385FF7"/>
    <w:rsid w:val="003864F7"/>
    <w:rsid w:val="0038672C"/>
    <w:rsid w:val="00390D48"/>
    <w:rsid w:val="0039151A"/>
    <w:rsid w:val="00391867"/>
    <w:rsid w:val="00391F15"/>
    <w:rsid w:val="003925D5"/>
    <w:rsid w:val="00393484"/>
    <w:rsid w:val="0039385F"/>
    <w:rsid w:val="00393C5F"/>
    <w:rsid w:val="00393FA9"/>
    <w:rsid w:val="003947BF"/>
    <w:rsid w:val="00394929"/>
    <w:rsid w:val="003954A8"/>
    <w:rsid w:val="003955FE"/>
    <w:rsid w:val="003965E7"/>
    <w:rsid w:val="00396C2C"/>
    <w:rsid w:val="00396DB3"/>
    <w:rsid w:val="00397B6E"/>
    <w:rsid w:val="003A0752"/>
    <w:rsid w:val="003A0FA1"/>
    <w:rsid w:val="003A147F"/>
    <w:rsid w:val="003A2009"/>
    <w:rsid w:val="003A209D"/>
    <w:rsid w:val="003A2E42"/>
    <w:rsid w:val="003A3E35"/>
    <w:rsid w:val="003A444C"/>
    <w:rsid w:val="003A4A1C"/>
    <w:rsid w:val="003A4E2D"/>
    <w:rsid w:val="003A5341"/>
    <w:rsid w:val="003A569C"/>
    <w:rsid w:val="003A5D4B"/>
    <w:rsid w:val="003A7735"/>
    <w:rsid w:val="003A7946"/>
    <w:rsid w:val="003A7A1A"/>
    <w:rsid w:val="003B026E"/>
    <w:rsid w:val="003B22D6"/>
    <w:rsid w:val="003B2355"/>
    <w:rsid w:val="003B36B8"/>
    <w:rsid w:val="003B564F"/>
    <w:rsid w:val="003B5A50"/>
    <w:rsid w:val="003B5B35"/>
    <w:rsid w:val="003B5E68"/>
    <w:rsid w:val="003B68E6"/>
    <w:rsid w:val="003B6AA8"/>
    <w:rsid w:val="003B6D6C"/>
    <w:rsid w:val="003B7880"/>
    <w:rsid w:val="003B7CD6"/>
    <w:rsid w:val="003C0307"/>
    <w:rsid w:val="003C05BD"/>
    <w:rsid w:val="003C0D6A"/>
    <w:rsid w:val="003C0DDB"/>
    <w:rsid w:val="003C15AD"/>
    <w:rsid w:val="003C192F"/>
    <w:rsid w:val="003C19E5"/>
    <w:rsid w:val="003C2B88"/>
    <w:rsid w:val="003C2C73"/>
    <w:rsid w:val="003C4800"/>
    <w:rsid w:val="003C571C"/>
    <w:rsid w:val="003C5AAB"/>
    <w:rsid w:val="003C7B57"/>
    <w:rsid w:val="003D0DF5"/>
    <w:rsid w:val="003D17E2"/>
    <w:rsid w:val="003D21AF"/>
    <w:rsid w:val="003D2740"/>
    <w:rsid w:val="003D3825"/>
    <w:rsid w:val="003D4556"/>
    <w:rsid w:val="003D4B3E"/>
    <w:rsid w:val="003D59F2"/>
    <w:rsid w:val="003D5BE3"/>
    <w:rsid w:val="003D5D22"/>
    <w:rsid w:val="003D5E10"/>
    <w:rsid w:val="003D6065"/>
    <w:rsid w:val="003E0A60"/>
    <w:rsid w:val="003E1062"/>
    <w:rsid w:val="003E1CAA"/>
    <w:rsid w:val="003E276E"/>
    <w:rsid w:val="003E284F"/>
    <w:rsid w:val="003E2D8F"/>
    <w:rsid w:val="003E2E57"/>
    <w:rsid w:val="003E35C1"/>
    <w:rsid w:val="003E4039"/>
    <w:rsid w:val="003E527A"/>
    <w:rsid w:val="003E5CAC"/>
    <w:rsid w:val="003E6997"/>
    <w:rsid w:val="003E7C56"/>
    <w:rsid w:val="003F038A"/>
    <w:rsid w:val="003F0939"/>
    <w:rsid w:val="003F1460"/>
    <w:rsid w:val="003F18BE"/>
    <w:rsid w:val="003F1C67"/>
    <w:rsid w:val="003F3122"/>
    <w:rsid w:val="003F361C"/>
    <w:rsid w:val="003F3758"/>
    <w:rsid w:val="003F39C1"/>
    <w:rsid w:val="003F3DA7"/>
    <w:rsid w:val="003F464F"/>
    <w:rsid w:val="003F46C9"/>
    <w:rsid w:val="003F4CE3"/>
    <w:rsid w:val="003F57DD"/>
    <w:rsid w:val="003F5D7B"/>
    <w:rsid w:val="003F64EC"/>
    <w:rsid w:val="00400855"/>
    <w:rsid w:val="00400B68"/>
    <w:rsid w:val="00401212"/>
    <w:rsid w:val="00401336"/>
    <w:rsid w:val="00401D95"/>
    <w:rsid w:val="00402315"/>
    <w:rsid w:val="00402576"/>
    <w:rsid w:val="0040286D"/>
    <w:rsid w:val="00402DC5"/>
    <w:rsid w:val="004039A6"/>
    <w:rsid w:val="004042EF"/>
    <w:rsid w:val="00404899"/>
    <w:rsid w:val="0040635B"/>
    <w:rsid w:val="004079C0"/>
    <w:rsid w:val="004103A7"/>
    <w:rsid w:val="00410678"/>
    <w:rsid w:val="00410AA7"/>
    <w:rsid w:val="0041136D"/>
    <w:rsid w:val="00411BB1"/>
    <w:rsid w:val="00411E8F"/>
    <w:rsid w:val="00412D27"/>
    <w:rsid w:val="00412E7D"/>
    <w:rsid w:val="004132F7"/>
    <w:rsid w:val="00413B4D"/>
    <w:rsid w:val="00414298"/>
    <w:rsid w:val="00414470"/>
    <w:rsid w:val="004151D9"/>
    <w:rsid w:val="00415CF4"/>
    <w:rsid w:val="00415F5F"/>
    <w:rsid w:val="00417A6B"/>
    <w:rsid w:val="00417D58"/>
    <w:rsid w:val="0042070D"/>
    <w:rsid w:val="00420E61"/>
    <w:rsid w:val="00421DCE"/>
    <w:rsid w:val="00422344"/>
    <w:rsid w:val="00423818"/>
    <w:rsid w:val="0042390B"/>
    <w:rsid w:val="00423F61"/>
    <w:rsid w:val="00425342"/>
    <w:rsid w:val="004268FE"/>
    <w:rsid w:val="00426D7C"/>
    <w:rsid w:val="0043005E"/>
    <w:rsid w:val="00431246"/>
    <w:rsid w:val="00432EDF"/>
    <w:rsid w:val="00433C63"/>
    <w:rsid w:val="004344BD"/>
    <w:rsid w:val="0043482C"/>
    <w:rsid w:val="004355E4"/>
    <w:rsid w:val="00435A70"/>
    <w:rsid w:val="004365C0"/>
    <w:rsid w:val="00440063"/>
    <w:rsid w:val="004412DD"/>
    <w:rsid w:val="00442564"/>
    <w:rsid w:val="00442FFE"/>
    <w:rsid w:val="004432E6"/>
    <w:rsid w:val="004450C2"/>
    <w:rsid w:val="004464D9"/>
    <w:rsid w:val="004464ED"/>
    <w:rsid w:val="00446DC8"/>
    <w:rsid w:val="00450F56"/>
    <w:rsid w:val="00451C9A"/>
    <w:rsid w:val="00452698"/>
    <w:rsid w:val="00452EB1"/>
    <w:rsid w:val="00453429"/>
    <w:rsid w:val="004539A9"/>
    <w:rsid w:val="004539D0"/>
    <w:rsid w:val="00455B65"/>
    <w:rsid w:val="00456147"/>
    <w:rsid w:val="0045694D"/>
    <w:rsid w:val="004578FC"/>
    <w:rsid w:val="00457A42"/>
    <w:rsid w:val="00460BD4"/>
    <w:rsid w:val="00460D28"/>
    <w:rsid w:val="00461096"/>
    <w:rsid w:val="004623D9"/>
    <w:rsid w:val="00463A69"/>
    <w:rsid w:val="00464CA0"/>
    <w:rsid w:val="004652AE"/>
    <w:rsid w:val="004652C4"/>
    <w:rsid w:val="00465405"/>
    <w:rsid w:val="00466164"/>
    <w:rsid w:val="0046714F"/>
    <w:rsid w:val="00470590"/>
    <w:rsid w:val="004705FD"/>
    <w:rsid w:val="004706D8"/>
    <w:rsid w:val="00472157"/>
    <w:rsid w:val="004728C0"/>
    <w:rsid w:val="0047404E"/>
    <w:rsid w:val="0047418B"/>
    <w:rsid w:val="00474A4F"/>
    <w:rsid w:val="00474A86"/>
    <w:rsid w:val="00475186"/>
    <w:rsid w:val="00475851"/>
    <w:rsid w:val="00476132"/>
    <w:rsid w:val="0048051A"/>
    <w:rsid w:val="004816C1"/>
    <w:rsid w:val="0048247F"/>
    <w:rsid w:val="00482C95"/>
    <w:rsid w:val="00483999"/>
    <w:rsid w:val="00483F7B"/>
    <w:rsid w:val="00484FF3"/>
    <w:rsid w:val="0048675E"/>
    <w:rsid w:val="00487F76"/>
    <w:rsid w:val="00490189"/>
    <w:rsid w:val="00490401"/>
    <w:rsid w:val="004906F0"/>
    <w:rsid w:val="00490CCF"/>
    <w:rsid w:val="004914D1"/>
    <w:rsid w:val="00491835"/>
    <w:rsid w:val="00491E66"/>
    <w:rsid w:val="0049255D"/>
    <w:rsid w:val="004925B1"/>
    <w:rsid w:val="0049282C"/>
    <w:rsid w:val="00492978"/>
    <w:rsid w:val="00493540"/>
    <w:rsid w:val="004940C6"/>
    <w:rsid w:val="00494B84"/>
    <w:rsid w:val="004957DE"/>
    <w:rsid w:val="00495DBD"/>
    <w:rsid w:val="00496153"/>
    <w:rsid w:val="00496562"/>
    <w:rsid w:val="00497E77"/>
    <w:rsid w:val="004A01BA"/>
    <w:rsid w:val="004A0FAC"/>
    <w:rsid w:val="004A1150"/>
    <w:rsid w:val="004A283E"/>
    <w:rsid w:val="004A3176"/>
    <w:rsid w:val="004A3D89"/>
    <w:rsid w:val="004A451A"/>
    <w:rsid w:val="004A46F6"/>
    <w:rsid w:val="004A478E"/>
    <w:rsid w:val="004A4B1E"/>
    <w:rsid w:val="004A4B69"/>
    <w:rsid w:val="004A5952"/>
    <w:rsid w:val="004A5CD8"/>
    <w:rsid w:val="004A648B"/>
    <w:rsid w:val="004A6A23"/>
    <w:rsid w:val="004A6C1F"/>
    <w:rsid w:val="004A6DB3"/>
    <w:rsid w:val="004A76A8"/>
    <w:rsid w:val="004B0779"/>
    <w:rsid w:val="004B0BC2"/>
    <w:rsid w:val="004B10AE"/>
    <w:rsid w:val="004B154A"/>
    <w:rsid w:val="004B1A9C"/>
    <w:rsid w:val="004B2494"/>
    <w:rsid w:val="004B3F37"/>
    <w:rsid w:val="004B4040"/>
    <w:rsid w:val="004B4CE5"/>
    <w:rsid w:val="004B4F54"/>
    <w:rsid w:val="004B70C2"/>
    <w:rsid w:val="004B77CD"/>
    <w:rsid w:val="004B7FFD"/>
    <w:rsid w:val="004C0003"/>
    <w:rsid w:val="004C0A12"/>
    <w:rsid w:val="004C0C24"/>
    <w:rsid w:val="004C186A"/>
    <w:rsid w:val="004C194F"/>
    <w:rsid w:val="004C2CF2"/>
    <w:rsid w:val="004C31E9"/>
    <w:rsid w:val="004C3777"/>
    <w:rsid w:val="004C4449"/>
    <w:rsid w:val="004C5110"/>
    <w:rsid w:val="004C5273"/>
    <w:rsid w:val="004C57A4"/>
    <w:rsid w:val="004C707E"/>
    <w:rsid w:val="004C77B4"/>
    <w:rsid w:val="004C7C02"/>
    <w:rsid w:val="004C7DB9"/>
    <w:rsid w:val="004D0043"/>
    <w:rsid w:val="004D112C"/>
    <w:rsid w:val="004D1579"/>
    <w:rsid w:val="004D15AC"/>
    <w:rsid w:val="004D4222"/>
    <w:rsid w:val="004D4441"/>
    <w:rsid w:val="004D4675"/>
    <w:rsid w:val="004D4BCD"/>
    <w:rsid w:val="004D4BEB"/>
    <w:rsid w:val="004D5204"/>
    <w:rsid w:val="004D5B2F"/>
    <w:rsid w:val="004D62F6"/>
    <w:rsid w:val="004D6E89"/>
    <w:rsid w:val="004E03B5"/>
    <w:rsid w:val="004E144A"/>
    <w:rsid w:val="004E18AF"/>
    <w:rsid w:val="004E2683"/>
    <w:rsid w:val="004E28A5"/>
    <w:rsid w:val="004E2D6A"/>
    <w:rsid w:val="004E2FA3"/>
    <w:rsid w:val="004E44B6"/>
    <w:rsid w:val="004E4B2C"/>
    <w:rsid w:val="004E5148"/>
    <w:rsid w:val="004E586B"/>
    <w:rsid w:val="004F00AD"/>
    <w:rsid w:val="004F0AE0"/>
    <w:rsid w:val="004F16EA"/>
    <w:rsid w:val="004F30BD"/>
    <w:rsid w:val="004F3A77"/>
    <w:rsid w:val="004F3C81"/>
    <w:rsid w:val="004F45BF"/>
    <w:rsid w:val="004F57D0"/>
    <w:rsid w:val="004F614A"/>
    <w:rsid w:val="004F6B74"/>
    <w:rsid w:val="004F6C17"/>
    <w:rsid w:val="004F6F69"/>
    <w:rsid w:val="004F77EE"/>
    <w:rsid w:val="004F7C03"/>
    <w:rsid w:val="004F7CD0"/>
    <w:rsid w:val="005004FA"/>
    <w:rsid w:val="0050106B"/>
    <w:rsid w:val="00501259"/>
    <w:rsid w:val="005013A8"/>
    <w:rsid w:val="00501E35"/>
    <w:rsid w:val="00502CE0"/>
    <w:rsid w:val="00503180"/>
    <w:rsid w:val="00504BC4"/>
    <w:rsid w:val="00504F65"/>
    <w:rsid w:val="00505B2A"/>
    <w:rsid w:val="00505C09"/>
    <w:rsid w:val="005076F0"/>
    <w:rsid w:val="005100D1"/>
    <w:rsid w:val="0051043D"/>
    <w:rsid w:val="00510556"/>
    <w:rsid w:val="00510BCB"/>
    <w:rsid w:val="00510DCA"/>
    <w:rsid w:val="005117A2"/>
    <w:rsid w:val="00511812"/>
    <w:rsid w:val="00511AE5"/>
    <w:rsid w:val="00511FCF"/>
    <w:rsid w:val="00512120"/>
    <w:rsid w:val="00513097"/>
    <w:rsid w:val="00513DEA"/>
    <w:rsid w:val="00514E5E"/>
    <w:rsid w:val="005153AF"/>
    <w:rsid w:val="00515407"/>
    <w:rsid w:val="00515AAA"/>
    <w:rsid w:val="00515D5B"/>
    <w:rsid w:val="00516C1D"/>
    <w:rsid w:val="00516C32"/>
    <w:rsid w:val="0052049C"/>
    <w:rsid w:val="005206D4"/>
    <w:rsid w:val="0052115B"/>
    <w:rsid w:val="00521413"/>
    <w:rsid w:val="005229C7"/>
    <w:rsid w:val="00522F20"/>
    <w:rsid w:val="005234A2"/>
    <w:rsid w:val="00524627"/>
    <w:rsid w:val="00524BE0"/>
    <w:rsid w:val="005250C5"/>
    <w:rsid w:val="00526192"/>
    <w:rsid w:val="00526D1C"/>
    <w:rsid w:val="00526FA0"/>
    <w:rsid w:val="005272EB"/>
    <w:rsid w:val="00527C7F"/>
    <w:rsid w:val="00527DCD"/>
    <w:rsid w:val="005333A2"/>
    <w:rsid w:val="005336A5"/>
    <w:rsid w:val="00533820"/>
    <w:rsid w:val="005351F0"/>
    <w:rsid w:val="005353B5"/>
    <w:rsid w:val="00535E42"/>
    <w:rsid w:val="00535FCA"/>
    <w:rsid w:val="00536395"/>
    <w:rsid w:val="00536598"/>
    <w:rsid w:val="00536E62"/>
    <w:rsid w:val="00536F47"/>
    <w:rsid w:val="00536FEF"/>
    <w:rsid w:val="00537143"/>
    <w:rsid w:val="0053734F"/>
    <w:rsid w:val="00537B0D"/>
    <w:rsid w:val="00537D22"/>
    <w:rsid w:val="00540450"/>
    <w:rsid w:val="00540AB0"/>
    <w:rsid w:val="0054173D"/>
    <w:rsid w:val="00541A7E"/>
    <w:rsid w:val="0054260C"/>
    <w:rsid w:val="00544081"/>
    <w:rsid w:val="005442A3"/>
    <w:rsid w:val="005446C9"/>
    <w:rsid w:val="0054505C"/>
    <w:rsid w:val="0054519B"/>
    <w:rsid w:val="00546063"/>
    <w:rsid w:val="0054687E"/>
    <w:rsid w:val="00547535"/>
    <w:rsid w:val="00547C58"/>
    <w:rsid w:val="00547C60"/>
    <w:rsid w:val="00547DEA"/>
    <w:rsid w:val="00547EA7"/>
    <w:rsid w:val="00550D07"/>
    <w:rsid w:val="0055144E"/>
    <w:rsid w:val="00552615"/>
    <w:rsid w:val="005527DA"/>
    <w:rsid w:val="005539E1"/>
    <w:rsid w:val="00553B3C"/>
    <w:rsid w:val="00554914"/>
    <w:rsid w:val="00554CF2"/>
    <w:rsid w:val="00554D42"/>
    <w:rsid w:val="00555316"/>
    <w:rsid w:val="00555613"/>
    <w:rsid w:val="00555EE2"/>
    <w:rsid w:val="0055622B"/>
    <w:rsid w:val="0055646C"/>
    <w:rsid w:val="00557353"/>
    <w:rsid w:val="00557B9C"/>
    <w:rsid w:val="005607F6"/>
    <w:rsid w:val="00560F91"/>
    <w:rsid w:val="005610F2"/>
    <w:rsid w:val="005636CE"/>
    <w:rsid w:val="005638E6"/>
    <w:rsid w:val="00563B93"/>
    <w:rsid w:val="00563C3C"/>
    <w:rsid w:val="00563DDF"/>
    <w:rsid w:val="005645FA"/>
    <w:rsid w:val="00564FA6"/>
    <w:rsid w:val="00565021"/>
    <w:rsid w:val="005654ED"/>
    <w:rsid w:val="005657F9"/>
    <w:rsid w:val="00565D57"/>
    <w:rsid w:val="00565DE6"/>
    <w:rsid w:val="005667B4"/>
    <w:rsid w:val="005667EA"/>
    <w:rsid w:val="005678A5"/>
    <w:rsid w:val="00567C47"/>
    <w:rsid w:val="00570164"/>
    <w:rsid w:val="005705E4"/>
    <w:rsid w:val="00570DA5"/>
    <w:rsid w:val="005711CE"/>
    <w:rsid w:val="00572617"/>
    <w:rsid w:val="0057306E"/>
    <w:rsid w:val="0057376C"/>
    <w:rsid w:val="00573A72"/>
    <w:rsid w:val="00573B69"/>
    <w:rsid w:val="00573B6D"/>
    <w:rsid w:val="00574672"/>
    <w:rsid w:val="005747D3"/>
    <w:rsid w:val="00575381"/>
    <w:rsid w:val="005755B2"/>
    <w:rsid w:val="00575783"/>
    <w:rsid w:val="00575FB4"/>
    <w:rsid w:val="00576204"/>
    <w:rsid w:val="005762E7"/>
    <w:rsid w:val="00576B1B"/>
    <w:rsid w:val="00577145"/>
    <w:rsid w:val="00577726"/>
    <w:rsid w:val="0057783D"/>
    <w:rsid w:val="00577C12"/>
    <w:rsid w:val="00580322"/>
    <w:rsid w:val="00580506"/>
    <w:rsid w:val="005810FB"/>
    <w:rsid w:val="005815DC"/>
    <w:rsid w:val="00582E8B"/>
    <w:rsid w:val="00583296"/>
    <w:rsid w:val="0058358C"/>
    <w:rsid w:val="0058404C"/>
    <w:rsid w:val="00584343"/>
    <w:rsid w:val="00584616"/>
    <w:rsid w:val="00585375"/>
    <w:rsid w:val="0058635C"/>
    <w:rsid w:val="00586390"/>
    <w:rsid w:val="0058643A"/>
    <w:rsid w:val="005867D0"/>
    <w:rsid w:val="0058696B"/>
    <w:rsid w:val="00586D3D"/>
    <w:rsid w:val="0058761C"/>
    <w:rsid w:val="00587CAB"/>
    <w:rsid w:val="00587FDF"/>
    <w:rsid w:val="00592E68"/>
    <w:rsid w:val="00594034"/>
    <w:rsid w:val="005946C5"/>
    <w:rsid w:val="005946D5"/>
    <w:rsid w:val="00594BC5"/>
    <w:rsid w:val="00595661"/>
    <w:rsid w:val="005958CF"/>
    <w:rsid w:val="00595BAD"/>
    <w:rsid w:val="00596C36"/>
    <w:rsid w:val="0059783F"/>
    <w:rsid w:val="005A128A"/>
    <w:rsid w:val="005A1CEC"/>
    <w:rsid w:val="005A2394"/>
    <w:rsid w:val="005A25D3"/>
    <w:rsid w:val="005A33C5"/>
    <w:rsid w:val="005A3682"/>
    <w:rsid w:val="005A3D27"/>
    <w:rsid w:val="005A4D14"/>
    <w:rsid w:val="005A5115"/>
    <w:rsid w:val="005A54C0"/>
    <w:rsid w:val="005A5AF6"/>
    <w:rsid w:val="005A6130"/>
    <w:rsid w:val="005A6207"/>
    <w:rsid w:val="005A69D9"/>
    <w:rsid w:val="005A7148"/>
    <w:rsid w:val="005B0D3C"/>
    <w:rsid w:val="005B1414"/>
    <w:rsid w:val="005B1A72"/>
    <w:rsid w:val="005B1D01"/>
    <w:rsid w:val="005B2937"/>
    <w:rsid w:val="005B33CC"/>
    <w:rsid w:val="005B3785"/>
    <w:rsid w:val="005B44D1"/>
    <w:rsid w:val="005B4529"/>
    <w:rsid w:val="005B5388"/>
    <w:rsid w:val="005B55E8"/>
    <w:rsid w:val="005B578F"/>
    <w:rsid w:val="005B658B"/>
    <w:rsid w:val="005B66EA"/>
    <w:rsid w:val="005B680B"/>
    <w:rsid w:val="005B6BC8"/>
    <w:rsid w:val="005C0CFA"/>
    <w:rsid w:val="005C1AFC"/>
    <w:rsid w:val="005C1CD9"/>
    <w:rsid w:val="005C32E7"/>
    <w:rsid w:val="005C3F04"/>
    <w:rsid w:val="005C4610"/>
    <w:rsid w:val="005C4A08"/>
    <w:rsid w:val="005C53BA"/>
    <w:rsid w:val="005C5451"/>
    <w:rsid w:val="005C5736"/>
    <w:rsid w:val="005C63EF"/>
    <w:rsid w:val="005D0AF0"/>
    <w:rsid w:val="005D1771"/>
    <w:rsid w:val="005D2107"/>
    <w:rsid w:val="005D23B3"/>
    <w:rsid w:val="005D2EA9"/>
    <w:rsid w:val="005D42F4"/>
    <w:rsid w:val="005D4C75"/>
    <w:rsid w:val="005D4E79"/>
    <w:rsid w:val="005D4F72"/>
    <w:rsid w:val="005D57B2"/>
    <w:rsid w:val="005D6872"/>
    <w:rsid w:val="005D6FD0"/>
    <w:rsid w:val="005D7BBA"/>
    <w:rsid w:val="005E09B6"/>
    <w:rsid w:val="005E0D61"/>
    <w:rsid w:val="005E0DCB"/>
    <w:rsid w:val="005E0F32"/>
    <w:rsid w:val="005E105F"/>
    <w:rsid w:val="005E17FA"/>
    <w:rsid w:val="005E1D86"/>
    <w:rsid w:val="005E2113"/>
    <w:rsid w:val="005E2361"/>
    <w:rsid w:val="005E3501"/>
    <w:rsid w:val="005E4FAE"/>
    <w:rsid w:val="005E51AB"/>
    <w:rsid w:val="005E54BA"/>
    <w:rsid w:val="005E5609"/>
    <w:rsid w:val="005E676E"/>
    <w:rsid w:val="005E6A9E"/>
    <w:rsid w:val="005E7917"/>
    <w:rsid w:val="005E7EEB"/>
    <w:rsid w:val="005F0837"/>
    <w:rsid w:val="005F10BA"/>
    <w:rsid w:val="005F143A"/>
    <w:rsid w:val="005F15D0"/>
    <w:rsid w:val="005F1C0B"/>
    <w:rsid w:val="005F25FD"/>
    <w:rsid w:val="005F28AC"/>
    <w:rsid w:val="005F320E"/>
    <w:rsid w:val="005F33F6"/>
    <w:rsid w:val="005F380A"/>
    <w:rsid w:val="005F41B4"/>
    <w:rsid w:val="005F4534"/>
    <w:rsid w:val="005F4BC9"/>
    <w:rsid w:val="005F541B"/>
    <w:rsid w:val="005F5A9F"/>
    <w:rsid w:val="005F5D73"/>
    <w:rsid w:val="005F5D7C"/>
    <w:rsid w:val="005F716F"/>
    <w:rsid w:val="00600529"/>
    <w:rsid w:val="006009D6"/>
    <w:rsid w:val="00600D12"/>
    <w:rsid w:val="006012D1"/>
    <w:rsid w:val="00601ECF"/>
    <w:rsid w:val="00601FA6"/>
    <w:rsid w:val="00602DF9"/>
    <w:rsid w:val="00602F39"/>
    <w:rsid w:val="00604BC8"/>
    <w:rsid w:val="00605525"/>
    <w:rsid w:val="00606566"/>
    <w:rsid w:val="006073DC"/>
    <w:rsid w:val="00607522"/>
    <w:rsid w:val="00607CF1"/>
    <w:rsid w:val="0061039D"/>
    <w:rsid w:val="006104EB"/>
    <w:rsid w:val="00610D0F"/>
    <w:rsid w:val="00611933"/>
    <w:rsid w:val="00612619"/>
    <w:rsid w:val="00612680"/>
    <w:rsid w:val="00613D6F"/>
    <w:rsid w:val="006142B7"/>
    <w:rsid w:val="00614A34"/>
    <w:rsid w:val="006152E8"/>
    <w:rsid w:val="00616841"/>
    <w:rsid w:val="006201A6"/>
    <w:rsid w:val="00621009"/>
    <w:rsid w:val="006224A1"/>
    <w:rsid w:val="0062272E"/>
    <w:rsid w:val="00622FE3"/>
    <w:rsid w:val="00623D9F"/>
    <w:rsid w:val="00624111"/>
    <w:rsid w:val="00624891"/>
    <w:rsid w:val="0062497A"/>
    <w:rsid w:val="00625921"/>
    <w:rsid w:val="006268A4"/>
    <w:rsid w:val="006269F1"/>
    <w:rsid w:val="00626F06"/>
    <w:rsid w:val="00627607"/>
    <w:rsid w:val="00627691"/>
    <w:rsid w:val="00627C3A"/>
    <w:rsid w:val="00630096"/>
    <w:rsid w:val="0063011A"/>
    <w:rsid w:val="006306D1"/>
    <w:rsid w:val="00630ABD"/>
    <w:rsid w:val="006318C1"/>
    <w:rsid w:val="00632541"/>
    <w:rsid w:val="00632CC1"/>
    <w:rsid w:val="006331CA"/>
    <w:rsid w:val="0063496A"/>
    <w:rsid w:val="006355FF"/>
    <w:rsid w:val="00636D5F"/>
    <w:rsid w:val="0063792C"/>
    <w:rsid w:val="0064065E"/>
    <w:rsid w:val="00641611"/>
    <w:rsid w:val="00641BC5"/>
    <w:rsid w:val="00641FAD"/>
    <w:rsid w:val="00642DB9"/>
    <w:rsid w:val="00642FF5"/>
    <w:rsid w:val="006430EB"/>
    <w:rsid w:val="00643AE7"/>
    <w:rsid w:val="006449D8"/>
    <w:rsid w:val="00647A28"/>
    <w:rsid w:val="00647CFD"/>
    <w:rsid w:val="00647D2A"/>
    <w:rsid w:val="00650464"/>
    <w:rsid w:val="0065122E"/>
    <w:rsid w:val="00651263"/>
    <w:rsid w:val="006518A9"/>
    <w:rsid w:val="00651ACE"/>
    <w:rsid w:val="00651AFB"/>
    <w:rsid w:val="00651DD9"/>
    <w:rsid w:val="0065357D"/>
    <w:rsid w:val="00653A0A"/>
    <w:rsid w:val="00653E73"/>
    <w:rsid w:val="00655682"/>
    <w:rsid w:val="00655BEF"/>
    <w:rsid w:val="006562FF"/>
    <w:rsid w:val="0065634C"/>
    <w:rsid w:val="006566AB"/>
    <w:rsid w:val="006577C2"/>
    <w:rsid w:val="00657C9C"/>
    <w:rsid w:val="00660709"/>
    <w:rsid w:val="00661D25"/>
    <w:rsid w:val="00661F47"/>
    <w:rsid w:val="00662046"/>
    <w:rsid w:val="0066251F"/>
    <w:rsid w:val="00664206"/>
    <w:rsid w:val="0066487E"/>
    <w:rsid w:val="00665237"/>
    <w:rsid w:val="00665898"/>
    <w:rsid w:val="00665F62"/>
    <w:rsid w:val="00665F7F"/>
    <w:rsid w:val="006671F3"/>
    <w:rsid w:val="0066729A"/>
    <w:rsid w:val="00670611"/>
    <w:rsid w:val="00670B2E"/>
    <w:rsid w:val="006716E0"/>
    <w:rsid w:val="00672B07"/>
    <w:rsid w:val="006734F2"/>
    <w:rsid w:val="006735ED"/>
    <w:rsid w:val="00674705"/>
    <w:rsid w:val="006747F1"/>
    <w:rsid w:val="00674FCE"/>
    <w:rsid w:val="0067529B"/>
    <w:rsid w:val="00675C52"/>
    <w:rsid w:val="006768C8"/>
    <w:rsid w:val="00676A37"/>
    <w:rsid w:val="00676D98"/>
    <w:rsid w:val="0068027A"/>
    <w:rsid w:val="006808F9"/>
    <w:rsid w:val="00681542"/>
    <w:rsid w:val="0068231C"/>
    <w:rsid w:val="006825AB"/>
    <w:rsid w:val="0068285E"/>
    <w:rsid w:val="00682E0E"/>
    <w:rsid w:val="0068325B"/>
    <w:rsid w:val="00683F4C"/>
    <w:rsid w:val="00686596"/>
    <w:rsid w:val="00686778"/>
    <w:rsid w:val="006878E4"/>
    <w:rsid w:val="00687E46"/>
    <w:rsid w:val="00687F53"/>
    <w:rsid w:val="006901E3"/>
    <w:rsid w:val="00690769"/>
    <w:rsid w:val="0069083E"/>
    <w:rsid w:val="00691162"/>
    <w:rsid w:val="00691707"/>
    <w:rsid w:val="00692A23"/>
    <w:rsid w:val="00692D86"/>
    <w:rsid w:val="00692F72"/>
    <w:rsid w:val="0069378A"/>
    <w:rsid w:val="00694FE1"/>
    <w:rsid w:val="006954F8"/>
    <w:rsid w:val="006955D8"/>
    <w:rsid w:val="00695CCD"/>
    <w:rsid w:val="00695DC4"/>
    <w:rsid w:val="0069686E"/>
    <w:rsid w:val="00697E64"/>
    <w:rsid w:val="006A0186"/>
    <w:rsid w:val="006A0D26"/>
    <w:rsid w:val="006A13E8"/>
    <w:rsid w:val="006A4966"/>
    <w:rsid w:val="006A5074"/>
    <w:rsid w:val="006A60F5"/>
    <w:rsid w:val="006A6351"/>
    <w:rsid w:val="006A6E67"/>
    <w:rsid w:val="006A7941"/>
    <w:rsid w:val="006B0287"/>
    <w:rsid w:val="006B0343"/>
    <w:rsid w:val="006B090D"/>
    <w:rsid w:val="006B252D"/>
    <w:rsid w:val="006B3298"/>
    <w:rsid w:val="006B345D"/>
    <w:rsid w:val="006B5334"/>
    <w:rsid w:val="006B60D2"/>
    <w:rsid w:val="006B7017"/>
    <w:rsid w:val="006B7543"/>
    <w:rsid w:val="006C054D"/>
    <w:rsid w:val="006C055E"/>
    <w:rsid w:val="006C080E"/>
    <w:rsid w:val="006C11D9"/>
    <w:rsid w:val="006C15D1"/>
    <w:rsid w:val="006C20B2"/>
    <w:rsid w:val="006C2339"/>
    <w:rsid w:val="006C2384"/>
    <w:rsid w:val="006C2F7F"/>
    <w:rsid w:val="006C31E2"/>
    <w:rsid w:val="006C41AD"/>
    <w:rsid w:val="006C4603"/>
    <w:rsid w:val="006C54F1"/>
    <w:rsid w:val="006C6138"/>
    <w:rsid w:val="006C6D51"/>
    <w:rsid w:val="006C6E54"/>
    <w:rsid w:val="006C731C"/>
    <w:rsid w:val="006C762E"/>
    <w:rsid w:val="006D020C"/>
    <w:rsid w:val="006D0825"/>
    <w:rsid w:val="006D12D4"/>
    <w:rsid w:val="006D2562"/>
    <w:rsid w:val="006D2764"/>
    <w:rsid w:val="006D3796"/>
    <w:rsid w:val="006D3D1D"/>
    <w:rsid w:val="006D4A9C"/>
    <w:rsid w:val="006D612F"/>
    <w:rsid w:val="006D6628"/>
    <w:rsid w:val="006D6AB0"/>
    <w:rsid w:val="006D7527"/>
    <w:rsid w:val="006E0967"/>
    <w:rsid w:val="006E0BB3"/>
    <w:rsid w:val="006E0C63"/>
    <w:rsid w:val="006E0E99"/>
    <w:rsid w:val="006E0EDF"/>
    <w:rsid w:val="006E1212"/>
    <w:rsid w:val="006E1C16"/>
    <w:rsid w:val="006E235C"/>
    <w:rsid w:val="006E240F"/>
    <w:rsid w:val="006E34D9"/>
    <w:rsid w:val="006E416A"/>
    <w:rsid w:val="006E5ACC"/>
    <w:rsid w:val="006E70C8"/>
    <w:rsid w:val="006F0244"/>
    <w:rsid w:val="006F06E7"/>
    <w:rsid w:val="006F1324"/>
    <w:rsid w:val="006F155A"/>
    <w:rsid w:val="006F21EA"/>
    <w:rsid w:val="006F22BF"/>
    <w:rsid w:val="006F2DE6"/>
    <w:rsid w:val="006F3E00"/>
    <w:rsid w:val="006F40CB"/>
    <w:rsid w:val="006F5874"/>
    <w:rsid w:val="006F6530"/>
    <w:rsid w:val="006F6668"/>
    <w:rsid w:val="006F6BDC"/>
    <w:rsid w:val="006F7E95"/>
    <w:rsid w:val="007005DB"/>
    <w:rsid w:val="00700995"/>
    <w:rsid w:val="0070104D"/>
    <w:rsid w:val="00701B9A"/>
    <w:rsid w:val="0070403D"/>
    <w:rsid w:val="0070419E"/>
    <w:rsid w:val="00704714"/>
    <w:rsid w:val="00704780"/>
    <w:rsid w:val="00704A0C"/>
    <w:rsid w:val="0070583F"/>
    <w:rsid w:val="00706AF0"/>
    <w:rsid w:val="00706CB3"/>
    <w:rsid w:val="00707914"/>
    <w:rsid w:val="0071004C"/>
    <w:rsid w:val="00710386"/>
    <w:rsid w:val="00710B5B"/>
    <w:rsid w:val="00712A75"/>
    <w:rsid w:val="00712B97"/>
    <w:rsid w:val="00712CBA"/>
    <w:rsid w:val="00712EDF"/>
    <w:rsid w:val="00713392"/>
    <w:rsid w:val="007144A3"/>
    <w:rsid w:val="0071474C"/>
    <w:rsid w:val="00714905"/>
    <w:rsid w:val="00714D8D"/>
    <w:rsid w:val="0071556A"/>
    <w:rsid w:val="0071708F"/>
    <w:rsid w:val="007200E6"/>
    <w:rsid w:val="007209C5"/>
    <w:rsid w:val="00721AE1"/>
    <w:rsid w:val="00721D56"/>
    <w:rsid w:val="00722081"/>
    <w:rsid w:val="00722509"/>
    <w:rsid w:val="00722589"/>
    <w:rsid w:val="00722754"/>
    <w:rsid w:val="007233F7"/>
    <w:rsid w:val="00723E21"/>
    <w:rsid w:val="00724E77"/>
    <w:rsid w:val="007250A9"/>
    <w:rsid w:val="00725A04"/>
    <w:rsid w:val="00726157"/>
    <w:rsid w:val="00726D0F"/>
    <w:rsid w:val="00726D1E"/>
    <w:rsid w:val="007270F3"/>
    <w:rsid w:val="00727290"/>
    <w:rsid w:val="007274B1"/>
    <w:rsid w:val="00727964"/>
    <w:rsid w:val="00730099"/>
    <w:rsid w:val="00732699"/>
    <w:rsid w:val="0073285D"/>
    <w:rsid w:val="007329DB"/>
    <w:rsid w:val="00732A2F"/>
    <w:rsid w:val="0073313D"/>
    <w:rsid w:val="00734481"/>
    <w:rsid w:val="00734B4F"/>
    <w:rsid w:val="00734FCA"/>
    <w:rsid w:val="007359AD"/>
    <w:rsid w:val="007365B7"/>
    <w:rsid w:val="007369D0"/>
    <w:rsid w:val="0073701F"/>
    <w:rsid w:val="00737FB9"/>
    <w:rsid w:val="0074060F"/>
    <w:rsid w:val="00740747"/>
    <w:rsid w:val="00740842"/>
    <w:rsid w:val="007408D3"/>
    <w:rsid w:val="007416C3"/>
    <w:rsid w:val="007428F7"/>
    <w:rsid w:val="0074292C"/>
    <w:rsid w:val="00742970"/>
    <w:rsid w:val="00742CAE"/>
    <w:rsid w:val="00743DFA"/>
    <w:rsid w:val="007458F7"/>
    <w:rsid w:val="00745C60"/>
    <w:rsid w:val="007464E3"/>
    <w:rsid w:val="007472A6"/>
    <w:rsid w:val="00747449"/>
    <w:rsid w:val="00747697"/>
    <w:rsid w:val="007478BC"/>
    <w:rsid w:val="0075061D"/>
    <w:rsid w:val="00750E18"/>
    <w:rsid w:val="00750F6B"/>
    <w:rsid w:val="00751625"/>
    <w:rsid w:val="007518A1"/>
    <w:rsid w:val="007519D2"/>
    <w:rsid w:val="007522D8"/>
    <w:rsid w:val="0075276C"/>
    <w:rsid w:val="00752D6B"/>
    <w:rsid w:val="00753C1B"/>
    <w:rsid w:val="00754F5B"/>
    <w:rsid w:val="00755236"/>
    <w:rsid w:val="00755F82"/>
    <w:rsid w:val="0075646D"/>
    <w:rsid w:val="007573D3"/>
    <w:rsid w:val="00757E85"/>
    <w:rsid w:val="00760F1E"/>
    <w:rsid w:val="007615FA"/>
    <w:rsid w:val="00761755"/>
    <w:rsid w:val="007619FD"/>
    <w:rsid w:val="00762299"/>
    <w:rsid w:val="00762567"/>
    <w:rsid w:val="00763BAD"/>
    <w:rsid w:val="00763E9C"/>
    <w:rsid w:val="007642B8"/>
    <w:rsid w:val="00765725"/>
    <w:rsid w:val="0076577F"/>
    <w:rsid w:val="00765953"/>
    <w:rsid w:val="0076615E"/>
    <w:rsid w:val="00766471"/>
    <w:rsid w:val="00766676"/>
    <w:rsid w:val="00766A41"/>
    <w:rsid w:val="0076720A"/>
    <w:rsid w:val="007672EB"/>
    <w:rsid w:val="0076743F"/>
    <w:rsid w:val="00767FF7"/>
    <w:rsid w:val="0077146B"/>
    <w:rsid w:val="007716AC"/>
    <w:rsid w:val="00771756"/>
    <w:rsid w:val="0077183B"/>
    <w:rsid w:val="00772893"/>
    <w:rsid w:val="00772B22"/>
    <w:rsid w:val="00774BCF"/>
    <w:rsid w:val="00774D8D"/>
    <w:rsid w:val="007768E6"/>
    <w:rsid w:val="00776A12"/>
    <w:rsid w:val="00776B0E"/>
    <w:rsid w:val="00777491"/>
    <w:rsid w:val="00777604"/>
    <w:rsid w:val="00777642"/>
    <w:rsid w:val="00777FEE"/>
    <w:rsid w:val="00780047"/>
    <w:rsid w:val="007800DD"/>
    <w:rsid w:val="0078014A"/>
    <w:rsid w:val="00780193"/>
    <w:rsid w:val="00780764"/>
    <w:rsid w:val="00781293"/>
    <w:rsid w:val="00781962"/>
    <w:rsid w:val="00781C59"/>
    <w:rsid w:val="007822A0"/>
    <w:rsid w:val="007824CB"/>
    <w:rsid w:val="00782634"/>
    <w:rsid w:val="00782A47"/>
    <w:rsid w:val="00782DA8"/>
    <w:rsid w:val="00782ECE"/>
    <w:rsid w:val="00783A20"/>
    <w:rsid w:val="00784BA8"/>
    <w:rsid w:val="0078567C"/>
    <w:rsid w:val="00786B03"/>
    <w:rsid w:val="00790784"/>
    <w:rsid w:val="007916E4"/>
    <w:rsid w:val="00791957"/>
    <w:rsid w:val="007919FC"/>
    <w:rsid w:val="00792473"/>
    <w:rsid w:val="00793CDA"/>
    <w:rsid w:val="00793E0E"/>
    <w:rsid w:val="00794677"/>
    <w:rsid w:val="00794FEA"/>
    <w:rsid w:val="00795302"/>
    <w:rsid w:val="00795843"/>
    <w:rsid w:val="00796247"/>
    <w:rsid w:val="00796BA6"/>
    <w:rsid w:val="00796E1D"/>
    <w:rsid w:val="00796E7D"/>
    <w:rsid w:val="0079778C"/>
    <w:rsid w:val="007A05F4"/>
    <w:rsid w:val="007A107B"/>
    <w:rsid w:val="007A10F5"/>
    <w:rsid w:val="007A14D6"/>
    <w:rsid w:val="007A16B0"/>
    <w:rsid w:val="007A40BB"/>
    <w:rsid w:val="007A419E"/>
    <w:rsid w:val="007A4369"/>
    <w:rsid w:val="007A5327"/>
    <w:rsid w:val="007A5498"/>
    <w:rsid w:val="007A5EC7"/>
    <w:rsid w:val="007A67A3"/>
    <w:rsid w:val="007A68A3"/>
    <w:rsid w:val="007A6E5A"/>
    <w:rsid w:val="007B0086"/>
    <w:rsid w:val="007B072E"/>
    <w:rsid w:val="007B12F1"/>
    <w:rsid w:val="007B143D"/>
    <w:rsid w:val="007B1D67"/>
    <w:rsid w:val="007B2114"/>
    <w:rsid w:val="007B21CD"/>
    <w:rsid w:val="007B25A2"/>
    <w:rsid w:val="007B31B8"/>
    <w:rsid w:val="007B4B60"/>
    <w:rsid w:val="007B4D48"/>
    <w:rsid w:val="007B5208"/>
    <w:rsid w:val="007B5831"/>
    <w:rsid w:val="007B6B8C"/>
    <w:rsid w:val="007B6FB4"/>
    <w:rsid w:val="007B7872"/>
    <w:rsid w:val="007C04B5"/>
    <w:rsid w:val="007C0A6B"/>
    <w:rsid w:val="007C1537"/>
    <w:rsid w:val="007C1814"/>
    <w:rsid w:val="007C1E0C"/>
    <w:rsid w:val="007C3360"/>
    <w:rsid w:val="007C3546"/>
    <w:rsid w:val="007C475A"/>
    <w:rsid w:val="007C5623"/>
    <w:rsid w:val="007C5A94"/>
    <w:rsid w:val="007C5DB6"/>
    <w:rsid w:val="007C62B1"/>
    <w:rsid w:val="007C6859"/>
    <w:rsid w:val="007C6BE2"/>
    <w:rsid w:val="007C6D3D"/>
    <w:rsid w:val="007C7548"/>
    <w:rsid w:val="007C7694"/>
    <w:rsid w:val="007D0599"/>
    <w:rsid w:val="007D0B6F"/>
    <w:rsid w:val="007D1C7C"/>
    <w:rsid w:val="007D2183"/>
    <w:rsid w:val="007D27E3"/>
    <w:rsid w:val="007D2928"/>
    <w:rsid w:val="007D2C20"/>
    <w:rsid w:val="007D30B5"/>
    <w:rsid w:val="007D555C"/>
    <w:rsid w:val="007D5B5F"/>
    <w:rsid w:val="007D5E1C"/>
    <w:rsid w:val="007D5E1F"/>
    <w:rsid w:val="007D6347"/>
    <w:rsid w:val="007D65A2"/>
    <w:rsid w:val="007D673B"/>
    <w:rsid w:val="007D7784"/>
    <w:rsid w:val="007E02A0"/>
    <w:rsid w:val="007E10F2"/>
    <w:rsid w:val="007E1C98"/>
    <w:rsid w:val="007E1FFA"/>
    <w:rsid w:val="007E2291"/>
    <w:rsid w:val="007E2602"/>
    <w:rsid w:val="007E2805"/>
    <w:rsid w:val="007E28CF"/>
    <w:rsid w:val="007E3DFF"/>
    <w:rsid w:val="007E47A7"/>
    <w:rsid w:val="007E4828"/>
    <w:rsid w:val="007E4B14"/>
    <w:rsid w:val="007E5CEB"/>
    <w:rsid w:val="007E77AE"/>
    <w:rsid w:val="007F010C"/>
    <w:rsid w:val="007F093E"/>
    <w:rsid w:val="007F0D7E"/>
    <w:rsid w:val="007F1044"/>
    <w:rsid w:val="007F2333"/>
    <w:rsid w:val="007F2FF4"/>
    <w:rsid w:val="007F363F"/>
    <w:rsid w:val="007F3B31"/>
    <w:rsid w:val="007F3E4A"/>
    <w:rsid w:val="007F4884"/>
    <w:rsid w:val="007F5A12"/>
    <w:rsid w:val="007F5FE1"/>
    <w:rsid w:val="007F6922"/>
    <w:rsid w:val="007F6D43"/>
    <w:rsid w:val="007F7472"/>
    <w:rsid w:val="007F79AD"/>
    <w:rsid w:val="007F7DD3"/>
    <w:rsid w:val="008007B3"/>
    <w:rsid w:val="00800E84"/>
    <w:rsid w:val="00800F35"/>
    <w:rsid w:val="00800FFB"/>
    <w:rsid w:val="008019A5"/>
    <w:rsid w:val="00801BFF"/>
    <w:rsid w:val="00801C7B"/>
    <w:rsid w:val="00801CE4"/>
    <w:rsid w:val="00801DBB"/>
    <w:rsid w:val="00801E10"/>
    <w:rsid w:val="00801E69"/>
    <w:rsid w:val="00802600"/>
    <w:rsid w:val="00802CE9"/>
    <w:rsid w:val="00803134"/>
    <w:rsid w:val="00803419"/>
    <w:rsid w:val="008034BD"/>
    <w:rsid w:val="008057DE"/>
    <w:rsid w:val="00805930"/>
    <w:rsid w:val="00806DF0"/>
    <w:rsid w:val="008076B7"/>
    <w:rsid w:val="008103E9"/>
    <w:rsid w:val="0081043B"/>
    <w:rsid w:val="00811F5E"/>
    <w:rsid w:val="0081255E"/>
    <w:rsid w:val="00813CAE"/>
    <w:rsid w:val="00814333"/>
    <w:rsid w:val="0081457A"/>
    <w:rsid w:val="0081617E"/>
    <w:rsid w:val="008167A2"/>
    <w:rsid w:val="00816D08"/>
    <w:rsid w:val="008206C5"/>
    <w:rsid w:val="00820728"/>
    <w:rsid w:val="008228B7"/>
    <w:rsid w:val="008229A3"/>
    <w:rsid w:val="00822E18"/>
    <w:rsid w:val="008234E0"/>
    <w:rsid w:val="00823799"/>
    <w:rsid w:val="00823D9E"/>
    <w:rsid w:val="00824308"/>
    <w:rsid w:val="008245B2"/>
    <w:rsid w:val="008249FB"/>
    <w:rsid w:val="0082532D"/>
    <w:rsid w:val="00825801"/>
    <w:rsid w:val="008262F3"/>
    <w:rsid w:val="00826A86"/>
    <w:rsid w:val="00827ABA"/>
    <w:rsid w:val="00827F56"/>
    <w:rsid w:val="008300AC"/>
    <w:rsid w:val="008310CB"/>
    <w:rsid w:val="008311E5"/>
    <w:rsid w:val="00831CAF"/>
    <w:rsid w:val="00833070"/>
    <w:rsid w:val="008330EA"/>
    <w:rsid w:val="0083311E"/>
    <w:rsid w:val="00834228"/>
    <w:rsid w:val="008343B0"/>
    <w:rsid w:val="00834A5A"/>
    <w:rsid w:val="00834D0D"/>
    <w:rsid w:val="008355D2"/>
    <w:rsid w:val="00836333"/>
    <w:rsid w:val="008365E2"/>
    <w:rsid w:val="00836928"/>
    <w:rsid w:val="00837054"/>
    <w:rsid w:val="0083745C"/>
    <w:rsid w:val="00837875"/>
    <w:rsid w:val="00837FE0"/>
    <w:rsid w:val="008402B3"/>
    <w:rsid w:val="008412FC"/>
    <w:rsid w:val="00841D12"/>
    <w:rsid w:val="00841D5B"/>
    <w:rsid w:val="0084221F"/>
    <w:rsid w:val="008427B2"/>
    <w:rsid w:val="00844A2B"/>
    <w:rsid w:val="0084541A"/>
    <w:rsid w:val="00845C99"/>
    <w:rsid w:val="00846419"/>
    <w:rsid w:val="00846894"/>
    <w:rsid w:val="00851405"/>
    <w:rsid w:val="0085164A"/>
    <w:rsid w:val="0085182B"/>
    <w:rsid w:val="008518B0"/>
    <w:rsid w:val="008521B2"/>
    <w:rsid w:val="00852271"/>
    <w:rsid w:val="00852645"/>
    <w:rsid w:val="00853AA4"/>
    <w:rsid w:val="00853DE5"/>
    <w:rsid w:val="00854A55"/>
    <w:rsid w:val="008550C1"/>
    <w:rsid w:val="00855578"/>
    <w:rsid w:val="0085645A"/>
    <w:rsid w:val="00856525"/>
    <w:rsid w:val="0085697D"/>
    <w:rsid w:val="00856DE3"/>
    <w:rsid w:val="00857E47"/>
    <w:rsid w:val="00857E60"/>
    <w:rsid w:val="00860C6C"/>
    <w:rsid w:val="008610E5"/>
    <w:rsid w:val="008610F8"/>
    <w:rsid w:val="008614E8"/>
    <w:rsid w:val="00861D1A"/>
    <w:rsid w:val="00862597"/>
    <w:rsid w:val="00862B67"/>
    <w:rsid w:val="00862F29"/>
    <w:rsid w:val="00863149"/>
    <w:rsid w:val="00863234"/>
    <w:rsid w:val="00863513"/>
    <w:rsid w:val="00863859"/>
    <w:rsid w:val="00863A77"/>
    <w:rsid w:val="00863D3F"/>
    <w:rsid w:val="00864934"/>
    <w:rsid w:val="00866141"/>
    <w:rsid w:val="008665B9"/>
    <w:rsid w:val="008666F5"/>
    <w:rsid w:val="0086725A"/>
    <w:rsid w:val="00867E53"/>
    <w:rsid w:val="00870264"/>
    <w:rsid w:val="008710BB"/>
    <w:rsid w:val="008717AD"/>
    <w:rsid w:val="00871E34"/>
    <w:rsid w:val="00875E90"/>
    <w:rsid w:val="00876A39"/>
    <w:rsid w:val="008775B1"/>
    <w:rsid w:val="008779B7"/>
    <w:rsid w:val="00877A04"/>
    <w:rsid w:val="00877D53"/>
    <w:rsid w:val="00881111"/>
    <w:rsid w:val="00882374"/>
    <w:rsid w:val="00883931"/>
    <w:rsid w:val="008851F5"/>
    <w:rsid w:val="00885F21"/>
    <w:rsid w:val="00885FA0"/>
    <w:rsid w:val="00886347"/>
    <w:rsid w:val="008867AE"/>
    <w:rsid w:val="00886D84"/>
    <w:rsid w:val="00887B8C"/>
    <w:rsid w:val="00890664"/>
    <w:rsid w:val="00891437"/>
    <w:rsid w:val="00892194"/>
    <w:rsid w:val="00892281"/>
    <w:rsid w:val="008924DC"/>
    <w:rsid w:val="00892A0C"/>
    <w:rsid w:val="00892CB1"/>
    <w:rsid w:val="0089346B"/>
    <w:rsid w:val="008952BD"/>
    <w:rsid w:val="00895568"/>
    <w:rsid w:val="00895ADB"/>
    <w:rsid w:val="0089615D"/>
    <w:rsid w:val="00897734"/>
    <w:rsid w:val="00897A05"/>
    <w:rsid w:val="008A04AC"/>
    <w:rsid w:val="008A0AC6"/>
    <w:rsid w:val="008A1170"/>
    <w:rsid w:val="008A25DF"/>
    <w:rsid w:val="008A30EC"/>
    <w:rsid w:val="008A5814"/>
    <w:rsid w:val="008A599D"/>
    <w:rsid w:val="008A5B50"/>
    <w:rsid w:val="008A6A19"/>
    <w:rsid w:val="008A77F9"/>
    <w:rsid w:val="008A79FB"/>
    <w:rsid w:val="008A7CA0"/>
    <w:rsid w:val="008B07DD"/>
    <w:rsid w:val="008B0AC5"/>
    <w:rsid w:val="008B0E49"/>
    <w:rsid w:val="008B3B17"/>
    <w:rsid w:val="008B3F3D"/>
    <w:rsid w:val="008B4194"/>
    <w:rsid w:val="008B44B5"/>
    <w:rsid w:val="008B469B"/>
    <w:rsid w:val="008B48EB"/>
    <w:rsid w:val="008B6260"/>
    <w:rsid w:val="008B7C62"/>
    <w:rsid w:val="008B7C67"/>
    <w:rsid w:val="008B7F0D"/>
    <w:rsid w:val="008C091A"/>
    <w:rsid w:val="008C12A8"/>
    <w:rsid w:val="008C1935"/>
    <w:rsid w:val="008C24EB"/>
    <w:rsid w:val="008C2615"/>
    <w:rsid w:val="008C2E35"/>
    <w:rsid w:val="008C2F4C"/>
    <w:rsid w:val="008C2FD7"/>
    <w:rsid w:val="008C3FCB"/>
    <w:rsid w:val="008C444F"/>
    <w:rsid w:val="008C4AD8"/>
    <w:rsid w:val="008C4BFE"/>
    <w:rsid w:val="008C52B3"/>
    <w:rsid w:val="008C64B5"/>
    <w:rsid w:val="008C6A43"/>
    <w:rsid w:val="008C6A7A"/>
    <w:rsid w:val="008C6F1B"/>
    <w:rsid w:val="008C7C2B"/>
    <w:rsid w:val="008C7FBD"/>
    <w:rsid w:val="008D003F"/>
    <w:rsid w:val="008D01EC"/>
    <w:rsid w:val="008D0822"/>
    <w:rsid w:val="008D0EAD"/>
    <w:rsid w:val="008D2215"/>
    <w:rsid w:val="008D2578"/>
    <w:rsid w:val="008D27B7"/>
    <w:rsid w:val="008D27CC"/>
    <w:rsid w:val="008D3709"/>
    <w:rsid w:val="008D4363"/>
    <w:rsid w:val="008D49F6"/>
    <w:rsid w:val="008D4D51"/>
    <w:rsid w:val="008D4E82"/>
    <w:rsid w:val="008D56E9"/>
    <w:rsid w:val="008D5CBD"/>
    <w:rsid w:val="008D62B3"/>
    <w:rsid w:val="008D795C"/>
    <w:rsid w:val="008D7DCF"/>
    <w:rsid w:val="008E0ACC"/>
    <w:rsid w:val="008E1437"/>
    <w:rsid w:val="008E23FB"/>
    <w:rsid w:val="008E280E"/>
    <w:rsid w:val="008E3244"/>
    <w:rsid w:val="008E3CCC"/>
    <w:rsid w:val="008E418A"/>
    <w:rsid w:val="008E43FA"/>
    <w:rsid w:val="008E44F2"/>
    <w:rsid w:val="008E4A3C"/>
    <w:rsid w:val="008E4C68"/>
    <w:rsid w:val="008E4F4F"/>
    <w:rsid w:val="008E5698"/>
    <w:rsid w:val="008E5A7E"/>
    <w:rsid w:val="008E5AE6"/>
    <w:rsid w:val="008E61FB"/>
    <w:rsid w:val="008E740D"/>
    <w:rsid w:val="008F0972"/>
    <w:rsid w:val="008F3417"/>
    <w:rsid w:val="008F3D67"/>
    <w:rsid w:val="008F523E"/>
    <w:rsid w:val="008F54D2"/>
    <w:rsid w:val="008F5DE6"/>
    <w:rsid w:val="008F5E62"/>
    <w:rsid w:val="008F5EC8"/>
    <w:rsid w:val="008F5F55"/>
    <w:rsid w:val="008F66B1"/>
    <w:rsid w:val="008F6993"/>
    <w:rsid w:val="008F6C7B"/>
    <w:rsid w:val="008F79E6"/>
    <w:rsid w:val="008F7FFE"/>
    <w:rsid w:val="009009DF"/>
    <w:rsid w:val="00900B1C"/>
    <w:rsid w:val="00900CC9"/>
    <w:rsid w:val="009011B5"/>
    <w:rsid w:val="00901A78"/>
    <w:rsid w:val="00901F64"/>
    <w:rsid w:val="0090222C"/>
    <w:rsid w:val="009022D4"/>
    <w:rsid w:val="00903FBB"/>
    <w:rsid w:val="00904039"/>
    <w:rsid w:val="009043BA"/>
    <w:rsid w:val="0090450F"/>
    <w:rsid w:val="00904DEB"/>
    <w:rsid w:val="009054B8"/>
    <w:rsid w:val="009054CB"/>
    <w:rsid w:val="00907212"/>
    <w:rsid w:val="00907FC9"/>
    <w:rsid w:val="00912B2A"/>
    <w:rsid w:val="00912C82"/>
    <w:rsid w:val="00912F6B"/>
    <w:rsid w:val="00913154"/>
    <w:rsid w:val="00913583"/>
    <w:rsid w:val="00913591"/>
    <w:rsid w:val="009135AD"/>
    <w:rsid w:val="009137BE"/>
    <w:rsid w:val="00916812"/>
    <w:rsid w:val="00916C76"/>
    <w:rsid w:val="00917CDB"/>
    <w:rsid w:val="00917F04"/>
    <w:rsid w:val="0092045D"/>
    <w:rsid w:val="00920C3C"/>
    <w:rsid w:val="00921858"/>
    <w:rsid w:val="009221B8"/>
    <w:rsid w:val="009235CB"/>
    <w:rsid w:val="0092487E"/>
    <w:rsid w:val="00924B04"/>
    <w:rsid w:val="00924E41"/>
    <w:rsid w:val="00924FD4"/>
    <w:rsid w:val="009266D3"/>
    <w:rsid w:val="009272FF"/>
    <w:rsid w:val="009276B2"/>
    <w:rsid w:val="00930976"/>
    <w:rsid w:val="00930F63"/>
    <w:rsid w:val="00931109"/>
    <w:rsid w:val="00931494"/>
    <w:rsid w:val="00931E30"/>
    <w:rsid w:val="009324F2"/>
    <w:rsid w:val="00932639"/>
    <w:rsid w:val="0093295C"/>
    <w:rsid w:val="00932A5C"/>
    <w:rsid w:val="00932D1C"/>
    <w:rsid w:val="00933356"/>
    <w:rsid w:val="0093357B"/>
    <w:rsid w:val="00933643"/>
    <w:rsid w:val="00934885"/>
    <w:rsid w:val="00934EDF"/>
    <w:rsid w:val="00935117"/>
    <w:rsid w:val="009351B4"/>
    <w:rsid w:val="0093590E"/>
    <w:rsid w:val="00935A42"/>
    <w:rsid w:val="00936756"/>
    <w:rsid w:val="0094043A"/>
    <w:rsid w:val="0094158B"/>
    <w:rsid w:val="00941700"/>
    <w:rsid w:val="00941CFF"/>
    <w:rsid w:val="00941FC4"/>
    <w:rsid w:val="00941FD3"/>
    <w:rsid w:val="009421A9"/>
    <w:rsid w:val="00943C0B"/>
    <w:rsid w:val="0094513F"/>
    <w:rsid w:val="00945654"/>
    <w:rsid w:val="009462A4"/>
    <w:rsid w:val="00946975"/>
    <w:rsid w:val="00950572"/>
    <w:rsid w:val="009508D7"/>
    <w:rsid w:val="009509A3"/>
    <w:rsid w:val="00950DBD"/>
    <w:rsid w:val="00951E9C"/>
    <w:rsid w:val="00951F84"/>
    <w:rsid w:val="00952E15"/>
    <w:rsid w:val="0095373A"/>
    <w:rsid w:val="00953D55"/>
    <w:rsid w:val="00954E02"/>
    <w:rsid w:val="00955039"/>
    <w:rsid w:val="009557A5"/>
    <w:rsid w:val="009560C3"/>
    <w:rsid w:val="0095628A"/>
    <w:rsid w:val="00957359"/>
    <w:rsid w:val="00957F3D"/>
    <w:rsid w:val="0096109B"/>
    <w:rsid w:val="0096210B"/>
    <w:rsid w:val="00962CBF"/>
    <w:rsid w:val="00963449"/>
    <w:rsid w:val="009636AD"/>
    <w:rsid w:val="00963908"/>
    <w:rsid w:val="009647D6"/>
    <w:rsid w:val="00964C8B"/>
    <w:rsid w:val="0096515D"/>
    <w:rsid w:val="009657FE"/>
    <w:rsid w:val="00967305"/>
    <w:rsid w:val="00967ECC"/>
    <w:rsid w:val="00970556"/>
    <w:rsid w:val="00970F2B"/>
    <w:rsid w:val="009712AF"/>
    <w:rsid w:val="00971EB0"/>
    <w:rsid w:val="00971F3A"/>
    <w:rsid w:val="00973C9A"/>
    <w:rsid w:val="00974C97"/>
    <w:rsid w:val="00974F4D"/>
    <w:rsid w:val="009750A0"/>
    <w:rsid w:val="00975344"/>
    <w:rsid w:val="00975437"/>
    <w:rsid w:val="00975912"/>
    <w:rsid w:val="009766DB"/>
    <w:rsid w:val="00976910"/>
    <w:rsid w:val="00976D20"/>
    <w:rsid w:val="00980646"/>
    <w:rsid w:val="00980B56"/>
    <w:rsid w:val="00980DBD"/>
    <w:rsid w:val="00981BE6"/>
    <w:rsid w:val="00982A1D"/>
    <w:rsid w:val="00983978"/>
    <w:rsid w:val="00984682"/>
    <w:rsid w:val="00984B67"/>
    <w:rsid w:val="009858D2"/>
    <w:rsid w:val="00986070"/>
    <w:rsid w:val="00986142"/>
    <w:rsid w:val="00986C6A"/>
    <w:rsid w:val="00986F26"/>
    <w:rsid w:val="009878A3"/>
    <w:rsid w:val="00987906"/>
    <w:rsid w:val="00987BE5"/>
    <w:rsid w:val="00990DBB"/>
    <w:rsid w:val="00990ECE"/>
    <w:rsid w:val="00990FDA"/>
    <w:rsid w:val="0099110E"/>
    <w:rsid w:val="0099168A"/>
    <w:rsid w:val="009916A2"/>
    <w:rsid w:val="00991913"/>
    <w:rsid w:val="00992ADC"/>
    <w:rsid w:val="00992C6B"/>
    <w:rsid w:val="00993E26"/>
    <w:rsid w:val="00994A55"/>
    <w:rsid w:val="00994B71"/>
    <w:rsid w:val="00995812"/>
    <w:rsid w:val="009959E0"/>
    <w:rsid w:val="009963DB"/>
    <w:rsid w:val="009964FE"/>
    <w:rsid w:val="00997FF9"/>
    <w:rsid w:val="009A0650"/>
    <w:rsid w:val="009A09EB"/>
    <w:rsid w:val="009A0D80"/>
    <w:rsid w:val="009A0DB5"/>
    <w:rsid w:val="009A1301"/>
    <w:rsid w:val="009A1853"/>
    <w:rsid w:val="009A18C6"/>
    <w:rsid w:val="009A1D79"/>
    <w:rsid w:val="009A3F63"/>
    <w:rsid w:val="009A4A91"/>
    <w:rsid w:val="009A4BC3"/>
    <w:rsid w:val="009A571B"/>
    <w:rsid w:val="009A587B"/>
    <w:rsid w:val="009A619B"/>
    <w:rsid w:val="009A6212"/>
    <w:rsid w:val="009A6538"/>
    <w:rsid w:val="009A7666"/>
    <w:rsid w:val="009A7F0E"/>
    <w:rsid w:val="009B03BC"/>
    <w:rsid w:val="009B0E95"/>
    <w:rsid w:val="009B1DBC"/>
    <w:rsid w:val="009B24AC"/>
    <w:rsid w:val="009B2694"/>
    <w:rsid w:val="009B2924"/>
    <w:rsid w:val="009B33DB"/>
    <w:rsid w:val="009B3A5E"/>
    <w:rsid w:val="009B3AC3"/>
    <w:rsid w:val="009B42D6"/>
    <w:rsid w:val="009B50C0"/>
    <w:rsid w:val="009B5675"/>
    <w:rsid w:val="009B598D"/>
    <w:rsid w:val="009B5A4A"/>
    <w:rsid w:val="009B61FC"/>
    <w:rsid w:val="009B6DC8"/>
    <w:rsid w:val="009B7702"/>
    <w:rsid w:val="009B7D38"/>
    <w:rsid w:val="009B7F20"/>
    <w:rsid w:val="009C0844"/>
    <w:rsid w:val="009C160F"/>
    <w:rsid w:val="009C3737"/>
    <w:rsid w:val="009C3814"/>
    <w:rsid w:val="009C3B8E"/>
    <w:rsid w:val="009C3CEB"/>
    <w:rsid w:val="009C463C"/>
    <w:rsid w:val="009C5984"/>
    <w:rsid w:val="009C5B9D"/>
    <w:rsid w:val="009C5E56"/>
    <w:rsid w:val="009C63B9"/>
    <w:rsid w:val="009C680E"/>
    <w:rsid w:val="009C6C07"/>
    <w:rsid w:val="009D092B"/>
    <w:rsid w:val="009D1578"/>
    <w:rsid w:val="009D1D9C"/>
    <w:rsid w:val="009D3613"/>
    <w:rsid w:val="009D3FD3"/>
    <w:rsid w:val="009D44A4"/>
    <w:rsid w:val="009D517A"/>
    <w:rsid w:val="009D5604"/>
    <w:rsid w:val="009D657A"/>
    <w:rsid w:val="009D6630"/>
    <w:rsid w:val="009D6F4D"/>
    <w:rsid w:val="009D7524"/>
    <w:rsid w:val="009E0501"/>
    <w:rsid w:val="009E0A1D"/>
    <w:rsid w:val="009E182D"/>
    <w:rsid w:val="009E1DA8"/>
    <w:rsid w:val="009E3055"/>
    <w:rsid w:val="009E614E"/>
    <w:rsid w:val="009E6581"/>
    <w:rsid w:val="009E6684"/>
    <w:rsid w:val="009E67A7"/>
    <w:rsid w:val="009E7150"/>
    <w:rsid w:val="009E7182"/>
    <w:rsid w:val="009E77D3"/>
    <w:rsid w:val="009E7F9F"/>
    <w:rsid w:val="009F1378"/>
    <w:rsid w:val="009F1479"/>
    <w:rsid w:val="009F1CD4"/>
    <w:rsid w:val="009F1D24"/>
    <w:rsid w:val="009F20FA"/>
    <w:rsid w:val="009F2410"/>
    <w:rsid w:val="009F293A"/>
    <w:rsid w:val="009F314B"/>
    <w:rsid w:val="009F3427"/>
    <w:rsid w:val="009F387F"/>
    <w:rsid w:val="009F493C"/>
    <w:rsid w:val="009F649E"/>
    <w:rsid w:val="009F7043"/>
    <w:rsid w:val="009F7803"/>
    <w:rsid w:val="009F79A1"/>
    <w:rsid w:val="00A006FD"/>
    <w:rsid w:val="00A00E59"/>
    <w:rsid w:val="00A01419"/>
    <w:rsid w:val="00A019C7"/>
    <w:rsid w:val="00A01F01"/>
    <w:rsid w:val="00A023D9"/>
    <w:rsid w:val="00A037ED"/>
    <w:rsid w:val="00A03C79"/>
    <w:rsid w:val="00A03DE3"/>
    <w:rsid w:val="00A047F9"/>
    <w:rsid w:val="00A04FB6"/>
    <w:rsid w:val="00A0518F"/>
    <w:rsid w:val="00A06A51"/>
    <w:rsid w:val="00A06C46"/>
    <w:rsid w:val="00A071A0"/>
    <w:rsid w:val="00A07C72"/>
    <w:rsid w:val="00A1012F"/>
    <w:rsid w:val="00A10997"/>
    <w:rsid w:val="00A10A11"/>
    <w:rsid w:val="00A1154D"/>
    <w:rsid w:val="00A12304"/>
    <w:rsid w:val="00A123D0"/>
    <w:rsid w:val="00A12B3D"/>
    <w:rsid w:val="00A13A8F"/>
    <w:rsid w:val="00A13F7F"/>
    <w:rsid w:val="00A1550A"/>
    <w:rsid w:val="00A16095"/>
    <w:rsid w:val="00A171AC"/>
    <w:rsid w:val="00A179C9"/>
    <w:rsid w:val="00A17C5F"/>
    <w:rsid w:val="00A20317"/>
    <w:rsid w:val="00A20785"/>
    <w:rsid w:val="00A208F2"/>
    <w:rsid w:val="00A20A22"/>
    <w:rsid w:val="00A20EC1"/>
    <w:rsid w:val="00A21137"/>
    <w:rsid w:val="00A21E93"/>
    <w:rsid w:val="00A23685"/>
    <w:rsid w:val="00A23FC4"/>
    <w:rsid w:val="00A24171"/>
    <w:rsid w:val="00A24E88"/>
    <w:rsid w:val="00A254D3"/>
    <w:rsid w:val="00A27491"/>
    <w:rsid w:val="00A279BE"/>
    <w:rsid w:val="00A30A33"/>
    <w:rsid w:val="00A30B23"/>
    <w:rsid w:val="00A30CFC"/>
    <w:rsid w:val="00A30F17"/>
    <w:rsid w:val="00A3118F"/>
    <w:rsid w:val="00A3150C"/>
    <w:rsid w:val="00A3165E"/>
    <w:rsid w:val="00A31ACD"/>
    <w:rsid w:val="00A32B5C"/>
    <w:rsid w:val="00A33430"/>
    <w:rsid w:val="00A344AE"/>
    <w:rsid w:val="00A352F3"/>
    <w:rsid w:val="00A35A16"/>
    <w:rsid w:val="00A35A4A"/>
    <w:rsid w:val="00A36799"/>
    <w:rsid w:val="00A36CF2"/>
    <w:rsid w:val="00A377E6"/>
    <w:rsid w:val="00A378C6"/>
    <w:rsid w:val="00A4026E"/>
    <w:rsid w:val="00A40600"/>
    <w:rsid w:val="00A40D27"/>
    <w:rsid w:val="00A40E1C"/>
    <w:rsid w:val="00A40FE0"/>
    <w:rsid w:val="00A41BD2"/>
    <w:rsid w:val="00A41C8B"/>
    <w:rsid w:val="00A42DED"/>
    <w:rsid w:val="00A4417A"/>
    <w:rsid w:val="00A4586A"/>
    <w:rsid w:val="00A47794"/>
    <w:rsid w:val="00A47BAC"/>
    <w:rsid w:val="00A508D9"/>
    <w:rsid w:val="00A515D5"/>
    <w:rsid w:val="00A51BCB"/>
    <w:rsid w:val="00A525AF"/>
    <w:rsid w:val="00A52BA4"/>
    <w:rsid w:val="00A5355D"/>
    <w:rsid w:val="00A53BD6"/>
    <w:rsid w:val="00A54524"/>
    <w:rsid w:val="00A54966"/>
    <w:rsid w:val="00A54E7D"/>
    <w:rsid w:val="00A559AC"/>
    <w:rsid w:val="00A55D21"/>
    <w:rsid w:val="00A57760"/>
    <w:rsid w:val="00A577CA"/>
    <w:rsid w:val="00A60000"/>
    <w:rsid w:val="00A60392"/>
    <w:rsid w:val="00A61585"/>
    <w:rsid w:val="00A62E47"/>
    <w:rsid w:val="00A6360B"/>
    <w:rsid w:val="00A63DEA"/>
    <w:rsid w:val="00A644CD"/>
    <w:rsid w:val="00A649C8"/>
    <w:rsid w:val="00A6523F"/>
    <w:rsid w:val="00A6573F"/>
    <w:rsid w:val="00A7043C"/>
    <w:rsid w:val="00A70490"/>
    <w:rsid w:val="00A7076D"/>
    <w:rsid w:val="00A70C18"/>
    <w:rsid w:val="00A71154"/>
    <w:rsid w:val="00A7123C"/>
    <w:rsid w:val="00A712B7"/>
    <w:rsid w:val="00A71EDD"/>
    <w:rsid w:val="00A7272B"/>
    <w:rsid w:val="00A73B6E"/>
    <w:rsid w:val="00A744AD"/>
    <w:rsid w:val="00A744D1"/>
    <w:rsid w:val="00A7562B"/>
    <w:rsid w:val="00A76C7D"/>
    <w:rsid w:val="00A772FF"/>
    <w:rsid w:val="00A7787D"/>
    <w:rsid w:val="00A8024E"/>
    <w:rsid w:val="00A802AC"/>
    <w:rsid w:val="00A80304"/>
    <w:rsid w:val="00A804CC"/>
    <w:rsid w:val="00A80B4B"/>
    <w:rsid w:val="00A80C01"/>
    <w:rsid w:val="00A81950"/>
    <w:rsid w:val="00A81EF3"/>
    <w:rsid w:val="00A82A28"/>
    <w:rsid w:val="00A82CBB"/>
    <w:rsid w:val="00A82D9C"/>
    <w:rsid w:val="00A831FF"/>
    <w:rsid w:val="00A835A4"/>
    <w:rsid w:val="00A83B15"/>
    <w:rsid w:val="00A83B3A"/>
    <w:rsid w:val="00A84154"/>
    <w:rsid w:val="00A84817"/>
    <w:rsid w:val="00A850A3"/>
    <w:rsid w:val="00A852B9"/>
    <w:rsid w:val="00A8546E"/>
    <w:rsid w:val="00A8588E"/>
    <w:rsid w:val="00A85A1B"/>
    <w:rsid w:val="00A85DEB"/>
    <w:rsid w:val="00A8612F"/>
    <w:rsid w:val="00A86259"/>
    <w:rsid w:val="00A87B03"/>
    <w:rsid w:val="00A87F33"/>
    <w:rsid w:val="00A901A9"/>
    <w:rsid w:val="00A916B6"/>
    <w:rsid w:val="00A9183A"/>
    <w:rsid w:val="00A918D1"/>
    <w:rsid w:val="00A91C5B"/>
    <w:rsid w:val="00A925B3"/>
    <w:rsid w:val="00A925B7"/>
    <w:rsid w:val="00A951ED"/>
    <w:rsid w:val="00A95821"/>
    <w:rsid w:val="00A95C3E"/>
    <w:rsid w:val="00A97A3A"/>
    <w:rsid w:val="00A97E08"/>
    <w:rsid w:val="00AA09FF"/>
    <w:rsid w:val="00AA0E17"/>
    <w:rsid w:val="00AA1B63"/>
    <w:rsid w:val="00AA1D21"/>
    <w:rsid w:val="00AA2CCE"/>
    <w:rsid w:val="00AA327D"/>
    <w:rsid w:val="00AA4DB0"/>
    <w:rsid w:val="00AA6445"/>
    <w:rsid w:val="00AA71EB"/>
    <w:rsid w:val="00AA7644"/>
    <w:rsid w:val="00AA77F7"/>
    <w:rsid w:val="00AA7D1A"/>
    <w:rsid w:val="00AA7FFC"/>
    <w:rsid w:val="00AB00EA"/>
    <w:rsid w:val="00AB0184"/>
    <w:rsid w:val="00AB0673"/>
    <w:rsid w:val="00AB0863"/>
    <w:rsid w:val="00AB096E"/>
    <w:rsid w:val="00AB1626"/>
    <w:rsid w:val="00AB1D58"/>
    <w:rsid w:val="00AB1DA2"/>
    <w:rsid w:val="00AB2A6B"/>
    <w:rsid w:val="00AB422D"/>
    <w:rsid w:val="00AB483C"/>
    <w:rsid w:val="00AB4A3C"/>
    <w:rsid w:val="00AB4BDD"/>
    <w:rsid w:val="00AB4F92"/>
    <w:rsid w:val="00AB5C6F"/>
    <w:rsid w:val="00AB5DCF"/>
    <w:rsid w:val="00AB5DE9"/>
    <w:rsid w:val="00AB6295"/>
    <w:rsid w:val="00AB6C48"/>
    <w:rsid w:val="00AC18D1"/>
    <w:rsid w:val="00AC1B81"/>
    <w:rsid w:val="00AC233C"/>
    <w:rsid w:val="00AC4C0F"/>
    <w:rsid w:val="00AC5452"/>
    <w:rsid w:val="00AC5B31"/>
    <w:rsid w:val="00AC5C63"/>
    <w:rsid w:val="00AC702F"/>
    <w:rsid w:val="00AC736A"/>
    <w:rsid w:val="00AC7538"/>
    <w:rsid w:val="00AC7692"/>
    <w:rsid w:val="00AC793B"/>
    <w:rsid w:val="00AC7B04"/>
    <w:rsid w:val="00AD05AE"/>
    <w:rsid w:val="00AD0911"/>
    <w:rsid w:val="00AD0BFA"/>
    <w:rsid w:val="00AD0E49"/>
    <w:rsid w:val="00AD1369"/>
    <w:rsid w:val="00AD1E38"/>
    <w:rsid w:val="00AD407A"/>
    <w:rsid w:val="00AD4426"/>
    <w:rsid w:val="00AD4470"/>
    <w:rsid w:val="00AD44BA"/>
    <w:rsid w:val="00AD4AC4"/>
    <w:rsid w:val="00AD5C02"/>
    <w:rsid w:val="00AD7CA8"/>
    <w:rsid w:val="00AD7E20"/>
    <w:rsid w:val="00AE050B"/>
    <w:rsid w:val="00AE184F"/>
    <w:rsid w:val="00AE1EC5"/>
    <w:rsid w:val="00AE237F"/>
    <w:rsid w:val="00AE2F9D"/>
    <w:rsid w:val="00AE3673"/>
    <w:rsid w:val="00AE3675"/>
    <w:rsid w:val="00AE3A72"/>
    <w:rsid w:val="00AE3AD7"/>
    <w:rsid w:val="00AE634E"/>
    <w:rsid w:val="00AE6CF5"/>
    <w:rsid w:val="00AE6EE4"/>
    <w:rsid w:val="00AE7284"/>
    <w:rsid w:val="00AE763E"/>
    <w:rsid w:val="00AF02E0"/>
    <w:rsid w:val="00AF054C"/>
    <w:rsid w:val="00AF0A1B"/>
    <w:rsid w:val="00AF0DE8"/>
    <w:rsid w:val="00AF1FF4"/>
    <w:rsid w:val="00AF23A5"/>
    <w:rsid w:val="00AF24F1"/>
    <w:rsid w:val="00AF29C7"/>
    <w:rsid w:val="00AF2E58"/>
    <w:rsid w:val="00AF3151"/>
    <w:rsid w:val="00AF31AC"/>
    <w:rsid w:val="00AF3F6B"/>
    <w:rsid w:val="00AF46CB"/>
    <w:rsid w:val="00AF4C9D"/>
    <w:rsid w:val="00AF4FA3"/>
    <w:rsid w:val="00AF59CD"/>
    <w:rsid w:val="00AF5BA8"/>
    <w:rsid w:val="00AF6A72"/>
    <w:rsid w:val="00AF6B05"/>
    <w:rsid w:val="00AF6C77"/>
    <w:rsid w:val="00AF779F"/>
    <w:rsid w:val="00AF7A33"/>
    <w:rsid w:val="00B00D04"/>
    <w:rsid w:val="00B00D56"/>
    <w:rsid w:val="00B01231"/>
    <w:rsid w:val="00B01758"/>
    <w:rsid w:val="00B01C45"/>
    <w:rsid w:val="00B02283"/>
    <w:rsid w:val="00B028AA"/>
    <w:rsid w:val="00B03662"/>
    <w:rsid w:val="00B03913"/>
    <w:rsid w:val="00B04785"/>
    <w:rsid w:val="00B05B0F"/>
    <w:rsid w:val="00B06018"/>
    <w:rsid w:val="00B06741"/>
    <w:rsid w:val="00B11374"/>
    <w:rsid w:val="00B115CD"/>
    <w:rsid w:val="00B124F5"/>
    <w:rsid w:val="00B13225"/>
    <w:rsid w:val="00B14C03"/>
    <w:rsid w:val="00B14EE7"/>
    <w:rsid w:val="00B15083"/>
    <w:rsid w:val="00B1567B"/>
    <w:rsid w:val="00B178E3"/>
    <w:rsid w:val="00B17CFE"/>
    <w:rsid w:val="00B17D26"/>
    <w:rsid w:val="00B2039B"/>
    <w:rsid w:val="00B2183C"/>
    <w:rsid w:val="00B22BBA"/>
    <w:rsid w:val="00B23828"/>
    <w:rsid w:val="00B2394A"/>
    <w:rsid w:val="00B23C22"/>
    <w:rsid w:val="00B23D58"/>
    <w:rsid w:val="00B245D3"/>
    <w:rsid w:val="00B2468E"/>
    <w:rsid w:val="00B25CC1"/>
    <w:rsid w:val="00B264B7"/>
    <w:rsid w:val="00B26670"/>
    <w:rsid w:val="00B26B5D"/>
    <w:rsid w:val="00B26DDB"/>
    <w:rsid w:val="00B273A6"/>
    <w:rsid w:val="00B302F8"/>
    <w:rsid w:val="00B30854"/>
    <w:rsid w:val="00B32A23"/>
    <w:rsid w:val="00B32A78"/>
    <w:rsid w:val="00B32AF6"/>
    <w:rsid w:val="00B332AD"/>
    <w:rsid w:val="00B334A9"/>
    <w:rsid w:val="00B33AA9"/>
    <w:rsid w:val="00B34051"/>
    <w:rsid w:val="00B34370"/>
    <w:rsid w:val="00B34B8C"/>
    <w:rsid w:val="00B35145"/>
    <w:rsid w:val="00B367A0"/>
    <w:rsid w:val="00B36D5F"/>
    <w:rsid w:val="00B37DE6"/>
    <w:rsid w:val="00B37E70"/>
    <w:rsid w:val="00B40F98"/>
    <w:rsid w:val="00B413EA"/>
    <w:rsid w:val="00B41C29"/>
    <w:rsid w:val="00B41D2F"/>
    <w:rsid w:val="00B42C1A"/>
    <w:rsid w:val="00B439DB"/>
    <w:rsid w:val="00B4400C"/>
    <w:rsid w:val="00B45709"/>
    <w:rsid w:val="00B45979"/>
    <w:rsid w:val="00B4609E"/>
    <w:rsid w:val="00B4660E"/>
    <w:rsid w:val="00B46E42"/>
    <w:rsid w:val="00B4744A"/>
    <w:rsid w:val="00B50BD3"/>
    <w:rsid w:val="00B50C94"/>
    <w:rsid w:val="00B51BD1"/>
    <w:rsid w:val="00B520D1"/>
    <w:rsid w:val="00B52B28"/>
    <w:rsid w:val="00B53D85"/>
    <w:rsid w:val="00B54C5A"/>
    <w:rsid w:val="00B55469"/>
    <w:rsid w:val="00B555A3"/>
    <w:rsid w:val="00B5609F"/>
    <w:rsid w:val="00B571E9"/>
    <w:rsid w:val="00B5766D"/>
    <w:rsid w:val="00B5770D"/>
    <w:rsid w:val="00B60DB4"/>
    <w:rsid w:val="00B61169"/>
    <w:rsid w:val="00B614D0"/>
    <w:rsid w:val="00B62D99"/>
    <w:rsid w:val="00B63730"/>
    <w:rsid w:val="00B63DB7"/>
    <w:rsid w:val="00B64C42"/>
    <w:rsid w:val="00B656A4"/>
    <w:rsid w:val="00B6587C"/>
    <w:rsid w:val="00B6617A"/>
    <w:rsid w:val="00B66B7F"/>
    <w:rsid w:val="00B6730D"/>
    <w:rsid w:val="00B7187D"/>
    <w:rsid w:val="00B718F6"/>
    <w:rsid w:val="00B7362C"/>
    <w:rsid w:val="00B73CD0"/>
    <w:rsid w:val="00B749B0"/>
    <w:rsid w:val="00B749B2"/>
    <w:rsid w:val="00B74DBD"/>
    <w:rsid w:val="00B74F73"/>
    <w:rsid w:val="00B76D17"/>
    <w:rsid w:val="00B811E3"/>
    <w:rsid w:val="00B81A91"/>
    <w:rsid w:val="00B82A59"/>
    <w:rsid w:val="00B82EEB"/>
    <w:rsid w:val="00B82F22"/>
    <w:rsid w:val="00B84FF2"/>
    <w:rsid w:val="00B8519E"/>
    <w:rsid w:val="00B85558"/>
    <w:rsid w:val="00B856D8"/>
    <w:rsid w:val="00B86534"/>
    <w:rsid w:val="00B87961"/>
    <w:rsid w:val="00B91E17"/>
    <w:rsid w:val="00B91E6F"/>
    <w:rsid w:val="00B94ADB"/>
    <w:rsid w:val="00B95591"/>
    <w:rsid w:val="00B95A31"/>
    <w:rsid w:val="00B961EE"/>
    <w:rsid w:val="00B963C8"/>
    <w:rsid w:val="00B963CB"/>
    <w:rsid w:val="00B9700D"/>
    <w:rsid w:val="00B97637"/>
    <w:rsid w:val="00B97A6C"/>
    <w:rsid w:val="00B97EB2"/>
    <w:rsid w:val="00B97FF5"/>
    <w:rsid w:val="00BA0633"/>
    <w:rsid w:val="00BA06DD"/>
    <w:rsid w:val="00BA1598"/>
    <w:rsid w:val="00BA15FD"/>
    <w:rsid w:val="00BA188D"/>
    <w:rsid w:val="00BA236F"/>
    <w:rsid w:val="00BA29B2"/>
    <w:rsid w:val="00BA2CE4"/>
    <w:rsid w:val="00BA3CBB"/>
    <w:rsid w:val="00BA3F69"/>
    <w:rsid w:val="00BA4EC3"/>
    <w:rsid w:val="00BA5FC1"/>
    <w:rsid w:val="00BA631D"/>
    <w:rsid w:val="00BA67A3"/>
    <w:rsid w:val="00BA7306"/>
    <w:rsid w:val="00BB0B9F"/>
    <w:rsid w:val="00BB1202"/>
    <w:rsid w:val="00BB1BDB"/>
    <w:rsid w:val="00BB21A6"/>
    <w:rsid w:val="00BB2251"/>
    <w:rsid w:val="00BB2B5F"/>
    <w:rsid w:val="00BB35E2"/>
    <w:rsid w:val="00BB458A"/>
    <w:rsid w:val="00BB464B"/>
    <w:rsid w:val="00BB468E"/>
    <w:rsid w:val="00BB745B"/>
    <w:rsid w:val="00BC061E"/>
    <w:rsid w:val="00BC0902"/>
    <w:rsid w:val="00BC0BBC"/>
    <w:rsid w:val="00BC15E0"/>
    <w:rsid w:val="00BC2D82"/>
    <w:rsid w:val="00BC58F5"/>
    <w:rsid w:val="00BC5E04"/>
    <w:rsid w:val="00BC6242"/>
    <w:rsid w:val="00BD0054"/>
    <w:rsid w:val="00BD0CD1"/>
    <w:rsid w:val="00BD15BB"/>
    <w:rsid w:val="00BD25EC"/>
    <w:rsid w:val="00BD2792"/>
    <w:rsid w:val="00BD2B38"/>
    <w:rsid w:val="00BD2F5E"/>
    <w:rsid w:val="00BD2F7A"/>
    <w:rsid w:val="00BD4685"/>
    <w:rsid w:val="00BD4EE4"/>
    <w:rsid w:val="00BD62B8"/>
    <w:rsid w:val="00BD6C3E"/>
    <w:rsid w:val="00BD71BF"/>
    <w:rsid w:val="00BD7F9B"/>
    <w:rsid w:val="00BE08D9"/>
    <w:rsid w:val="00BE090A"/>
    <w:rsid w:val="00BE1156"/>
    <w:rsid w:val="00BE2299"/>
    <w:rsid w:val="00BE2750"/>
    <w:rsid w:val="00BE2E53"/>
    <w:rsid w:val="00BE2F8A"/>
    <w:rsid w:val="00BE3898"/>
    <w:rsid w:val="00BE3DC4"/>
    <w:rsid w:val="00BE5E11"/>
    <w:rsid w:val="00BE632C"/>
    <w:rsid w:val="00BE6A70"/>
    <w:rsid w:val="00BE6B79"/>
    <w:rsid w:val="00BE6FDB"/>
    <w:rsid w:val="00BF1509"/>
    <w:rsid w:val="00BF2E46"/>
    <w:rsid w:val="00BF3168"/>
    <w:rsid w:val="00BF31A1"/>
    <w:rsid w:val="00BF33A4"/>
    <w:rsid w:val="00BF367D"/>
    <w:rsid w:val="00BF37E9"/>
    <w:rsid w:val="00BF3818"/>
    <w:rsid w:val="00BF45FE"/>
    <w:rsid w:val="00BF47A2"/>
    <w:rsid w:val="00BF4EB8"/>
    <w:rsid w:val="00BF5642"/>
    <w:rsid w:val="00BF5A22"/>
    <w:rsid w:val="00BF5BA4"/>
    <w:rsid w:val="00BF6549"/>
    <w:rsid w:val="00BF68EA"/>
    <w:rsid w:val="00BF6AFA"/>
    <w:rsid w:val="00BF7EDD"/>
    <w:rsid w:val="00C04F48"/>
    <w:rsid w:val="00C05A8E"/>
    <w:rsid w:val="00C05BEC"/>
    <w:rsid w:val="00C06426"/>
    <w:rsid w:val="00C06A7C"/>
    <w:rsid w:val="00C07836"/>
    <w:rsid w:val="00C07EE5"/>
    <w:rsid w:val="00C1108C"/>
    <w:rsid w:val="00C12893"/>
    <w:rsid w:val="00C12EAF"/>
    <w:rsid w:val="00C158C6"/>
    <w:rsid w:val="00C15C1F"/>
    <w:rsid w:val="00C163C1"/>
    <w:rsid w:val="00C16D98"/>
    <w:rsid w:val="00C20DFD"/>
    <w:rsid w:val="00C213E7"/>
    <w:rsid w:val="00C2288D"/>
    <w:rsid w:val="00C22D1D"/>
    <w:rsid w:val="00C23DCA"/>
    <w:rsid w:val="00C243FE"/>
    <w:rsid w:val="00C245CB"/>
    <w:rsid w:val="00C246A4"/>
    <w:rsid w:val="00C24A06"/>
    <w:rsid w:val="00C24FB5"/>
    <w:rsid w:val="00C2583D"/>
    <w:rsid w:val="00C26F48"/>
    <w:rsid w:val="00C275ED"/>
    <w:rsid w:val="00C27BD7"/>
    <w:rsid w:val="00C27D86"/>
    <w:rsid w:val="00C27E3E"/>
    <w:rsid w:val="00C30771"/>
    <w:rsid w:val="00C31403"/>
    <w:rsid w:val="00C31B94"/>
    <w:rsid w:val="00C31E3F"/>
    <w:rsid w:val="00C332B6"/>
    <w:rsid w:val="00C33AD5"/>
    <w:rsid w:val="00C34599"/>
    <w:rsid w:val="00C346D0"/>
    <w:rsid w:val="00C34EBA"/>
    <w:rsid w:val="00C357AD"/>
    <w:rsid w:val="00C35CFE"/>
    <w:rsid w:val="00C36344"/>
    <w:rsid w:val="00C36F02"/>
    <w:rsid w:val="00C377BD"/>
    <w:rsid w:val="00C40014"/>
    <w:rsid w:val="00C40684"/>
    <w:rsid w:val="00C40A71"/>
    <w:rsid w:val="00C40DBF"/>
    <w:rsid w:val="00C4145F"/>
    <w:rsid w:val="00C42063"/>
    <w:rsid w:val="00C4221E"/>
    <w:rsid w:val="00C449CB"/>
    <w:rsid w:val="00C44CFE"/>
    <w:rsid w:val="00C45846"/>
    <w:rsid w:val="00C4588F"/>
    <w:rsid w:val="00C463D9"/>
    <w:rsid w:val="00C478BE"/>
    <w:rsid w:val="00C47FFC"/>
    <w:rsid w:val="00C50513"/>
    <w:rsid w:val="00C50DD8"/>
    <w:rsid w:val="00C52AB8"/>
    <w:rsid w:val="00C534B9"/>
    <w:rsid w:val="00C54C69"/>
    <w:rsid w:val="00C571A7"/>
    <w:rsid w:val="00C5778C"/>
    <w:rsid w:val="00C601B8"/>
    <w:rsid w:val="00C60494"/>
    <w:rsid w:val="00C604E7"/>
    <w:rsid w:val="00C61A18"/>
    <w:rsid w:val="00C624E1"/>
    <w:rsid w:val="00C62EC2"/>
    <w:rsid w:val="00C638D7"/>
    <w:rsid w:val="00C63BE2"/>
    <w:rsid w:val="00C64364"/>
    <w:rsid w:val="00C65AFA"/>
    <w:rsid w:val="00C661E3"/>
    <w:rsid w:val="00C665C9"/>
    <w:rsid w:val="00C66968"/>
    <w:rsid w:val="00C66B36"/>
    <w:rsid w:val="00C66D42"/>
    <w:rsid w:val="00C67418"/>
    <w:rsid w:val="00C70ECB"/>
    <w:rsid w:val="00C71109"/>
    <w:rsid w:val="00C711A2"/>
    <w:rsid w:val="00C731E9"/>
    <w:rsid w:val="00C73B8D"/>
    <w:rsid w:val="00C74089"/>
    <w:rsid w:val="00C74625"/>
    <w:rsid w:val="00C74766"/>
    <w:rsid w:val="00C74A30"/>
    <w:rsid w:val="00C750D2"/>
    <w:rsid w:val="00C75471"/>
    <w:rsid w:val="00C75800"/>
    <w:rsid w:val="00C75CA4"/>
    <w:rsid w:val="00C760F4"/>
    <w:rsid w:val="00C7664F"/>
    <w:rsid w:val="00C776AC"/>
    <w:rsid w:val="00C77CA9"/>
    <w:rsid w:val="00C77DFC"/>
    <w:rsid w:val="00C8085F"/>
    <w:rsid w:val="00C80E43"/>
    <w:rsid w:val="00C810C4"/>
    <w:rsid w:val="00C81C57"/>
    <w:rsid w:val="00C82746"/>
    <w:rsid w:val="00C83B08"/>
    <w:rsid w:val="00C8441D"/>
    <w:rsid w:val="00C849A7"/>
    <w:rsid w:val="00C84D86"/>
    <w:rsid w:val="00C84E3C"/>
    <w:rsid w:val="00C852F3"/>
    <w:rsid w:val="00C85B22"/>
    <w:rsid w:val="00C864EF"/>
    <w:rsid w:val="00C86581"/>
    <w:rsid w:val="00C8693A"/>
    <w:rsid w:val="00C869F3"/>
    <w:rsid w:val="00C8725E"/>
    <w:rsid w:val="00C875A6"/>
    <w:rsid w:val="00C92CCA"/>
    <w:rsid w:val="00C92CD6"/>
    <w:rsid w:val="00C93747"/>
    <w:rsid w:val="00C94ECC"/>
    <w:rsid w:val="00C95440"/>
    <w:rsid w:val="00C959C8"/>
    <w:rsid w:val="00C960EA"/>
    <w:rsid w:val="00C962F9"/>
    <w:rsid w:val="00C96D1D"/>
    <w:rsid w:val="00CA0332"/>
    <w:rsid w:val="00CA1182"/>
    <w:rsid w:val="00CA2393"/>
    <w:rsid w:val="00CA288D"/>
    <w:rsid w:val="00CA2D70"/>
    <w:rsid w:val="00CA3827"/>
    <w:rsid w:val="00CA42A3"/>
    <w:rsid w:val="00CA4F75"/>
    <w:rsid w:val="00CA5E93"/>
    <w:rsid w:val="00CA625F"/>
    <w:rsid w:val="00CA6793"/>
    <w:rsid w:val="00CA68A2"/>
    <w:rsid w:val="00CA7358"/>
    <w:rsid w:val="00CB0236"/>
    <w:rsid w:val="00CB09A8"/>
    <w:rsid w:val="00CB0CB6"/>
    <w:rsid w:val="00CB0CF5"/>
    <w:rsid w:val="00CB1259"/>
    <w:rsid w:val="00CB1694"/>
    <w:rsid w:val="00CB1961"/>
    <w:rsid w:val="00CB1C2F"/>
    <w:rsid w:val="00CB2A40"/>
    <w:rsid w:val="00CB4175"/>
    <w:rsid w:val="00CB626B"/>
    <w:rsid w:val="00CB6937"/>
    <w:rsid w:val="00CB70C8"/>
    <w:rsid w:val="00CB7B1B"/>
    <w:rsid w:val="00CC00B9"/>
    <w:rsid w:val="00CC035D"/>
    <w:rsid w:val="00CC14C6"/>
    <w:rsid w:val="00CC1E6D"/>
    <w:rsid w:val="00CC21D4"/>
    <w:rsid w:val="00CC2241"/>
    <w:rsid w:val="00CC2914"/>
    <w:rsid w:val="00CC29DA"/>
    <w:rsid w:val="00CC34D4"/>
    <w:rsid w:val="00CC3922"/>
    <w:rsid w:val="00CC4204"/>
    <w:rsid w:val="00CC440B"/>
    <w:rsid w:val="00CC66FD"/>
    <w:rsid w:val="00CC709B"/>
    <w:rsid w:val="00CC72E8"/>
    <w:rsid w:val="00CD0068"/>
    <w:rsid w:val="00CD0E2B"/>
    <w:rsid w:val="00CD16D2"/>
    <w:rsid w:val="00CD1C13"/>
    <w:rsid w:val="00CD1D0D"/>
    <w:rsid w:val="00CD2320"/>
    <w:rsid w:val="00CD2BB9"/>
    <w:rsid w:val="00CD343B"/>
    <w:rsid w:val="00CD370C"/>
    <w:rsid w:val="00CD3C15"/>
    <w:rsid w:val="00CD41B1"/>
    <w:rsid w:val="00CD4D0D"/>
    <w:rsid w:val="00CD5022"/>
    <w:rsid w:val="00CD542A"/>
    <w:rsid w:val="00CD5700"/>
    <w:rsid w:val="00CD5AF3"/>
    <w:rsid w:val="00CD6224"/>
    <w:rsid w:val="00CD6E0E"/>
    <w:rsid w:val="00CE0611"/>
    <w:rsid w:val="00CE11D8"/>
    <w:rsid w:val="00CE1C2E"/>
    <w:rsid w:val="00CE2105"/>
    <w:rsid w:val="00CE21F3"/>
    <w:rsid w:val="00CE2858"/>
    <w:rsid w:val="00CE3637"/>
    <w:rsid w:val="00CE38AB"/>
    <w:rsid w:val="00CE3AC9"/>
    <w:rsid w:val="00CE3C29"/>
    <w:rsid w:val="00CE59EB"/>
    <w:rsid w:val="00CE6DC7"/>
    <w:rsid w:val="00CE6F08"/>
    <w:rsid w:val="00CE6F1C"/>
    <w:rsid w:val="00CF0362"/>
    <w:rsid w:val="00CF03F9"/>
    <w:rsid w:val="00CF045F"/>
    <w:rsid w:val="00CF077C"/>
    <w:rsid w:val="00CF0BDD"/>
    <w:rsid w:val="00CF1220"/>
    <w:rsid w:val="00CF13C4"/>
    <w:rsid w:val="00CF1816"/>
    <w:rsid w:val="00CF1AC2"/>
    <w:rsid w:val="00CF28B7"/>
    <w:rsid w:val="00CF3636"/>
    <w:rsid w:val="00CF4616"/>
    <w:rsid w:val="00CF4C1A"/>
    <w:rsid w:val="00CF4CCB"/>
    <w:rsid w:val="00CF5D4D"/>
    <w:rsid w:val="00CF6096"/>
    <w:rsid w:val="00CF644B"/>
    <w:rsid w:val="00CF6477"/>
    <w:rsid w:val="00CF7325"/>
    <w:rsid w:val="00D0007E"/>
    <w:rsid w:val="00D01330"/>
    <w:rsid w:val="00D01905"/>
    <w:rsid w:val="00D022A0"/>
    <w:rsid w:val="00D023EA"/>
    <w:rsid w:val="00D02AB3"/>
    <w:rsid w:val="00D02CB2"/>
    <w:rsid w:val="00D0311A"/>
    <w:rsid w:val="00D03829"/>
    <w:rsid w:val="00D03F92"/>
    <w:rsid w:val="00D042B0"/>
    <w:rsid w:val="00D04599"/>
    <w:rsid w:val="00D053D5"/>
    <w:rsid w:val="00D05B1A"/>
    <w:rsid w:val="00D06233"/>
    <w:rsid w:val="00D062E9"/>
    <w:rsid w:val="00D06B91"/>
    <w:rsid w:val="00D077D5"/>
    <w:rsid w:val="00D07AF9"/>
    <w:rsid w:val="00D07C82"/>
    <w:rsid w:val="00D07E07"/>
    <w:rsid w:val="00D109B7"/>
    <w:rsid w:val="00D115EE"/>
    <w:rsid w:val="00D12156"/>
    <w:rsid w:val="00D1278B"/>
    <w:rsid w:val="00D12B86"/>
    <w:rsid w:val="00D14648"/>
    <w:rsid w:val="00D14692"/>
    <w:rsid w:val="00D15162"/>
    <w:rsid w:val="00D17867"/>
    <w:rsid w:val="00D17E66"/>
    <w:rsid w:val="00D17EB6"/>
    <w:rsid w:val="00D20FB6"/>
    <w:rsid w:val="00D21B76"/>
    <w:rsid w:val="00D224DE"/>
    <w:rsid w:val="00D23512"/>
    <w:rsid w:val="00D2368A"/>
    <w:rsid w:val="00D23B50"/>
    <w:rsid w:val="00D23C45"/>
    <w:rsid w:val="00D242C3"/>
    <w:rsid w:val="00D25560"/>
    <w:rsid w:val="00D270DE"/>
    <w:rsid w:val="00D303A7"/>
    <w:rsid w:val="00D30AED"/>
    <w:rsid w:val="00D31091"/>
    <w:rsid w:val="00D3113C"/>
    <w:rsid w:val="00D3130E"/>
    <w:rsid w:val="00D317DC"/>
    <w:rsid w:val="00D32405"/>
    <w:rsid w:val="00D32BC7"/>
    <w:rsid w:val="00D33A0A"/>
    <w:rsid w:val="00D33BBC"/>
    <w:rsid w:val="00D34074"/>
    <w:rsid w:val="00D342C6"/>
    <w:rsid w:val="00D35970"/>
    <w:rsid w:val="00D35A83"/>
    <w:rsid w:val="00D36A70"/>
    <w:rsid w:val="00D3785A"/>
    <w:rsid w:val="00D4081D"/>
    <w:rsid w:val="00D40C6A"/>
    <w:rsid w:val="00D41188"/>
    <w:rsid w:val="00D412B5"/>
    <w:rsid w:val="00D42B0A"/>
    <w:rsid w:val="00D42E83"/>
    <w:rsid w:val="00D43EF1"/>
    <w:rsid w:val="00D46354"/>
    <w:rsid w:val="00D46D7D"/>
    <w:rsid w:val="00D46E88"/>
    <w:rsid w:val="00D47173"/>
    <w:rsid w:val="00D47832"/>
    <w:rsid w:val="00D500AF"/>
    <w:rsid w:val="00D5019C"/>
    <w:rsid w:val="00D50684"/>
    <w:rsid w:val="00D50DF9"/>
    <w:rsid w:val="00D51C96"/>
    <w:rsid w:val="00D532C8"/>
    <w:rsid w:val="00D532E2"/>
    <w:rsid w:val="00D5366B"/>
    <w:rsid w:val="00D544E6"/>
    <w:rsid w:val="00D54ACA"/>
    <w:rsid w:val="00D55281"/>
    <w:rsid w:val="00D5609C"/>
    <w:rsid w:val="00D5782C"/>
    <w:rsid w:val="00D5790D"/>
    <w:rsid w:val="00D6011D"/>
    <w:rsid w:val="00D620C7"/>
    <w:rsid w:val="00D635A0"/>
    <w:rsid w:val="00D638AC"/>
    <w:rsid w:val="00D64BE9"/>
    <w:rsid w:val="00D65853"/>
    <w:rsid w:val="00D660CA"/>
    <w:rsid w:val="00D66916"/>
    <w:rsid w:val="00D66E85"/>
    <w:rsid w:val="00D673C9"/>
    <w:rsid w:val="00D676B8"/>
    <w:rsid w:val="00D677AE"/>
    <w:rsid w:val="00D7005E"/>
    <w:rsid w:val="00D7012D"/>
    <w:rsid w:val="00D709FB"/>
    <w:rsid w:val="00D70F5E"/>
    <w:rsid w:val="00D71504"/>
    <w:rsid w:val="00D72629"/>
    <w:rsid w:val="00D72DE9"/>
    <w:rsid w:val="00D7438F"/>
    <w:rsid w:val="00D75377"/>
    <w:rsid w:val="00D75945"/>
    <w:rsid w:val="00D75D5F"/>
    <w:rsid w:val="00D7688B"/>
    <w:rsid w:val="00D76938"/>
    <w:rsid w:val="00D77B99"/>
    <w:rsid w:val="00D80523"/>
    <w:rsid w:val="00D81565"/>
    <w:rsid w:val="00D817D1"/>
    <w:rsid w:val="00D8294A"/>
    <w:rsid w:val="00D82F05"/>
    <w:rsid w:val="00D83E5A"/>
    <w:rsid w:val="00D84184"/>
    <w:rsid w:val="00D84AC9"/>
    <w:rsid w:val="00D85A84"/>
    <w:rsid w:val="00D85B4A"/>
    <w:rsid w:val="00D863CE"/>
    <w:rsid w:val="00D86F3D"/>
    <w:rsid w:val="00D9029D"/>
    <w:rsid w:val="00D90342"/>
    <w:rsid w:val="00D90EAD"/>
    <w:rsid w:val="00D91901"/>
    <w:rsid w:val="00D91B8B"/>
    <w:rsid w:val="00D92721"/>
    <w:rsid w:val="00D93360"/>
    <w:rsid w:val="00D935F8"/>
    <w:rsid w:val="00D93E5B"/>
    <w:rsid w:val="00D93EE3"/>
    <w:rsid w:val="00D943D0"/>
    <w:rsid w:val="00D946FE"/>
    <w:rsid w:val="00D95FAC"/>
    <w:rsid w:val="00D9669A"/>
    <w:rsid w:val="00D976E4"/>
    <w:rsid w:val="00D97F8C"/>
    <w:rsid w:val="00DA0DEE"/>
    <w:rsid w:val="00DA13A5"/>
    <w:rsid w:val="00DA26F9"/>
    <w:rsid w:val="00DA339B"/>
    <w:rsid w:val="00DA3DD1"/>
    <w:rsid w:val="00DA4565"/>
    <w:rsid w:val="00DA4632"/>
    <w:rsid w:val="00DA4C03"/>
    <w:rsid w:val="00DA524A"/>
    <w:rsid w:val="00DA5B5F"/>
    <w:rsid w:val="00DA5D12"/>
    <w:rsid w:val="00DA7473"/>
    <w:rsid w:val="00DB0120"/>
    <w:rsid w:val="00DB0EF2"/>
    <w:rsid w:val="00DB1B35"/>
    <w:rsid w:val="00DB3782"/>
    <w:rsid w:val="00DB3907"/>
    <w:rsid w:val="00DB3F47"/>
    <w:rsid w:val="00DB59B8"/>
    <w:rsid w:val="00DB5FA1"/>
    <w:rsid w:val="00DB6556"/>
    <w:rsid w:val="00DB76EB"/>
    <w:rsid w:val="00DB7FEE"/>
    <w:rsid w:val="00DC01C4"/>
    <w:rsid w:val="00DC024E"/>
    <w:rsid w:val="00DC0A0F"/>
    <w:rsid w:val="00DC0EB8"/>
    <w:rsid w:val="00DC11FA"/>
    <w:rsid w:val="00DC1210"/>
    <w:rsid w:val="00DC1461"/>
    <w:rsid w:val="00DC1758"/>
    <w:rsid w:val="00DC1F2F"/>
    <w:rsid w:val="00DC2849"/>
    <w:rsid w:val="00DC2ECE"/>
    <w:rsid w:val="00DC3822"/>
    <w:rsid w:val="00DC49C1"/>
    <w:rsid w:val="00DC6525"/>
    <w:rsid w:val="00DC7329"/>
    <w:rsid w:val="00DC77FA"/>
    <w:rsid w:val="00DC7CBB"/>
    <w:rsid w:val="00DD0825"/>
    <w:rsid w:val="00DD0C1F"/>
    <w:rsid w:val="00DD1034"/>
    <w:rsid w:val="00DD14E3"/>
    <w:rsid w:val="00DD1AA5"/>
    <w:rsid w:val="00DD25A2"/>
    <w:rsid w:val="00DD310E"/>
    <w:rsid w:val="00DD4D29"/>
    <w:rsid w:val="00DD5871"/>
    <w:rsid w:val="00DD5C7A"/>
    <w:rsid w:val="00DD5EF9"/>
    <w:rsid w:val="00DD6104"/>
    <w:rsid w:val="00DD6169"/>
    <w:rsid w:val="00DD659F"/>
    <w:rsid w:val="00DE0F98"/>
    <w:rsid w:val="00DE1181"/>
    <w:rsid w:val="00DE1628"/>
    <w:rsid w:val="00DE28B2"/>
    <w:rsid w:val="00DE4D59"/>
    <w:rsid w:val="00DE6444"/>
    <w:rsid w:val="00DE6E16"/>
    <w:rsid w:val="00DE7628"/>
    <w:rsid w:val="00DE7AFB"/>
    <w:rsid w:val="00DF32B3"/>
    <w:rsid w:val="00DF44EF"/>
    <w:rsid w:val="00DF4C2B"/>
    <w:rsid w:val="00DF50EF"/>
    <w:rsid w:val="00DF518B"/>
    <w:rsid w:val="00DF54A6"/>
    <w:rsid w:val="00DF5B65"/>
    <w:rsid w:val="00DF68A3"/>
    <w:rsid w:val="00DF7566"/>
    <w:rsid w:val="00E012EB"/>
    <w:rsid w:val="00E0176C"/>
    <w:rsid w:val="00E03097"/>
    <w:rsid w:val="00E0379A"/>
    <w:rsid w:val="00E042D8"/>
    <w:rsid w:val="00E04C9B"/>
    <w:rsid w:val="00E05230"/>
    <w:rsid w:val="00E05892"/>
    <w:rsid w:val="00E05C4C"/>
    <w:rsid w:val="00E06426"/>
    <w:rsid w:val="00E068FA"/>
    <w:rsid w:val="00E07A72"/>
    <w:rsid w:val="00E121BB"/>
    <w:rsid w:val="00E15784"/>
    <w:rsid w:val="00E1630C"/>
    <w:rsid w:val="00E16CB6"/>
    <w:rsid w:val="00E17266"/>
    <w:rsid w:val="00E1794F"/>
    <w:rsid w:val="00E20BA2"/>
    <w:rsid w:val="00E21067"/>
    <w:rsid w:val="00E21172"/>
    <w:rsid w:val="00E21F05"/>
    <w:rsid w:val="00E21F70"/>
    <w:rsid w:val="00E22074"/>
    <w:rsid w:val="00E2208F"/>
    <w:rsid w:val="00E2343B"/>
    <w:rsid w:val="00E27770"/>
    <w:rsid w:val="00E30289"/>
    <w:rsid w:val="00E305C7"/>
    <w:rsid w:val="00E32180"/>
    <w:rsid w:val="00E3341F"/>
    <w:rsid w:val="00E34A14"/>
    <w:rsid w:val="00E34FE1"/>
    <w:rsid w:val="00E35C1B"/>
    <w:rsid w:val="00E364CA"/>
    <w:rsid w:val="00E370C5"/>
    <w:rsid w:val="00E371E9"/>
    <w:rsid w:val="00E375D3"/>
    <w:rsid w:val="00E37971"/>
    <w:rsid w:val="00E37DF8"/>
    <w:rsid w:val="00E406FF"/>
    <w:rsid w:val="00E40C3B"/>
    <w:rsid w:val="00E40E9E"/>
    <w:rsid w:val="00E41226"/>
    <w:rsid w:val="00E4156C"/>
    <w:rsid w:val="00E41F30"/>
    <w:rsid w:val="00E42001"/>
    <w:rsid w:val="00E420E8"/>
    <w:rsid w:val="00E4212C"/>
    <w:rsid w:val="00E441DB"/>
    <w:rsid w:val="00E44F88"/>
    <w:rsid w:val="00E45023"/>
    <w:rsid w:val="00E470C7"/>
    <w:rsid w:val="00E4710C"/>
    <w:rsid w:val="00E474C0"/>
    <w:rsid w:val="00E477C4"/>
    <w:rsid w:val="00E5031D"/>
    <w:rsid w:val="00E50BCF"/>
    <w:rsid w:val="00E518FF"/>
    <w:rsid w:val="00E51B31"/>
    <w:rsid w:val="00E53424"/>
    <w:rsid w:val="00E53972"/>
    <w:rsid w:val="00E53E79"/>
    <w:rsid w:val="00E54A2F"/>
    <w:rsid w:val="00E55406"/>
    <w:rsid w:val="00E55FDF"/>
    <w:rsid w:val="00E5618C"/>
    <w:rsid w:val="00E56290"/>
    <w:rsid w:val="00E56E04"/>
    <w:rsid w:val="00E57E7C"/>
    <w:rsid w:val="00E57EBD"/>
    <w:rsid w:val="00E57F00"/>
    <w:rsid w:val="00E608FD"/>
    <w:rsid w:val="00E6159F"/>
    <w:rsid w:val="00E620DA"/>
    <w:rsid w:val="00E6295F"/>
    <w:rsid w:val="00E63867"/>
    <w:rsid w:val="00E64B3C"/>
    <w:rsid w:val="00E64B62"/>
    <w:rsid w:val="00E65A24"/>
    <w:rsid w:val="00E66096"/>
    <w:rsid w:val="00E66422"/>
    <w:rsid w:val="00E704F5"/>
    <w:rsid w:val="00E70D25"/>
    <w:rsid w:val="00E70EAB"/>
    <w:rsid w:val="00E713E7"/>
    <w:rsid w:val="00E71AEA"/>
    <w:rsid w:val="00E71F11"/>
    <w:rsid w:val="00E72448"/>
    <w:rsid w:val="00E730B3"/>
    <w:rsid w:val="00E73A3F"/>
    <w:rsid w:val="00E73CCA"/>
    <w:rsid w:val="00E746B2"/>
    <w:rsid w:val="00E7501E"/>
    <w:rsid w:val="00E75043"/>
    <w:rsid w:val="00E7521C"/>
    <w:rsid w:val="00E75688"/>
    <w:rsid w:val="00E76161"/>
    <w:rsid w:val="00E7655D"/>
    <w:rsid w:val="00E77486"/>
    <w:rsid w:val="00E778C1"/>
    <w:rsid w:val="00E779A9"/>
    <w:rsid w:val="00E80104"/>
    <w:rsid w:val="00E81041"/>
    <w:rsid w:val="00E81F0B"/>
    <w:rsid w:val="00E82533"/>
    <w:rsid w:val="00E84100"/>
    <w:rsid w:val="00E84283"/>
    <w:rsid w:val="00E84970"/>
    <w:rsid w:val="00E852D8"/>
    <w:rsid w:val="00E862D3"/>
    <w:rsid w:val="00E8664B"/>
    <w:rsid w:val="00E87512"/>
    <w:rsid w:val="00E87552"/>
    <w:rsid w:val="00E87692"/>
    <w:rsid w:val="00E87D65"/>
    <w:rsid w:val="00E87FE0"/>
    <w:rsid w:val="00E90CFD"/>
    <w:rsid w:val="00E90FBE"/>
    <w:rsid w:val="00E93493"/>
    <w:rsid w:val="00E94923"/>
    <w:rsid w:val="00E94BBA"/>
    <w:rsid w:val="00E94BD2"/>
    <w:rsid w:val="00E95AB0"/>
    <w:rsid w:val="00E95AF5"/>
    <w:rsid w:val="00E96CB2"/>
    <w:rsid w:val="00E9728F"/>
    <w:rsid w:val="00E9772B"/>
    <w:rsid w:val="00E97B8F"/>
    <w:rsid w:val="00E97E9A"/>
    <w:rsid w:val="00EA06C5"/>
    <w:rsid w:val="00EA1EC1"/>
    <w:rsid w:val="00EA1F1F"/>
    <w:rsid w:val="00EA3A59"/>
    <w:rsid w:val="00EA518A"/>
    <w:rsid w:val="00EA5748"/>
    <w:rsid w:val="00EA59D0"/>
    <w:rsid w:val="00EA5FF9"/>
    <w:rsid w:val="00EA67FF"/>
    <w:rsid w:val="00EA71DA"/>
    <w:rsid w:val="00EB0B55"/>
    <w:rsid w:val="00EB0BE8"/>
    <w:rsid w:val="00EB1411"/>
    <w:rsid w:val="00EB1563"/>
    <w:rsid w:val="00EB15F9"/>
    <w:rsid w:val="00EB2728"/>
    <w:rsid w:val="00EB3EA8"/>
    <w:rsid w:val="00EB40AC"/>
    <w:rsid w:val="00EB48B1"/>
    <w:rsid w:val="00EB511C"/>
    <w:rsid w:val="00EB5214"/>
    <w:rsid w:val="00EB54B9"/>
    <w:rsid w:val="00EB5F72"/>
    <w:rsid w:val="00EB6F56"/>
    <w:rsid w:val="00EB7732"/>
    <w:rsid w:val="00EB7E2A"/>
    <w:rsid w:val="00EC0459"/>
    <w:rsid w:val="00EC138B"/>
    <w:rsid w:val="00EC14E4"/>
    <w:rsid w:val="00EC1A58"/>
    <w:rsid w:val="00EC1D07"/>
    <w:rsid w:val="00EC250B"/>
    <w:rsid w:val="00EC29FC"/>
    <w:rsid w:val="00EC2F22"/>
    <w:rsid w:val="00EC312A"/>
    <w:rsid w:val="00EC34B3"/>
    <w:rsid w:val="00EC415F"/>
    <w:rsid w:val="00EC4A31"/>
    <w:rsid w:val="00EC4F85"/>
    <w:rsid w:val="00EC5649"/>
    <w:rsid w:val="00EC5DF7"/>
    <w:rsid w:val="00EC6945"/>
    <w:rsid w:val="00EC7810"/>
    <w:rsid w:val="00EC7D3D"/>
    <w:rsid w:val="00ED05D5"/>
    <w:rsid w:val="00ED076C"/>
    <w:rsid w:val="00ED13F7"/>
    <w:rsid w:val="00ED1B72"/>
    <w:rsid w:val="00ED23C4"/>
    <w:rsid w:val="00ED2D95"/>
    <w:rsid w:val="00ED3330"/>
    <w:rsid w:val="00ED342C"/>
    <w:rsid w:val="00ED35D8"/>
    <w:rsid w:val="00ED3654"/>
    <w:rsid w:val="00ED3966"/>
    <w:rsid w:val="00ED3AB8"/>
    <w:rsid w:val="00ED3C11"/>
    <w:rsid w:val="00ED4004"/>
    <w:rsid w:val="00ED4D9A"/>
    <w:rsid w:val="00ED4FEF"/>
    <w:rsid w:val="00ED571D"/>
    <w:rsid w:val="00ED5E73"/>
    <w:rsid w:val="00ED63B2"/>
    <w:rsid w:val="00ED68F3"/>
    <w:rsid w:val="00ED6D37"/>
    <w:rsid w:val="00ED71BB"/>
    <w:rsid w:val="00EE1690"/>
    <w:rsid w:val="00EE3B0F"/>
    <w:rsid w:val="00EE5002"/>
    <w:rsid w:val="00EE5144"/>
    <w:rsid w:val="00EE5776"/>
    <w:rsid w:val="00EE5810"/>
    <w:rsid w:val="00EE5F81"/>
    <w:rsid w:val="00EE6820"/>
    <w:rsid w:val="00EE751C"/>
    <w:rsid w:val="00EE78CE"/>
    <w:rsid w:val="00EE7916"/>
    <w:rsid w:val="00EF0498"/>
    <w:rsid w:val="00EF066B"/>
    <w:rsid w:val="00EF0D69"/>
    <w:rsid w:val="00EF11C8"/>
    <w:rsid w:val="00EF1F97"/>
    <w:rsid w:val="00EF2F86"/>
    <w:rsid w:val="00EF3CC1"/>
    <w:rsid w:val="00EF4D91"/>
    <w:rsid w:val="00EF5DD7"/>
    <w:rsid w:val="00EF6617"/>
    <w:rsid w:val="00EF683A"/>
    <w:rsid w:val="00EF6E0A"/>
    <w:rsid w:val="00EF6E40"/>
    <w:rsid w:val="00F00B67"/>
    <w:rsid w:val="00F00BEF"/>
    <w:rsid w:val="00F02129"/>
    <w:rsid w:val="00F03290"/>
    <w:rsid w:val="00F045DA"/>
    <w:rsid w:val="00F045E6"/>
    <w:rsid w:val="00F04956"/>
    <w:rsid w:val="00F05598"/>
    <w:rsid w:val="00F05E69"/>
    <w:rsid w:val="00F06EDB"/>
    <w:rsid w:val="00F075BE"/>
    <w:rsid w:val="00F07BBA"/>
    <w:rsid w:val="00F10369"/>
    <w:rsid w:val="00F1067B"/>
    <w:rsid w:val="00F10A8D"/>
    <w:rsid w:val="00F11666"/>
    <w:rsid w:val="00F11707"/>
    <w:rsid w:val="00F11BF0"/>
    <w:rsid w:val="00F11E8A"/>
    <w:rsid w:val="00F1243C"/>
    <w:rsid w:val="00F12655"/>
    <w:rsid w:val="00F12CE7"/>
    <w:rsid w:val="00F139AF"/>
    <w:rsid w:val="00F14F4E"/>
    <w:rsid w:val="00F151FA"/>
    <w:rsid w:val="00F16C7B"/>
    <w:rsid w:val="00F17344"/>
    <w:rsid w:val="00F2045A"/>
    <w:rsid w:val="00F2052B"/>
    <w:rsid w:val="00F2162B"/>
    <w:rsid w:val="00F21C0D"/>
    <w:rsid w:val="00F24021"/>
    <w:rsid w:val="00F25A85"/>
    <w:rsid w:val="00F26577"/>
    <w:rsid w:val="00F2670F"/>
    <w:rsid w:val="00F26914"/>
    <w:rsid w:val="00F26C6E"/>
    <w:rsid w:val="00F27817"/>
    <w:rsid w:val="00F30180"/>
    <w:rsid w:val="00F30CA4"/>
    <w:rsid w:val="00F3148B"/>
    <w:rsid w:val="00F3152A"/>
    <w:rsid w:val="00F323D9"/>
    <w:rsid w:val="00F34E61"/>
    <w:rsid w:val="00F3506E"/>
    <w:rsid w:val="00F35F32"/>
    <w:rsid w:val="00F3728B"/>
    <w:rsid w:val="00F37467"/>
    <w:rsid w:val="00F41B08"/>
    <w:rsid w:val="00F41E9F"/>
    <w:rsid w:val="00F4214F"/>
    <w:rsid w:val="00F4386F"/>
    <w:rsid w:val="00F43C5A"/>
    <w:rsid w:val="00F44A55"/>
    <w:rsid w:val="00F45A6D"/>
    <w:rsid w:val="00F45C1F"/>
    <w:rsid w:val="00F45EC9"/>
    <w:rsid w:val="00F46383"/>
    <w:rsid w:val="00F4661C"/>
    <w:rsid w:val="00F4696E"/>
    <w:rsid w:val="00F46AF8"/>
    <w:rsid w:val="00F477E6"/>
    <w:rsid w:val="00F47FFA"/>
    <w:rsid w:val="00F5022B"/>
    <w:rsid w:val="00F50B8D"/>
    <w:rsid w:val="00F50F1A"/>
    <w:rsid w:val="00F51313"/>
    <w:rsid w:val="00F517E5"/>
    <w:rsid w:val="00F535D7"/>
    <w:rsid w:val="00F535F9"/>
    <w:rsid w:val="00F53B83"/>
    <w:rsid w:val="00F5410E"/>
    <w:rsid w:val="00F55869"/>
    <w:rsid w:val="00F55B42"/>
    <w:rsid w:val="00F55D9E"/>
    <w:rsid w:val="00F560C3"/>
    <w:rsid w:val="00F567E5"/>
    <w:rsid w:val="00F568D1"/>
    <w:rsid w:val="00F570A8"/>
    <w:rsid w:val="00F57702"/>
    <w:rsid w:val="00F579F7"/>
    <w:rsid w:val="00F606B5"/>
    <w:rsid w:val="00F60C32"/>
    <w:rsid w:val="00F613E2"/>
    <w:rsid w:val="00F62EFA"/>
    <w:rsid w:val="00F641CD"/>
    <w:rsid w:val="00F6569A"/>
    <w:rsid w:val="00F65B83"/>
    <w:rsid w:val="00F65E33"/>
    <w:rsid w:val="00F66565"/>
    <w:rsid w:val="00F665AA"/>
    <w:rsid w:val="00F66720"/>
    <w:rsid w:val="00F66A10"/>
    <w:rsid w:val="00F705CB"/>
    <w:rsid w:val="00F70BED"/>
    <w:rsid w:val="00F71359"/>
    <w:rsid w:val="00F71BA1"/>
    <w:rsid w:val="00F71EEC"/>
    <w:rsid w:val="00F724F1"/>
    <w:rsid w:val="00F7379F"/>
    <w:rsid w:val="00F753E3"/>
    <w:rsid w:val="00F75567"/>
    <w:rsid w:val="00F76069"/>
    <w:rsid w:val="00F7705C"/>
    <w:rsid w:val="00F80371"/>
    <w:rsid w:val="00F80D62"/>
    <w:rsid w:val="00F81350"/>
    <w:rsid w:val="00F819C0"/>
    <w:rsid w:val="00F82C15"/>
    <w:rsid w:val="00F83207"/>
    <w:rsid w:val="00F8395C"/>
    <w:rsid w:val="00F84340"/>
    <w:rsid w:val="00F853CB"/>
    <w:rsid w:val="00F86214"/>
    <w:rsid w:val="00F863CF"/>
    <w:rsid w:val="00F86560"/>
    <w:rsid w:val="00F86B05"/>
    <w:rsid w:val="00F86D7D"/>
    <w:rsid w:val="00F873B2"/>
    <w:rsid w:val="00F87561"/>
    <w:rsid w:val="00F875B8"/>
    <w:rsid w:val="00F87AC6"/>
    <w:rsid w:val="00F9017A"/>
    <w:rsid w:val="00F90703"/>
    <w:rsid w:val="00F90B47"/>
    <w:rsid w:val="00F9105F"/>
    <w:rsid w:val="00F910B9"/>
    <w:rsid w:val="00F91D92"/>
    <w:rsid w:val="00F92216"/>
    <w:rsid w:val="00F92D92"/>
    <w:rsid w:val="00F932D4"/>
    <w:rsid w:val="00F93C92"/>
    <w:rsid w:val="00F94549"/>
    <w:rsid w:val="00F94B90"/>
    <w:rsid w:val="00F957ED"/>
    <w:rsid w:val="00F97740"/>
    <w:rsid w:val="00FA10B2"/>
    <w:rsid w:val="00FA142F"/>
    <w:rsid w:val="00FA209E"/>
    <w:rsid w:val="00FA2BA7"/>
    <w:rsid w:val="00FA324C"/>
    <w:rsid w:val="00FA3745"/>
    <w:rsid w:val="00FA451B"/>
    <w:rsid w:val="00FA4C94"/>
    <w:rsid w:val="00FA4DE6"/>
    <w:rsid w:val="00FA4F1E"/>
    <w:rsid w:val="00FA4FA7"/>
    <w:rsid w:val="00FA61CE"/>
    <w:rsid w:val="00FA62A6"/>
    <w:rsid w:val="00FA6D89"/>
    <w:rsid w:val="00FA73CA"/>
    <w:rsid w:val="00FA7F61"/>
    <w:rsid w:val="00FB020A"/>
    <w:rsid w:val="00FB0F63"/>
    <w:rsid w:val="00FB16D2"/>
    <w:rsid w:val="00FB2991"/>
    <w:rsid w:val="00FB2EFA"/>
    <w:rsid w:val="00FB3115"/>
    <w:rsid w:val="00FB38C2"/>
    <w:rsid w:val="00FB4228"/>
    <w:rsid w:val="00FB4319"/>
    <w:rsid w:val="00FB4F02"/>
    <w:rsid w:val="00FB56D6"/>
    <w:rsid w:val="00FB6129"/>
    <w:rsid w:val="00FB633B"/>
    <w:rsid w:val="00FB6A2D"/>
    <w:rsid w:val="00FB77D6"/>
    <w:rsid w:val="00FB7B2C"/>
    <w:rsid w:val="00FC0068"/>
    <w:rsid w:val="00FC106F"/>
    <w:rsid w:val="00FC1AD0"/>
    <w:rsid w:val="00FC24B6"/>
    <w:rsid w:val="00FC271B"/>
    <w:rsid w:val="00FC4A36"/>
    <w:rsid w:val="00FC5147"/>
    <w:rsid w:val="00FC6087"/>
    <w:rsid w:val="00FC730F"/>
    <w:rsid w:val="00FC7498"/>
    <w:rsid w:val="00FC7683"/>
    <w:rsid w:val="00FD04FC"/>
    <w:rsid w:val="00FD1F3F"/>
    <w:rsid w:val="00FD2D1B"/>
    <w:rsid w:val="00FD3858"/>
    <w:rsid w:val="00FD39E2"/>
    <w:rsid w:val="00FD4C3A"/>
    <w:rsid w:val="00FD57B4"/>
    <w:rsid w:val="00FE07AA"/>
    <w:rsid w:val="00FE08F1"/>
    <w:rsid w:val="00FE0BDC"/>
    <w:rsid w:val="00FE0FFA"/>
    <w:rsid w:val="00FE12A8"/>
    <w:rsid w:val="00FE1D8C"/>
    <w:rsid w:val="00FE248A"/>
    <w:rsid w:val="00FE2C21"/>
    <w:rsid w:val="00FE310C"/>
    <w:rsid w:val="00FE3216"/>
    <w:rsid w:val="00FE383B"/>
    <w:rsid w:val="00FE5BA2"/>
    <w:rsid w:val="00FE5DEF"/>
    <w:rsid w:val="00FE5F49"/>
    <w:rsid w:val="00FF1838"/>
    <w:rsid w:val="00FF1DB4"/>
    <w:rsid w:val="00FF30CB"/>
    <w:rsid w:val="00FF3F2F"/>
    <w:rsid w:val="00FF41EC"/>
    <w:rsid w:val="00FF446F"/>
    <w:rsid w:val="00FF4D3B"/>
    <w:rsid w:val="00FF4F2D"/>
    <w:rsid w:val="00FF6B65"/>
    <w:rsid w:val="00FF6C8B"/>
    <w:rsid w:val="00FF70BA"/>
    <w:rsid w:val="00FF7500"/>
    <w:rsid w:val="00FF7C5D"/>
    <w:rsid w:val="00FF7F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E558A84"/>
  <w15:docId w15:val="{3D97C4B6-E369-42CF-AC41-A257F4EEE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295F"/>
  </w:style>
  <w:style w:type="paragraph" w:styleId="Heading1">
    <w:name w:val="heading 1"/>
    <w:basedOn w:val="Normal"/>
    <w:next w:val="Normal"/>
    <w:link w:val="Heading1Char"/>
    <w:uiPriority w:val="9"/>
    <w:qFormat/>
    <w:rsid w:val="005C5451"/>
    <w:pPr>
      <w:spacing w:line="360" w:lineRule="auto"/>
      <w:jc w:val="center"/>
      <w:outlineLvl w:val="0"/>
    </w:pPr>
    <w:rPr>
      <w:rFonts w:ascii="Times New Roman" w:hAnsi="Times New Roman" w:cs="Times New Roman"/>
      <w:b/>
      <w:bCs/>
      <w:sz w:val="28"/>
      <w:szCs w:val="28"/>
      <w:lang w:val="id-ID"/>
    </w:rPr>
  </w:style>
  <w:style w:type="paragraph" w:styleId="Heading2">
    <w:name w:val="heading 2"/>
    <w:basedOn w:val="Normal"/>
    <w:link w:val="Heading2Char"/>
    <w:uiPriority w:val="9"/>
    <w:unhideWhenUsed/>
    <w:qFormat/>
    <w:rsid w:val="005C5451"/>
    <w:pPr>
      <w:spacing w:after="0" w:line="360" w:lineRule="auto"/>
      <w:outlineLvl w:val="1"/>
    </w:pPr>
    <w:rPr>
      <w:rFonts w:ascii="Times New Roman" w:hAnsi="Times New Roman" w:cs="Times New Roman"/>
      <w:b/>
      <w:bCs/>
      <w:sz w:val="24"/>
      <w:szCs w:val="24"/>
      <w:lang w:val="id-ID"/>
    </w:rPr>
  </w:style>
  <w:style w:type="paragraph" w:styleId="Heading3">
    <w:name w:val="heading 3"/>
    <w:basedOn w:val="Normal"/>
    <w:next w:val="Normal"/>
    <w:link w:val="Heading3Char"/>
    <w:uiPriority w:val="9"/>
    <w:unhideWhenUsed/>
    <w:qFormat/>
    <w:rsid w:val="008228B7"/>
    <w:pPr>
      <w:tabs>
        <w:tab w:val="left" w:pos="1440"/>
      </w:tabs>
      <w:spacing w:after="0" w:line="480" w:lineRule="auto"/>
      <w:outlineLvl w:val="2"/>
    </w:pPr>
    <w:rPr>
      <w:rFonts w:ascii="Times New Roman" w:hAnsi="Times New Roman" w:cs="Times New Roman"/>
      <w:b/>
      <w:bCs/>
      <w:sz w:val="24"/>
      <w:szCs w:val="24"/>
      <w:lang w:val="fi-FI"/>
    </w:rPr>
  </w:style>
  <w:style w:type="paragraph" w:styleId="Heading4">
    <w:name w:val="heading 4"/>
    <w:basedOn w:val="BodyText"/>
    <w:next w:val="Normal"/>
    <w:link w:val="Heading4Char"/>
    <w:uiPriority w:val="9"/>
    <w:unhideWhenUsed/>
    <w:qFormat/>
    <w:rsid w:val="0021751D"/>
    <w:pPr>
      <w:spacing w:line="480" w:lineRule="auto"/>
      <w:ind w:firstLine="142"/>
      <w:jc w:val="both"/>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Heading 2 Char1,Char Char,List Paragraph11"/>
    <w:basedOn w:val="Normal"/>
    <w:link w:val="ListParagraphChar"/>
    <w:uiPriority w:val="34"/>
    <w:qFormat/>
    <w:rsid w:val="00984682"/>
    <w:pPr>
      <w:ind w:left="720"/>
      <w:contextualSpacing/>
    </w:pPr>
  </w:style>
  <w:style w:type="paragraph" w:styleId="BodyText">
    <w:name w:val="Body Text"/>
    <w:basedOn w:val="Normal"/>
    <w:link w:val="BodyTextChar"/>
    <w:uiPriority w:val="1"/>
    <w:rsid w:val="00F579F7"/>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F579F7"/>
    <w:rPr>
      <w:rFonts w:ascii="Times New Roman" w:eastAsia="Times New Roman" w:hAnsi="Times New Roman" w:cs="Times New Roman"/>
      <w:kern w:val="0"/>
      <w:sz w:val="24"/>
      <w:szCs w:val="24"/>
      <w:lang w:val="id"/>
      <w14:ligatures w14:val="none"/>
    </w:rPr>
  </w:style>
  <w:style w:type="character" w:customStyle="1" w:styleId="Heading2Char">
    <w:name w:val="Heading 2 Char"/>
    <w:basedOn w:val="DefaultParagraphFont"/>
    <w:link w:val="Heading2"/>
    <w:uiPriority w:val="9"/>
    <w:rsid w:val="005C5451"/>
    <w:rPr>
      <w:rFonts w:ascii="Times New Roman" w:hAnsi="Times New Roman" w:cs="Times New Roman"/>
      <w:b/>
      <w:bCs/>
      <w:sz w:val="24"/>
      <w:szCs w:val="24"/>
      <w:lang w:val="id-ID"/>
    </w:rPr>
  </w:style>
  <w:style w:type="paragraph" w:styleId="Header">
    <w:name w:val="header"/>
    <w:basedOn w:val="Normal"/>
    <w:link w:val="HeaderChar"/>
    <w:uiPriority w:val="99"/>
    <w:unhideWhenUsed/>
    <w:rsid w:val="00065F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F12"/>
  </w:style>
  <w:style w:type="paragraph" w:styleId="Footer">
    <w:name w:val="footer"/>
    <w:basedOn w:val="Normal"/>
    <w:link w:val="FooterChar"/>
    <w:uiPriority w:val="99"/>
    <w:unhideWhenUsed/>
    <w:rsid w:val="00065F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F12"/>
  </w:style>
  <w:style w:type="paragraph" w:styleId="NormalWeb">
    <w:name w:val="Normal (Web)"/>
    <w:basedOn w:val="Normal"/>
    <w:uiPriority w:val="99"/>
    <w:unhideWhenUsed/>
    <w:rsid w:val="00E71F11"/>
    <w:rPr>
      <w:rFonts w:ascii="Times New Roman" w:hAnsi="Times New Roman" w:cs="Times New Roman"/>
      <w:sz w:val="24"/>
      <w:szCs w:val="24"/>
    </w:rPr>
  </w:style>
  <w:style w:type="character" w:styleId="Hyperlink">
    <w:name w:val="Hyperlink"/>
    <w:basedOn w:val="DefaultParagraphFont"/>
    <w:uiPriority w:val="99"/>
    <w:unhideWhenUsed/>
    <w:rsid w:val="00E71F11"/>
    <w:rPr>
      <w:color w:val="0563C1" w:themeColor="hyperlink"/>
      <w:u w:val="single"/>
    </w:rPr>
  </w:style>
  <w:style w:type="character" w:customStyle="1" w:styleId="UnresolvedMention1">
    <w:name w:val="Unresolved Mention1"/>
    <w:basedOn w:val="DefaultParagraphFont"/>
    <w:uiPriority w:val="99"/>
    <w:semiHidden/>
    <w:unhideWhenUsed/>
    <w:rsid w:val="00E71F11"/>
    <w:rPr>
      <w:color w:val="605E5C"/>
      <w:shd w:val="clear" w:color="auto" w:fill="E1DFDD"/>
    </w:rPr>
  </w:style>
  <w:style w:type="character" w:customStyle="1" w:styleId="Heading1Char">
    <w:name w:val="Heading 1 Char"/>
    <w:basedOn w:val="DefaultParagraphFont"/>
    <w:link w:val="Heading1"/>
    <w:uiPriority w:val="9"/>
    <w:rsid w:val="005C5451"/>
    <w:rPr>
      <w:rFonts w:ascii="Times New Roman" w:hAnsi="Times New Roman" w:cs="Times New Roman"/>
      <w:b/>
      <w:bCs/>
      <w:sz w:val="28"/>
      <w:szCs w:val="28"/>
      <w:lang w:val="id-ID"/>
    </w:rPr>
  </w:style>
  <w:style w:type="paragraph" w:customStyle="1" w:styleId="TableParagraph">
    <w:name w:val="Table Paragraph"/>
    <w:basedOn w:val="Normal"/>
    <w:uiPriority w:val="1"/>
    <w:rsid w:val="004B3F37"/>
    <w:pPr>
      <w:widowControl w:val="0"/>
      <w:autoSpaceDE w:val="0"/>
      <w:autoSpaceDN w:val="0"/>
      <w:spacing w:after="0" w:line="240" w:lineRule="auto"/>
      <w:jc w:val="center"/>
    </w:pPr>
    <w:rPr>
      <w:rFonts w:ascii="Georgia" w:eastAsia="Georgia" w:hAnsi="Georgia" w:cs="Georgia"/>
      <w:kern w:val="0"/>
      <w:lang w:val="id"/>
      <w14:ligatures w14:val="none"/>
    </w:rPr>
  </w:style>
  <w:style w:type="table" w:styleId="TableGrid">
    <w:name w:val="Table Grid"/>
    <w:basedOn w:val="TableNormal"/>
    <w:uiPriority w:val="59"/>
    <w:rsid w:val="00E474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55261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BA3CB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BA3CB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BA3CBB"/>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180EF8"/>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21">
    <w:name w:val="Grid Table 4 - Accent 21"/>
    <w:basedOn w:val="TableNormal"/>
    <w:uiPriority w:val="49"/>
    <w:rsid w:val="00180EF8"/>
    <w:pPr>
      <w:spacing w:after="0" w:line="240" w:lineRule="auto"/>
    </w:p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BalloonText">
    <w:name w:val="Balloon Text"/>
    <w:basedOn w:val="Normal"/>
    <w:link w:val="BalloonTextChar"/>
    <w:uiPriority w:val="99"/>
    <w:semiHidden/>
    <w:unhideWhenUsed/>
    <w:rsid w:val="003F4CE3"/>
    <w:pPr>
      <w:spacing w:after="0" w:line="240" w:lineRule="auto"/>
    </w:pPr>
    <w:rPr>
      <w:rFonts w:ascii="Tahoma" w:hAnsi="Tahoma" w:cs="Tahoma"/>
      <w:kern w:val="0"/>
      <w:sz w:val="16"/>
      <w:szCs w:val="16"/>
      <w:lang w:val="en-US"/>
      <w14:ligatures w14:val="none"/>
    </w:rPr>
  </w:style>
  <w:style w:type="character" w:customStyle="1" w:styleId="BalloonTextChar">
    <w:name w:val="Balloon Text Char"/>
    <w:basedOn w:val="DefaultParagraphFont"/>
    <w:link w:val="BalloonText"/>
    <w:uiPriority w:val="99"/>
    <w:semiHidden/>
    <w:rsid w:val="003F4CE3"/>
    <w:rPr>
      <w:rFonts w:ascii="Tahoma" w:hAnsi="Tahoma" w:cs="Tahoma"/>
      <w:kern w:val="0"/>
      <w:sz w:val="16"/>
      <w:szCs w:val="16"/>
      <w:lang w:val="en-US"/>
      <w14:ligatures w14:val="none"/>
    </w:rPr>
  </w:style>
  <w:style w:type="character" w:customStyle="1" w:styleId="ListParagraphChar">
    <w:name w:val="List Paragraph Char"/>
    <w:aliases w:val="PARAGRAPH Char,Heading 2 Char1 Char,Char Char Char,List Paragraph11 Char"/>
    <w:link w:val="ListParagraph"/>
    <w:uiPriority w:val="34"/>
    <w:qFormat/>
    <w:locked/>
    <w:rsid w:val="003F4CE3"/>
  </w:style>
  <w:style w:type="table" w:customStyle="1" w:styleId="GridTable41">
    <w:name w:val="Grid Table 41"/>
    <w:basedOn w:val="TableNormal"/>
    <w:uiPriority w:val="49"/>
    <w:rsid w:val="0085697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AD0911"/>
    <w:rPr>
      <w:color w:val="666666"/>
    </w:rPr>
  </w:style>
  <w:style w:type="character" w:customStyle="1" w:styleId="Heading3Char">
    <w:name w:val="Heading 3 Char"/>
    <w:basedOn w:val="DefaultParagraphFont"/>
    <w:link w:val="Heading3"/>
    <w:uiPriority w:val="9"/>
    <w:rsid w:val="008228B7"/>
    <w:rPr>
      <w:rFonts w:ascii="Times New Roman" w:hAnsi="Times New Roman" w:cs="Times New Roman"/>
      <w:b/>
      <w:bCs/>
      <w:sz w:val="24"/>
      <w:szCs w:val="24"/>
      <w:lang w:val="fi-FI"/>
    </w:rPr>
  </w:style>
  <w:style w:type="paragraph" w:customStyle="1" w:styleId="Default">
    <w:name w:val="Default"/>
    <w:rsid w:val="0016132F"/>
    <w:pPr>
      <w:autoSpaceDE w:val="0"/>
      <w:autoSpaceDN w:val="0"/>
      <w:adjustRightInd w:val="0"/>
      <w:spacing w:after="0" w:line="240" w:lineRule="auto"/>
    </w:pPr>
    <w:rPr>
      <w:rFonts w:ascii="Times New Roman" w:hAnsi="Times New Roman" w:cs="Times New Roman"/>
      <w:color w:val="000000"/>
      <w:kern w:val="0"/>
      <w:sz w:val="24"/>
      <w:szCs w:val="24"/>
      <w:lang w:val="en-US"/>
      <w14:ligatures w14:val="none"/>
    </w:rPr>
  </w:style>
  <w:style w:type="table" w:customStyle="1" w:styleId="TableGridLight1">
    <w:name w:val="Table Grid Light1"/>
    <w:basedOn w:val="TableNormal"/>
    <w:uiPriority w:val="40"/>
    <w:rsid w:val="00C810C4"/>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el">
    <w:name w:val="Tabel"/>
    <w:basedOn w:val="Caption"/>
    <w:link w:val="TabelChar"/>
    <w:rsid w:val="009221B8"/>
    <w:pPr>
      <w:spacing w:line="360" w:lineRule="auto"/>
      <w:ind w:left="1134" w:hanging="1134"/>
    </w:pPr>
    <w:rPr>
      <w:rFonts w:ascii="Times New Roman" w:hAnsi="Times New Roman" w:cs="Times New Roman"/>
      <w:b/>
      <w:bCs/>
      <w:i w:val="0"/>
      <w:iCs w:val="0"/>
      <w:color w:val="auto"/>
      <w:sz w:val="24"/>
      <w:szCs w:val="24"/>
      <w:lang w:val="en-US"/>
    </w:rPr>
  </w:style>
  <w:style w:type="character" w:customStyle="1" w:styleId="TabelChar">
    <w:name w:val="Tabel Char"/>
    <w:basedOn w:val="DefaultParagraphFont"/>
    <w:link w:val="Tabel"/>
    <w:rsid w:val="009221B8"/>
    <w:rPr>
      <w:rFonts w:ascii="Times New Roman" w:hAnsi="Times New Roman" w:cs="Times New Roman"/>
      <w:b/>
      <w:bCs/>
      <w:sz w:val="24"/>
      <w:szCs w:val="24"/>
      <w:lang w:val="en-US"/>
    </w:rPr>
  </w:style>
  <w:style w:type="paragraph" w:styleId="Caption">
    <w:name w:val="caption"/>
    <w:basedOn w:val="Normal"/>
    <w:next w:val="Normal"/>
    <w:uiPriority w:val="35"/>
    <w:semiHidden/>
    <w:unhideWhenUsed/>
    <w:qFormat/>
    <w:rsid w:val="009221B8"/>
    <w:pPr>
      <w:spacing w:after="200" w:line="240" w:lineRule="auto"/>
    </w:pPr>
    <w:rPr>
      <w:i/>
      <w:iCs/>
      <w:color w:val="44546A" w:themeColor="text2"/>
      <w:sz w:val="18"/>
      <w:szCs w:val="18"/>
    </w:rPr>
  </w:style>
  <w:style w:type="character" w:styleId="PageNumber">
    <w:name w:val="page number"/>
    <w:basedOn w:val="DefaultParagraphFont"/>
    <w:uiPriority w:val="99"/>
    <w:semiHidden/>
    <w:unhideWhenUsed/>
    <w:rsid w:val="005C5451"/>
  </w:style>
  <w:style w:type="character" w:customStyle="1" w:styleId="Heading4Char">
    <w:name w:val="Heading 4 Char"/>
    <w:basedOn w:val="DefaultParagraphFont"/>
    <w:link w:val="Heading4"/>
    <w:uiPriority w:val="9"/>
    <w:rsid w:val="0021751D"/>
    <w:rPr>
      <w:rFonts w:ascii="Times New Roman" w:eastAsia="Times New Roman" w:hAnsi="Times New Roman" w:cs="Times New Roman"/>
      <w:b/>
      <w:bCs/>
      <w:kern w:val="0"/>
      <w:sz w:val="24"/>
      <w:szCs w:val="24"/>
      <w:lang w:val="id"/>
      <w14:ligatures w14:val="none"/>
    </w:rPr>
  </w:style>
  <w:style w:type="paragraph" w:styleId="TOC1">
    <w:name w:val="toc 1"/>
    <w:basedOn w:val="Normal"/>
    <w:next w:val="Normal"/>
    <w:autoRedefine/>
    <w:uiPriority w:val="39"/>
    <w:unhideWhenUsed/>
    <w:rsid w:val="006562FF"/>
    <w:pPr>
      <w:spacing w:after="100"/>
    </w:pPr>
  </w:style>
  <w:style w:type="paragraph" w:styleId="TOC2">
    <w:name w:val="toc 2"/>
    <w:basedOn w:val="Normal"/>
    <w:next w:val="Normal"/>
    <w:autoRedefine/>
    <w:uiPriority w:val="39"/>
    <w:unhideWhenUsed/>
    <w:rsid w:val="006562FF"/>
    <w:pPr>
      <w:spacing w:after="100"/>
      <w:ind w:left="220"/>
    </w:pPr>
  </w:style>
  <w:style w:type="paragraph" w:styleId="TOC3">
    <w:name w:val="toc 3"/>
    <w:basedOn w:val="Normal"/>
    <w:next w:val="Normal"/>
    <w:autoRedefine/>
    <w:uiPriority w:val="39"/>
    <w:unhideWhenUsed/>
    <w:rsid w:val="006562FF"/>
    <w:pPr>
      <w:spacing w:after="100"/>
      <w:ind w:left="440"/>
    </w:pPr>
  </w:style>
  <w:style w:type="paragraph" w:styleId="TOC4">
    <w:name w:val="toc 4"/>
    <w:basedOn w:val="Normal"/>
    <w:next w:val="Normal"/>
    <w:autoRedefine/>
    <w:uiPriority w:val="39"/>
    <w:unhideWhenUsed/>
    <w:rsid w:val="006562FF"/>
    <w:pPr>
      <w:spacing w:after="100"/>
      <w:ind w:left="660"/>
    </w:pPr>
  </w:style>
  <w:style w:type="paragraph" w:styleId="TOC5">
    <w:name w:val="toc 5"/>
    <w:basedOn w:val="Normal"/>
    <w:next w:val="Normal"/>
    <w:autoRedefine/>
    <w:uiPriority w:val="39"/>
    <w:unhideWhenUsed/>
    <w:rsid w:val="006562FF"/>
    <w:pPr>
      <w:spacing w:after="100" w:line="278" w:lineRule="auto"/>
      <w:ind w:left="960"/>
    </w:pPr>
    <w:rPr>
      <w:rFonts w:eastAsiaTheme="minorEastAsia"/>
      <w:sz w:val="24"/>
      <w:szCs w:val="24"/>
      <w:lang w:eastAsia="en-ID"/>
    </w:rPr>
  </w:style>
  <w:style w:type="paragraph" w:styleId="TOC6">
    <w:name w:val="toc 6"/>
    <w:basedOn w:val="Normal"/>
    <w:next w:val="Normal"/>
    <w:autoRedefine/>
    <w:uiPriority w:val="39"/>
    <w:unhideWhenUsed/>
    <w:rsid w:val="006562FF"/>
    <w:pPr>
      <w:spacing w:after="100" w:line="278" w:lineRule="auto"/>
      <w:ind w:left="1200"/>
    </w:pPr>
    <w:rPr>
      <w:rFonts w:eastAsiaTheme="minorEastAsia"/>
      <w:sz w:val="24"/>
      <w:szCs w:val="24"/>
      <w:lang w:eastAsia="en-ID"/>
    </w:rPr>
  </w:style>
  <w:style w:type="paragraph" w:styleId="TOC7">
    <w:name w:val="toc 7"/>
    <w:basedOn w:val="Normal"/>
    <w:next w:val="Normal"/>
    <w:autoRedefine/>
    <w:uiPriority w:val="39"/>
    <w:unhideWhenUsed/>
    <w:rsid w:val="006562FF"/>
    <w:pPr>
      <w:spacing w:after="100" w:line="278" w:lineRule="auto"/>
      <w:ind w:left="1440"/>
    </w:pPr>
    <w:rPr>
      <w:rFonts w:eastAsiaTheme="minorEastAsia"/>
      <w:sz w:val="24"/>
      <w:szCs w:val="24"/>
      <w:lang w:eastAsia="en-ID"/>
    </w:rPr>
  </w:style>
  <w:style w:type="paragraph" w:styleId="TOC8">
    <w:name w:val="toc 8"/>
    <w:basedOn w:val="Normal"/>
    <w:next w:val="Normal"/>
    <w:autoRedefine/>
    <w:uiPriority w:val="39"/>
    <w:unhideWhenUsed/>
    <w:rsid w:val="006562FF"/>
    <w:pPr>
      <w:spacing w:after="100" w:line="278" w:lineRule="auto"/>
      <w:ind w:left="1680"/>
    </w:pPr>
    <w:rPr>
      <w:rFonts w:eastAsiaTheme="minorEastAsia"/>
      <w:sz w:val="24"/>
      <w:szCs w:val="24"/>
      <w:lang w:eastAsia="en-ID"/>
    </w:rPr>
  </w:style>
  <w:style w:type="paragraph" w:styleId="TOC9">
    <w:name w:val="toc 9"/>
    <w:basedOn w:val="Normal"/>
    <w:next w:val="Normal"/>
    <w:autoRedefine/>
    <w:uiPriority w:val="39"/>
    <w:unhideWhenUsed/>
    <w:rsid w:val="006562FF"/>
    <w:pPr>
      <w:spacing w:after="100" w:line="278" w:lineRule="auto"/>
      <w:ind w:left="1920"/>
    </w:pPr>
    <w:rPr>
      <w:rFonts w:eastAsiaTheme="minorEastAsia"/>
      <w:sz w:val="24"/>
      <w:szCs w:val="24"/>
      <w:lang w:eastAsia="en-ID"/>
    </w:rPr>
  </w:style>
  <w:style w:type="character" w:customStyle="1" w:styleId="Bodytext1">
    <w:name w:val="Body text|1_"/>
    <w:basedOn w:val="DefaultParagraphFont"/>
    <w:link w:val="Bodytext10"/>
    <w:rsid w:val="00AE763E"/>
    <w:rPr>
      <w:sz w:val="18"/>
      <w:szCs w:val="18"/>
      <w:shd w:val="clear" w:color="auto" w:fill="FFFFFF"/>
    </w:rPr>
  </w:style>
  <w:style w:type="paragraph" w:customStyle="1" w:styleId="Bodytext10">
    <w:name w:val="Body text|1"/>
    <w:basedOn w:val="Normal"/>
    <w:link w:val="Bodytext1"/>
    <w:rsid w:val="00AE763E"/>
    <w:pPr>
      <w:widowControl w:val="0"/>
      <w:shd w:val="clear" w:color="auto" w:fill="FFFFFF"/>
      <w:spacing w:after="0" w:line="480" w:lineRule="auto"/>
      <w:ind w:firstLine="400"/>
    </w:pPr>
    <w:rPr>
      <w:sz w:val="18"/>
      <w:szCs w:val="18"/>
    </w:rPr>
  </w:style>
  <w:style w:type="character" w:customStyle="1" w:styleId="relative">
    <w:name w:val="relative"/>
    <w:basedOn w:val="DefaultParagraphFont"/>
    <w:rsid w:val="00786B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589552">
      <w:bodyDiv w:val="1"/>
      <w:marLeft w:val="0"/>
      <w:marRight w:val="0"/>
      <w:marTop w:val="0"/>
      <w:marBottom w:val="0"/>
      <w:divBdr>
        <w:top w:val="none" w:sz="0" w:space="0" w:color="auto"/>
        <w:left w:val="none" w:sz="0" w:space="0" w:color="auto"/>
        <w:bottom w:val="none" w:sz="0" w:space="0" w:color="auto"/>
        <w:right w:val="none" w:sz="0" w:space="0" w:color="auto"/>
      </w:divBdr>
    </w:div>
    <w:div w:id="171997540">
      <w:bodyDiv w:val="1"/>
      <w:marLeft w:val="0"/>
      <w:marRight w:val="0"/>
      <w:marTop w:val="0"/>
      <w:marBottom w:val="0"/>
      <w:divBdr>
        <w:top w:val="none" w:sz="0" w:space="0" w:color="auto"/>
        <w:left w:val="none" w:sz="0" w:space="0" w:color="auto"/>
        <w:bottom w:val="none" w:sz="0" w:space="0" w:color="auto"/>
        <w:right w:val="none" w:sz="0" w:space="0" w:color="auto"/>
      </w:divBdr>
    </w:div>
    <w:div w:id="210265912">
      <w:bodyDiv w:val="1"/>
      <w:marLeft w:val="0"/>
      <w:marRight w:val="0"/>
      <w:marTop w:val="0"/>
      <w:marBottom w:val="0"/>
      <w:divBdr>
        <w:top w:val="none" w:sz="0" w:space="0" w:color="auto"/>
        <w:left w:val="none" w:sz="0" w:space="0" w:color="auto"/>
        <w:bottom w:val="none" w:sz="0" w:space="0" w:color="auto"/>
        <w:right w:val="none" w:sz="0" w:space="0" w:color="auto"/>
      </w:divBdr>
    </w:div>
    <w:div w:id="210776658">
      <w:bodyDiv w:val="1"/>
      <w:marLeft w:val="0"/>
      <w:marRight w:val="0"/>
      <w:marTop w:val="0"/>
      <w:marBottom w:val="0"/>
      <w:divBdr>
        <w:top w:val="none" w:sz="0" w:space="0" w:color="auto"/>
        <w:left w:val="none" w:sz="0" w:space="0" w:color="auto"/>
        <w:bottom w:val="none" w:sz="0" w:space="0" w:color="auto"/>
        <w:right w:val="none" w:sz="0" w:space="0" w:color="auto"/>
      </w:divBdr>
    </w:div>
    <w:div w:id="267855530">
      <w:bodyDiv w:val="1"/>
      <w:marLeft w:val="0"/>
      <w:marRight w:val="0"/>
      <w:marTop w:val="0"/>
      <w:marBottom w:val="0"/>
      <w:divBdr>
        <w:top w:val="none" w:sz="0" w:space="0" w:color="auto"/>
        <w:left w:val="none" w:sz="0" w:space="0" w:color="auto"/>
        <w:bottom w:val="none" w:sz="0" w:space="0" w:color="auto"/>
        <w:right w:val="none" w:sz="0" w:space="0" w:color="auto"/>
      </w:divBdr>
      <w:divsChild>
        <w:div w:id="371732202">
          <w:marLeft w:val="0"/>
          <w:marRight w:val="0"/>
          <w:marTop w:val="0"/>
          <w:marBottom w:val="0"/>
          <w:divBdr>
            <w:top w:val="none" w:sz="0" w:space="0" w:color="auto"/>
            <w:left w:val="none" w:sz="0" w:space="0" w:color="auto"/>
            <w:bottom w:val="none" w:sz="0" w:space="0" w:color="auto"/>
            <w:right w:val="none" w:sz="0" w:space="0" w:color="auto"/>
          </w:divBdr>
          <w:divsChild>
            <w:div w:id="679164075">
              <w:marLeft w:val="0"/>
              <w:marRight w:val="0"/>
              <w:marTop w:val="0"/>
              <w:marBottom w:val="300"/>
              <w:divBdr>
                <w:top w:val="none" w:sz="0" w:space="0" w:color="auto"/>
                <w:left w:val="none" w:sz="0" w:space="0" w:color="auto"/>
                <w:bottom w:val="none" w:sz="0" w:space="0" w:color="auto"/>
                <w:right w:val="none" w:sz="0" w:space="0" w:color="auto"/>
              </w:divBdr>
            </w:div>
          </w:divsChild>
        </w:div>
        <w:div w:id="534543706">
          <w:marLeft w:val="0"/>
          <w:marRight w:val="0"/>
          <w:marTop w:val="0"/>
          <w:marBottom w:val="0"/>
          <w:divBdr>
            <w:top w:val="none" w:sz="0" w:space="0" w:color="auto"/>
            <w:left w:val="none" w:sz="0" w:space="0" w:color="auto"/>
            <w:bottom w:val="none" w:sz="0" w:space="0" w:color="auto"/>
            <w:right w:val="none" w:sz="0" w:space="0" w:color="auto"/>
          </w:divBdr>
          <w:divsChild>
            <w:div w:id="655498285">
              <w:marLeft w:val="-420"/>
              <w:marRight w:val="0"/>
              <w:marTop w:val="0"/>
              <w:marBottom w:val="0"/>
              <w:divBdr>
                <w:top w:val="none" w:sz="0" w:space="0" w:color="auto"/>
                <w:left w:val="none" w:sz="0" w:space="0" w:color="auto"/>
                <w:bottom w:val="none" w:sz="0" w:space="0" w:color="auto"/>
                <w:right w:val="none" w:sz="0" w:space="0" w:color="auto"/>
              </w:divBdr>
              <w:divsChild>
                <w:div w:id="2036423093">
                  <w:marLeft w:val="0"/>
                  <w:marRight w:val="0"/>
                  <w:marTop w:val="0"/>
                  <w:marBottom w:val="0"/>
                  <w:divBdr>
                    <w:top w:val="none" w:sz="0" w:space="0" w:color="auto"/>
                    <w:left w:val="none" w:sz="0" w:space="0" w:color="auto"/>
                    <w:bottom w:val="none" w:sz="0" w:space="0" w:color="auto"/>
                    <w:right w:val="none" w:sz="0" w:space="0" w:color="auto"/>
                  </w:divBdr>
                  <w:divsChild>
                    <w:div w:id="650132564">
                      <w:marLeft w:val="0"/>
                      <w:marRight w:val="0"/>
                      <w:marTop w:val="0"/>
                      <w:marBottom w:val="0"/>
                      <w:divBdr>
                        <w:top w:val="none" w:sz="0" w:space="0" w:color="auto"/>
                        <w:left w:val="none" w:sz="0" w:space="0" w:color="auto"/>
                        <w:bottom w:val="none" w:sz="0" w:space="0" w:color="auto"/>
                        <w:right w:val="none" w:sz="0" w:space="0" w:color="auto"/>
                      </w:divBdr>
                      <w:divsChild>
                        <w:div w:id="1250844369">
                          <w:marLeft w:val="0"/>
                          <w:marRight w:val="0"/>
                          <w:marTop w:val="0"/>
                          <w:marBottom w:val="0"/>
                          <w:divBdr>
                            <w:top w:val="none" w:sz="0" w:space="0" w:color="auto"/>
                            <w:left w:val="none" w:sz="0" w:space="0" w:color="auto"/>
                            <w:bottom w:val="none" w:sz="0" w:space="0" w:color="auto"/>
                            <w:right w:val="none" w:sz="0" w:space="0" w:color="auto"/>
                          </w:divBdr>
                        </w:div>
                        <w:div w:id="134127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889078">
              <w:marLeft w:val="0"/>
              <w:marRight w:val="0"/>
              <w:marTop w:val="0"/>
              <w:marBottom w:val="0"/>
              <w:divBdr>
                <w:top w:val="none" w:sz="0" w:space="0" w:color="auto"/>
                <w:left w:val="none" w:sz="0" w:space="0" w:color="auto"/>
                <w:bottom w:val="none" w:sz="0" w:space="0" w:color="auto"/>
                <w:right w:val="none" w:sz="0" w:space="0" w:color="auto"/>
              </w:divBdr>
              <w:divsChild>
                <w:div w:id="313608886">
                  <w:marLeft w:val="-420"/>
                  <w:marRight w:val="0"/>
                  <w:marTop w:val="0"/>
                  <w:marBottom w:val="0"/>
                  <w:divBdr>
                    <w:top w:val="none" w:sz="0" w:space="0" w:color="auto"/>
                    <w:left w:val="none" w:sz="0" w:space="0" w:color="auto"/>
                    <w:bottom w:val="none" w:sz="0" w:space="0" w:color="auto"/>
                    <w:right w:val="none" w:sz="0" w:space="0" w:color="auto"/>
                  </w:divBdr>
                  <w:divsChild>
                    <w:div w:id="1323318750">
                      <w:marLeft w:val="0"/>
                      <w:marRight w:val="0"/>
                      <w:marTop w:val="0"/>
                      <w:marBottom w:val="0"/>
                      <w:divBdr>
                        <w:top w:val="none" w:sz="0" w:space="0" w:color="auto"/>
                        <w:left w:val="none" w:sz="0" w:space="0" w:color="auto"/>
                        <w:bottom w:val="none" w:sz="0" w:space="0" w:color="auto"/>
                        <w:right w:val="none" w:sz="0" w:space="0" w:color="auto"/>
                      </w:divBdr>
                      <w:divsChild>
                        <w:div w:id="2089962757">
                          <w:marLeft w:val="0"/>
                          <w:marRight w:val="0"/>
                          <w:marTop w:val="0"/>
                          <w:marBottom w:val="0"/>
                          <w:divBdr>
                            <w:top w:val="none" w:sz="0" w:space="0" w:color="auto"/>
                            <w:left w:val="none" w:sz="0" w:space="0" w:color="auto"/>
                            <w:bottom w:val="none" w:sz="0" w:space="0" w:color="auto"/>
                            <w:right w:val="none" w:sz="0" w:space="0" w:color="auto"/>
                          </w:divBdr>
                          <w:divsChild>
                            <w:div w:id="1267418577">
                              <w:marLeft w:val="0"/>
                              <w:marRight w:val="0"/>
                              <w:marTop w:val="0"/>
                              <w:marBottom w:val="0"/>
                              <w:divBdr>
                                <w:top w:val="none" w:sz="0" w:space="0" w:color="auto"/>
                                <w:left w:val="none" w:sz="0" w:space="0" w:color="auto"/>
                                <w:bottom w:val="none" w:sz="0" w:space="0" w:color="auto"/>
                                <w:right w:val="none" w:sz="0" w:space="0" w:color="auto"/>
                              </w:divBdr>
                            </w:div>
                            <w:div w:id="21395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598888">
              <w:marLeft w:val="0"/>
              <w:marRight w:val="0"/>
              <w:marTop w:val="0"/>
              <w:marBottom w:val="0"/>
              <w:divBdr>
                <w:top w:val="none" w:sz="0" w:space="0" w:color="auto"/>
                <w:left w:val="none" w:sz="0" w:space="0" w:color="auto"/>
                <w:bottom w:val="none" w:sz="0" w:space="0" w:color="auto"/>
                <w:right w:val="none" w:sz="0" w:space="0" w:color="auto"/>
              </w:divBdr>
              <w:divsChild>
                <w:div w:id="785127291">
                  <w:marLeft w:val="-420"/>
                  <w:marRight w:val="0"/>
                  <w:marTop w:val="0"/>
                  <w:marBottom w:val="0"/>
                  <w:divBdr>
                    <w:top w:val="none" w:sz="0" w:space="0" w:color="auto"/>
                    <w:left w:val="none" w:sz="0" w:space="0" w:color="auto"/>
                    <w:bottom w:val="none" w:sz="0" w:space="0" w:color="auto"/>
                    <w:right w:val="none" w:sz="0" w:space="0" w:color="auto"/>
                  </w:divBdr>
                  <w:divsChild>
                    <w:div w:id="500781089">
                      <w:marLeft w:val="0"/>
                      <w:marRight w:val="0"/>
                      <w:marTop w:val="0"/>
                      <w:marBottom w:val="0"/>
                      <w:divBdr>
                        <w:top w:val="none" w:sz="0" w:space="0" w:color="auto"/>
                        <w:left w:val="none" w:sz="0" w:space="0" w:color="auto"/>
                        <w:bottom w:val="none" w:sz="0" w:space="0" w:color="auto"/>
                        <w:right w:val="none" w:sz="0" w:space="0" w:color="auto"/>
                      </w:divBdr>
                      <w:divsChild>
                        <w:div w:id="1270816107">
                          <w:marLeft w:val="0"/>
                          <w:marRight w:val="0"/>
                          <w:marTop w:val="0"/>
                          <w:marBottom w:val="0"/>
                          <w:divBdr>
                            <w:top w:val="none" w:sz="0" w:space="0" w:color="auto"/>
                            <w:left w:val="none" w:sz="0" w:space="0" w:color="auto"/>
                            <w:bottom w:val="none" w:sz="0" w:space="0" w:color="auto"/>
                            <w:right w:val="none" w:sz="0" w:space="0" w:color="auto"/>
                          </w:divBdr>
                          <w:divsChild>
                            <w:div w:id="247350279">
                              <w:marLeft w:val="0"/>
                              <w:marRight w:val="0"/>
                              <w:marTop w:val="0"/>
                              <w:marBottom w:val="0"/>
                              <w:divBdr>
                                <w:top w:val="none" w:sz="0" w:space="0" w:color="auto"/>
                                <w:left w:val="none" w:sz="0" w:space="0" w:color="auto"/>
                                <w:bottom w:val="none" w:sz="0" w:space="0" w:color="auto"/>
                                <w:right w:val="none" w:sz="0" w:space="0" w:color="auto"/>
                              </w:divBdr>
                            </w:div>
                            <w:div w:id="127548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262801">
              <w:marLeft w:val="0"/>
              <w:marRight w:val="0"/>
              <w:marTop w:val="0"/>
              <w:marBottom w:val="0"/>
              <w:divBdr>
                <w:top w:val="none" w:sz="0" w:space="0" w:color="auto"/>
                <w:left w:val="none" w:sz="0" w:space="0" w:color="auto"/>
                <w:bottom w:val="none" w:sz="0" w:space="0" w:color="auto"/>
                <w:right w:val="none" w:sz="0" w:space="0" w:color="auto"/>
              </w:divBdr>
              <w:divsChild>
                <w:div w:id="518855668">
                  <w:marLeft w:val="-420"/>
                  <w:marRight w:val="0"/>
                  <w:marTop w:val="0"/>
                  <w:marBottom w:val="0"/>
                  <w:divBdr>
                    <w:top w:val="none" w:sz="0" w:space="0" w:color="auto"/>
                    <w:left w:val="none" w:sz="0" w:space="0" w:color="auto"/>
                    <w:bottom w:val="none" w:sz="0" w:space="0" w:color="auto"/>
                    <w:right w:val="none" w:sz="0" w:space="0" w:color="auto"/>
                  </w:divBdr>
                  <w:divsChild>
                    <w:div w:id="1321929369">
                      <w:marLeft w:val="0"/>
                      <w:marRight w:val="0"/>
                      <w:marTop w:val="0"/>
                      <w:marBottom w:val="0"/>
                      <w:divBdr>
                        <w:top w:val="none" w:sz="0" w:space="0" w:color="auto"/>
                        <w:left w:val="none" w:sz="0" w:space="0" w:color="auto"/>
                        <w:bottom w:val="none" w:sz="0" w:space="0" w:color="auto"/>
                        <w:right w:val="none" w:sz="0" w:space="0" w:color="auto"/>
                      </w:divBdr>
                      <w:divsChild>
                        <w:div w:id="1083575155">
                          <w:marLeft w:val="0"/>
                          <w:marRight w:val="0"/>
                          <w:marTop w:val="0"/>
                          <w:marBottom w:val="0"/>
                          <w:divBdr>
                            <w:top w:val="none" w:sz="0" w:space="0" w:color="auto"/>
                            <w:left w:val="none" w:sz="0" w:space="0" w:color="auto"/>
                            <w:bottom w:val="none" w:sz="0" w:space="0" w:color="auto"/>
                            <w:right w:val="none" w:sz="0" w:space="0" w:color="auto"/>
                          </w:divBdr>
                          <w:divsChild>
                            <w:div w:id="57896732">
                              <w:marLeft w:val="0"/>
                              <w:marRight w:val="0"/>
                              <w:marTop w:val="0"/>
                              <w:marBottom w:val="0"/>
                              <w:divBdr>
                                <w:top w:val="none" w:sz="0" w:space="0" w:color="auto"/>
                                <w:left w:val="none" w:sz="0" w:space="0" w:color="auto"/>
                                <w:bottom w:val="none" w:sz="0" w:space="0" w:color="auto"/>
                                <w:right w:val="none" w:sz="0" w:space="0" w:color="auto"/>
                              </w:divBdr>
                            </w:div>
                            <w:div w:id="174490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02207">
              <w:marLeft w:val="-420"/>
              <w:marRight w:val="0"/>
              <w:marTop w:val="0"/>
              <w:marBottom w:val="0"/>
              <w:divBdr>
                <w:top w:val="none" w:sz="0" w:space="0" w:color="auto"/>
                <w:left w:val="none" w:sz="0" w:space="0" w:color="auto"/>
                <w:bottom w:val="none" w:sz="0" w:space="0" w:color="auto"/>
                <w:right w:val="none" w:sz="0" w:space="0" w:color="auto"/>
              </w:divBdr>
              <w:divsChild>
                <w:div w:id="1351951722">
                  <w:marLeft w:val="0"/>
                  <w:marRight w:val="0"/>
                  <w:marTop w:val="0"/>
                  <w:marBottom w:val="0"/>
                  <w:divBdr>
                    <w:top w:val="none" w:sz="0" w:space="0" w:color="auto"/>
                    <w:left w:val="none" w:sz="0" w:space="0" w:color="auto"/>
                    <w:bottom w:val="none" w:sz="0" w:space="0" w:color="auto"/>
                    <w:right w:val="none" w:sz="0" w:space="0" w:color="auto"/>
                  </w:divBdr>
                  <w:divsChild>
                    <w:div w:id="214314299">
                      <w:marLeft w:val="0"/>
                      <w:marRight w:val="0"/>
                      <w:marTop w:val="0"/>
                      <w:marBottom w:val="0"/>
                      <w:divBdr>
                        <w:top w:val="none" w:sz="0" w:space="0" w:color="auto"/>
                        <w:left w:val="none" w:sz="0" w:space="0" w:color="auto"/>
                        <w:bottom w:val="none" w:sz="0" w:space="0" w:color="auto"/>
                        <w:right w:val="none" w:sz="0" w:space="0" w:color="auto"/>
                      </w:divBdr>
                      <w:divsChild>
                        <w:div w:id="1761562095">
                          <w:marLeft w:val="0"/>
                          <w:marRight w:val="0"/>
                          <w:marTop w:val="0"/>
                          <w:marBottom w:val="0"/>
                          <w:divBdr>
                            <w:top w:val="none" w:sz="0" w:space="0" w:color="auto"/>
                            <w:left w:val="none" w:sz="0" w:space="0" w:color="auto"/>
                            <w:bottom w:val="none" w:sz="0" w:space="0" w:color="auto"/>
                            <w:right w:val="none" w:sz="0" w:space="0" w:color="auto"/>
                          </w:divBdr>
                        </w:div>
                        <w:div w:id="18347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8647927">
          <w:marLeft w:val="0"/>
          <w:marRight w:val="0"/>
          <w:marTop w:val="0"/>
          <w:marBottom w:val="0"/>
          <w:divBdr>
            <w:top w:val="none" w:sz="0" w:space="0" w:color="auto"/>
            <w:left w:val="none" w:sz="0" w:space="0" w:color="auto"/>
            <w:bottom w:val="none" w:sz="0" w:space="0" w:color="auto"/>
            <w:right w:val="none" w:sz="0" w:space="0" w:color="auto"/>
          </w:divBdr>
          <w:divsChild>
            <w:div w:id="1743402965">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 w:id="306981382">
      <w:bodyDiv w:val="1"/>
      <w:marLeft w:val="0"/>
      <w:marRight w:val="0"/>
      <w:marTop w:val="0"/>
      <w:marBottom w:val="0"/>
      <w:divBdr>
        <w:top w:val="none" w:sz="0" w:space="0" w:color="auto"/>
        <w:left w:val="none" w:sz="0" w:space="0" w:color="auto"/>
        <w:bottom w:val="none" w:sz="0" w:space="0" w:color="auto"/>
        <w:right w:val="none" w:sz="0" w:space="0" w:color="auto"/>
      </w:divBdr>
    </w:div>
    <w:div w:id="309673699">
      <w:bodyDiv w:val="1"/>
      <w:marLeft w:val="0"/>
      <w:marRight w:val="0"/>
      <w:marTop w:val="0"/>
      <w:marBottom w:val="0"/>
      <w:divBdr>
        <w:top w:val="none" w:sz="0" w:space="0" w:color="auto"/>
        <w:left w:val="none" w:sz="0" w:space="0" w:color="auto"/>
        <w:bottom w:val="none" w:sz="0" w:space="0" w:color="auto"/>
        <w:right w:val="none" w:sz="0" w:space="0" w:color="auto"/>
      </w:divBdr>
    </w:div>
    <w:div w:id="350882468">
      <w:bodyDiv w:val="1"/>
      <w:marLeft w:val="0"/>
      <w:marRight w:val="0"/>
      <w:marTop w:val="0"/>
      <w:marBottom w:val="0"/>
      <w:divBdr>
        <w:top w:val="none" w:sz="0" w:space="0" w:color="auto"/>
        <w:left w:val="none" w:sz="0" w:space="0" w:color="auto"/>
        <w:bottom w:val="none" w:sz="0" w:space="0" w:color="auto"/>
        <w:right w:val="none" w:sz="0" w:space="0" w:color="auto"/>
      </w:divBdr>
      <w:divsChild>
        <w:div w:id="475996143">
          <w:marLeft w:val="0"/>
          <w:marRight w:val="0"/>
          <w:marTop w:val="15"/>
          <w:marBottom w:val="0"/>
          <w:divBdr>
            <w:top w:val="single" w:sz="48" w:space="0" w:color="auto"/>
            <w:left w:val="single" w:sz="48" w:space="0" w:color="auto"/>
            <w:bottom w:val="single" w:sz="48" w:space="0" w:color="auto"/>
            <w:right w:val="single" w:sz="48" w:space="0" w:color="auto"/>
          </w:divBdr>
          <w:divsChild>
            <w:div w:id="67176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5528">
      <w:bodyDiv w:val="1"/>
      <w:marLeft w:val="0"/>
      <w:marRight w:val="0"/>
      <w:marTop w:val="0"/>
      <w:marBottom w:val="0"/>
      <w:divBdr>
        <w:top w:val="none" w:sz="0" w:space="0" w:color="auto"/>
        <w:left w:val="none" w:sz="0" w:space="0" w:color="auto"/>
        <w:bottom w:val="none" w:sz="0" w:space="0" w:color="auto"/>
        <w:right w:val="none" w:sz="0" w:space="0" w:color="auto"/>
      </w:divBdr>
    </w:div>
    <w:div w:id="406028218">
      <w:bodyDiv w:val="1"/>
      <w:marLeft w:val="0"/>
      <w:marRight w:val="0"/>
      <w:marTop w:val="0"/>
      <w:marBottom w:val="0"/>
      <w:divBdr>
        <w:top w:val="none" w:sz="0" w:space="0" w:color="auto"/>
        <w:left w:val="none" w:sz="0" w:space="0" w:color="auto"/>
        <w:bottom w:val="none" w:sz="0" w:space="0" w:color="auto"/>
        <w:right w:val="none" w:sz="0" w:space="0" w:color="auto"/>
      </w:divBdr>
    </w:div>
    <w:div w:id="480971694">
      <w:bodyDiv w:val="1"/>
      <w:marLeft w:val="0"/>
      <w:marRight w:val="0"/>
      <w:marTop w:val="0"/>
      <w:marBottom w:val="0"/>
      <w:divBdr>
        <w:top w:val="none" w:sz="0" w:space="0" w:color="auto"/>
        <w:left w:val="none" w:sz="0" w:space="0" w:color="auto"/>
        <w:bottom w:val="none" w:sz="0" w:space="0" w:color="auto"/>
        <w:right w:val="none" w:sz="0" w:space="0" w:color="auto"/>
      </w:divBdr>
    </w:div>
    <w:div w:id="545459063">
      <w:bodyDiv w:val="1"/>
      <w:marLeft w:val="0"/>
      <w:marRight w:val="0"/>
      <w:marTop w:val="0"/>
      <w:marBottom w:val="0"/>
      <w:divBdr>
        <w:top w:val="none" w:sz="0" w:space="0" w:color="auto"/>
        <w:left w:val="none" w:sz="0" w:space="0" w:color="auto"/>
        <w:bottom w:val="none" w:sz="0" w:space="0" w:color="auto"/>
        <w:right w:val="none" w:sz="0" w:space="0" w:color="auto"/>
      </w:divBdr>
    </w:div>
    <w:div w:id="569459411">
      <w:bodyDiv w:val="1"/>
      <w:marLeft w:val="0"/>
      <w:marRight w:val="0"/>
      <w:marTop w:val="0"/>
      <w:marBottom w:val="0"/>
      <w:divBdr>
        <w:top w:val="none" w:sz="0" w:space="0" w:color="auto"/>
        <w:left w:val="none" w:sz="0" w:space="0" w:color="auto"/>
        <w:bottom w:val="none" w:sz="0" w:space="0" w:color="auto"/>
        <w:right w:val="none" w:sz="0" w:space="0" w:color="auto"/>
      </w:divBdr>
    </w:div>
    <w:div w:id="588347123">
      <w:bodyDiv w:val="1"/>
      <w:marLeft w:val="0"/>
      <w:marRight w:val="0"/>
      <w:marTop w:val="0"/>
      <w:marBottom w:val="0"/>
      <w:divBdr>
        <w:top w:val="none" w:sz="0" w:space="0" w:color="auto"/>
        <w:left w:val="none" w:sz="0" w:space="0" w:color="auto"/>
        <w:bottom w:val="none" w:sz="0" w:space="0" w:color="auto"/>
        <w:right w:val="none" w:sz="0" w:space="0" w:color="auto"/>
      </w:divBdr>
      <w:divsChild>
        <w:div w:id="133833182">
          <w:marLeft w:val="0"/>
          <w:marRight w:val="0"/>
          <w:marTop w:val="0"/>
          <w:marBottom w:val="0"/>
          <w:divBdr>
            <w:top w:val="none" w:sz="0" w:space="0" w:color="auto"/>
            <w:left w:val="none" w:sz="0" w:space="0" w:color="auto"/>
            <w:bottom w:val="none" w:sz="0" w:space="0" w:color="auto"/>
            <w:right w:val="none" w:sz="0" w:space="0" w:color="auto"/>
          </w:divBdr>
        </w:div>
        <w:div w:id="287589795">
          <w:marLeft w:val="0"/>
          <w:marRight w:val="0"/>
          <w:marTop w:val="0"/>
          <w:marBottom w:val="0"/>
          <w:divBdr>
            <w:top w:val="none" w:sz="0" w:space="0" w:color="auto"/>
            <w:left w:val="none" w:sz="0" w:space="0" w:color="auto"/>
            <w:bottom w:val="none" w:sz="0" w:space="0" w:color="auto"/>
            <w:right w:val="none" w:sz="0" w:space="0" w:color="auto"/>
          </w:divBdr>
        </w:div>
        <w:div w:id="327683974">
          <w:marLeft w:val="0"/>
          <w:marRight w:val="0"/>
          <w:marTop w:val="0"/>
          <w:marBottom w:val="0"/>
          <w:divBdr>
            <w:top w:val="none" w:sz="0" w:space="0" w:color="auto"/>
            <w:left w:val="none" w:sz="0" w:space="0" w:color="auto"/>
            <w:bottom w:val="none" w:sz="0" w:space="0" w:color="auto"/>
            <w:right w:val="none" w:sz="0" w:space="0" w:color="auto"/>
          </w:divBdr>
        </w:div>
        <w:div w:id="330833216">
          <w:marLeft w:val="0"/>
          <w:marRight w:val="0"/>
          <w:marTop w:val="0"/>
          <w:marBottom w:val="0"/>
          <w:divBdr>
            <w:top w:val="none" w:sz="0" w:space="0" w:color="auto"/>
            <w:left w:val="none" w:sz="0" w:space="0" w:color="auto"/>
            <w:bottom w:val="none" w:sz="0" w:space="0" w:color="auto"/>
            <w:right w:val="none" w:sz="0" w:space="0" w:color="auto"/>
          </w:divBdr>
        </w:div>
        <w:div w:id="336688658">
          <w:marLeft w:val="0"/>
          <w:marRight w:val="0"/>
          <w:marTop w:val="0"/>
          <w:marBottom w:val="0"/>
          <w:divBdr>
            <w:top w:val="none" w:sz="0" w:space="0" w:color="auto"/>
            <w:left w:val="none" w:sz="0" w:space="0" w:color="auto"/>
            <w:bottom w:val="none" w:sz="0" w:space="0" w:color="auto"/>
            <w:right w:val="none" w:sz="0" w:space="0" w:color="auto"/>
          </w:divBdr>
        </w:div>
        <w:div w:id="461272619">
          <w:marLeft w:val="0"/>
          <w:marRight w:val="0"/>
          <w:marTop w:val="0"/>
          <w:marBottom w:val="0"/>
          <w:divBdr>
            <w:top w:val="none" w:sz="0" w:space="0" w:color="auto"/>
            <w:left w:val="none" w:sz="0" w:space="0" w:color="auto"/>
            <w:bottom w:val="none" w:sz="0" w:space="0" w:color="auto"/>
            <w:right w:val="none" w:sz="0" w:space="0" w:color="auto"/>
          </w:divBdr>
        </w:div>
        <w:div w:id="619259792">
          <w:marLeft w:val="0"/>
          <w:marRight w:val="0"/>
          <w:marTop w:val="0"/>
          <w:marBottom w:val="0"/>
          <w:divBdr>
            <w:top w:val="none" w:sz="0" w:space="0" w:color="auto"/>
            <w:left w:val="none" w:sz="0" w:space="0" w:color="auto"/>
            <w:bottom w:val="none" w:sz="0" w:space="0" w:color="auto"/>
            <w:right w:val="none" w:sz="0" w:space="0" w:color="auto"/>
          </w:divBdr>
        </w:div>
        <w:div w:id="770856259">
          <w:marLeft w:val="0"/>
          <w:marRight w:val="0"/>
          <w:marTop w:val="0"/>
          <w:marBottom w:val="0"/>
          <w:divBdr>
            <w:top w:val="none" w:sz="0" w:space="0" w:color="auto"/>
            <w:left w:val="none" w:sz="0" w:space="0" w:color="auto"/>
            <w:bottom w:val="none" w:sz="0" w:space="0" w:color="auto"/>
            <w:right w:val="none" w:sz="0" w:space="0" w:color="auto"/>
          </w:divBdr>
        </w:div>
        <w:div w:id="918173016">
          <w:marLeft w:val="0"/>
          <w:marRight w:val="0"/>
          <w:marTop w:val="0"/>
          <w:marBottom w:val="0"/>
          <w:divBdr>
            <w:top w:val="none" w:sz="0" w:space="0" w:color="auto"/>
            <w:left w:val="none" w:sz="0" w:space="0" w:color="auto"/>
            <w:bottom w:val="none" w:sz="0" w:space="0" w:color="auto"/>
            <w:right w:val="none" w:sz="0" w:space="0" w:color="auto"/>
          </w:divBdr>
        </w:div>
        <w:div w:id="1011177379">
          <w:marLeft w:val="0"/>
          <w:marRight w:val="0"/>
          <w:marTop w:val="0"/>
          <w:marBottom w:val="0"/>
          <w:divBdr>
            <w:top w:val="none" w:sz="0" w:space="0" w:color="auto"/>
            <w:left w:val="none" w:sz="0" w:space="0" w:color="auto"/>
            <w:bottom w:val="none" w:sz="0" w:space="0" w:color="auto"/>
            <w:right w:val="none" w:sz="0" w:space="0" w:color="auto"/>
          </w:divBdr>
        </w:div>
        <w:div w:id="1146970910">
          <w:marLeft w:val="0"/>
          <w:marRight w:val="0"/>
          <w:marTop w:val="0"/>
          <w:marBottom w:val="0"/>
          <w:divBdr>
            <w:top w:val="none" w:sz="0" w:space="0" w:color="auto"/>
            <w:left w:val="none" w:sz="0" w:space="0" w:color="auto"/>
            <w:bottom w:val="none" w:sz="0" w:space="0" w:color="auto"/>
            <w:right w:val="none" w:sz="0" w:space="0" w:color="auto"/>
          </w:divBdr>
        </w:div>
        <w:div w:id="1151289320">
          <w:marLeft w:val="0"/>
          <w:marRight w:val="0"/>
          <w:marTop w:val="0"/>
          <w:marBottom w:val="0"/>
          <w:divBdr>
            <w:top w:val="none" w:sz="0" w:space="0" w:color="auto"/>
            <w:left w:val="none" w:sz="0" w:space="0" w:color="auto"/>
            <w:bottom w:val="none" w:sz="0" w:space="0" w:color="auto"/>
            <w:right w:val="none" w:sz="0" w:space="0" w:color="auto"/>
          </w:divBdr>
        </w:div>
        <w:div w:id="1335766480">
          <w:marLeft w:val="0"/>
          <w:marRight w:val="0"/>
          <w:marTop w:val="0"/>
          <w:marBottom w:val="0"/>
          <w:divBdr>
            <w:top w:val="none" w:sz="0" w:space="0" w:color="auto"/>
            <w:left w:val="none" w:sz="0" w:space="0" w:color="auto"/>
            <w:bottom w:val="none" w:sz="0" w:space="0" w:color="auto"/>
            <w:right w:val="none" w:sz="0" w:space="0" w:color="auto"/>
          </w:divBdr>
        </w:div>
        <w:div w:id="1376001285">
          <w:marLeft w:val="0"/>
          <w:marRight w:val="0"/>
          <w:marTop w:val="0"/>
          <w:marBottom w:val="0"/>
          <w:divBdr>
            <w:top w:val="none" w:sz="0" w:space="0" w:color="auto"/>
            <w:left w:val="none" w:sz="0" w:space="0" w:color="auto"/>
            <w:bottom w:val="none" w:sz="0" w:space="0" w:color="auto"/>
            <w:right w:val="none" w:sz="0" w:space="0" w:color="auto"/>
          </w:divBdr>
        </w:div>
        <w:div w:id="1490176520">
          <w:marLeft w:val="0"/>
          <w:marRight w:val="0"/>
          <w:marTop w:val="0"/>
          <w:marBottom w:val="0"/>
          <w:divBdr>
            <w:top w:val="none" w:sz="0" w:space="0" w:color="auto"/>
            <w:left w:val="none" w:sz="0" w:space="0" w:color="auto"/>
            <w:bottom w:val="none" w:sz="0" w:space="0" w:color="auto"/>
            <w:right w:val="none" w:sz="0" w:space="0" w:color="auto"/>
          </w:divBdr>
        </w:div>
      </w:divsChild>
    </w:div>
    <w:div w:id="644510154">
      <w:bodyDiv w:val="1"/>
      <w:marLeft w:val="0"/>
      <w:marRight w:val="0"/>
      <w:marTop w:val="0"/>
      <w:marBottom w:val="0"/>
      <w:divBdr>
        <w:top w:val="none" w:sz="0" w:space="0" w:color="auto"/>
        <w:left w:val="none" w:sz="0" w:space="0" w:color="auto"/>
        <w:bottom w:val="none" w:sz="0" w:space="0" w:color="auto"/>
        <w:right w:val="none" w:sz="0" w:space="0" w:color="auto"/>
      </w:divBdr>
    </w:div>
    <w:div w:id="655499192">
      <w:bodyDiv w:val="1"/>
      <w:marLeft w:val="0"/>
      <w:marRight w:val="0"/>
      <w:marTop w:val="0"/>
      <w:marBottom w:val="0"/>
      <w:divBdr>
        <w:top w:val="none" w:sz="0" w:space="0" w:color="auto"/>
        <w:left w:val="none" w:sz="0" w:space="0" w:color="auto"/>
        <w:bottom w:val="none" w:sz="0" w:space="0" w:color="auto"/>
        <w:right w:val="none" w:sz="0" w:space="0" w:color="auto"/>
      </w:divBdr>
      <w:divsChild>
        <w:div w:id="92626231">
          <w:marLeft w:val="0"/>
          <w:marRight w:val="0"/>
          <w:marTop w:val="0"/>
          <w:marBottom w:val="0"/>
          <w:divBdr>
            <w:top w:val="none" w:sz="0" w:space="0" w:color="auto"/>
            <w:left w:val="none" w:sz="0" w:space="0" w:color="auto"/>
            <w:bottom w:val="none" w:sz="0" w:space="0" w:color="auto"/>
            <w:right w:val="none" w:sz="0" w:space="0" w:color="auto"/>
          </w:divBdr>
        </w:div>
        <w:div w:id="160968582">
          <w:marLeft w:val="0"/>
          <w:marRight w:val="0"/>
          <w:marTop w:val="0"/>
          <w:marBottom w:val="0"/>
          <w:divBdr>
            <w:top w:val="none" w:sz="0" w:space="0" w:color="auto"/>
            <w:left w:val="none" w:sz="0" w:space="0" w:color="auto"/>
            <w:bottom w:val="none" w:sz="0" w:space="0" w:color="auto"/>
            <w:right w:val="none" w:sz="0" w:space="0" w:color="auto"/>
          </w:divBdr>
        </w:div>
        <w:div w:id="185221017">
          <w:marLeft w:val="0"/>
          <w:marRight w:val="0"/>
          <w:marTop w:val="0"/>
          <w:marBottom w:val="0"/>
          <w:divBdr>
            <w:top w:val="none" w:sz="0" w:space="0" w:color="auto"/>
            <w:left w:val="none" w:sz="0" w:space="0" w:color="auto"/>
            <w:bottom w:val="none" w:sz="0" w:space="0" w:color="auto"/>
            <w:right w:val="none" w:sz="0" w:space="0" w:color="auto"/>
          </w:divBdr>
        </w:div>
        <w:div w:id="323508476">
          <w:marLeft w:val="0"/>
          <w:marRight w:val="0"/>
          <w:marTop w:val="0"/>
          <w:marBottom w:val="0"/>
          <w:divBdr>
            <w:top w:val="none" w:sz="0" w:space="0" w:color="auto"/>
            <w:left w:val="none" w:sz="0" w:space="0" w:color="auto"/>
            <w:bottom w:val="none" w:sz="0" w:space="0" w:color="auto"/>
            <w:right w:val="none" w:sz="0" w:space="0" w:color="auto"/>
          </w:divBdr>
        </w:div>
        <w:div w:id="374816576">
          <w:marLeft w:val="0"/>
          <w:marRight w:val="0"/>
          <w:marTop w:val="0"/>
          <w:marBottom w:val="0"/>
          <w:divBdr>
            <w:top w:val="none" w:sz="0" w:space="0" w:color="auto"/>
            <w:left w:val="none" w:sz="0" w:space="0" w:color="auto"/>
            <w:bottom w:val="none" w:sz="0" w:space="0" w:color="auto"/>
            <w:right w:val="none" w:sz="0" w:space="0" w:color="auto"/>
          </w:divBdr>
        </w:div>
        <w:div w:id="614412542">
          <w:marLeft w:val="0"/>
          <w:marRight w:val="0"/>
          <w:marTop w:val="0"/>
          <w:marBottom w:val="0"/>
          <w:divBdr>
            <w:top w:val="none" w:sz="0" w:space="0" w:color="auto"/>
            <w:left w:val="none" w:sz="0" w:space="0" w:color="auto"/>
            <w:bottom w:val="none" w:sz="0" w:space="0" w:color="auto"/>
            <w:right w:val="none" w:sz="0" w:space="0" w:color="auto"/>
          </w:divBdr>
        </w:div>
        <w:div w:id="644627463">
          <w:marLeft w:val="0"/>
          <w:marRight w:val="0"/>
          <w:marTop w:val="0"/>
          <w:marBottom w:val="0"/>
          <w:divBdr>
            <w:top w:val="none" w:sz="0" w:space="0" w:color="auto"/>
            <w:left w:val="none" w:sz="0" w:space="0" w:color="auto"/>
            <w:bottom w:val="none" w:sz="0" w:space="0" w:color="auto"/>
            <w:right w:val="none" w:sz="0" w:space="0" w:color="auto"/>
          </w:divBdr>
        </w:div>
        <w:div w:id="662438182">
          <w:marLeft w:val="0"/>
          <w:marRight w:val="0"/>
          <w:marTop w:val="0"/>
          <w:marBottom w:val="0"/>
          <w:divBdr>
            <w:top w:val="none" w:sz="0" w:space="0" w:color="auto"/>
            <w:left w:val="none" w:sz="0" w:space="0" w:color="auto"/>
            <w:bottom w:val="none" w:sz="0" w:space="0" w:color="auto"/>
            <w:right w:val="none" w:sz="0" w:space="0" w:color="auto"/>
          </w:divBdr>
        </w:div>
        <w:div w:id="821192773">
          <w:marLeft w:val="0"/>
          <w:marRight w:val="0"/>
          <w:marTop w:val="0"/>
          <w:marBottom w:val="0"/>
          <w:divBdr>
            <w:top w:val="none" w:sz="0" w:space="0" w:color="auto"/>
            <w:left w:val="none" w:sz="0" w:space="0" w:color="auto"/>
            <w:bottom w:val="none" w:sz="0" w:space="0" w:color="auto"/>
            <w:right w:val="none" w:sz="0" w:space="0" w:color="auto"/>
          </w:divBdr>
        </w:div>
        <w:div w:id="1161889853">
          <w:marLeft w:val="0"/>
          <w:marRight w:val="0"/>
          <w:marTop w:val="0"/>
          <w:marBottom w:val="0"/>
          <w:divBdr>
            <w:top w:val="none" w:sz="0" w:space="0" w:color="auto"/>
            <w:left w:val="none" w:sz="0" w:space="0" w:color="auto"/>
            <w:bottom w:val="none" w:sz="0" w:space="0" w:color="auto"/>
            <w:right w:val="none" w:sz="0" w:space="0" w:color="auto"/>
          </w:divBdr>
        </w:div>
        <w:div w:id="1192067000">
          <w:marLeft w:val="0"/>
          <w:marRight w:val="0"/>
          <w:marTop w:val="0"/>
          <w:marBottom w:val="0"/>
          <w:divBdr>
            <w:top w:val="none" w:sz="0" w:space="0" w:color="auto"/>
            <w:left w:val="none" w:sz="0" w:space="0" w:color="auto"/>
            <w:bottom w:val="none" w:sz="0" w:space="0" w:color="auto"/>
            <w:right w:val="none" w:sz="0" w:space="0" w:color="auto"/>
          </w:divBdr>
        </w:div>
        <w:div w:id="1401564523">
          <w:marLeft w:val="0"/>
          <w:marRight w:val="0"/>
          <w:marTop w:val="0"/>
          <w:marBottom w:val="0"/>
          <w:divBdr>
            <w:top w:val="none" w:sz="0" w:space="0" w:color="auto"/>
            <w:left w:val="none" w:sz="0" w:space="0" w:color="auto"/>
            <w:bottom w:val="none" w:sz="0" w:space="0" w:color="auto"/>
            <w:right w:val="none" w:sz="0" w:space="0" w:color="auto"/>
          </w:divBdr>
        </w:div>
        <w:div w:id="1627271167">
          <w:marLeft w:val="0"/>
          <w:marRight w:val="0"/>
          <w:marTop w:val="0"/>
          <w:marBottom w:val="0"/>
          <w:divBdr>
            <w:top w:val="none" w:sz="0" w:space="0" w:color="auto"/>
            <w:left w:val="none" w:sz="0" w:space="0" w:color="auto"/>
            <w:bottom w:val="none" w:sz="0" w:space="0" w:color="auto"/>
            <w:right w:val="none" w:sz="0" w:space="0" w:color="auto"/>
          </w:divBdr>
        </w:div>
        <w:div w:id="1655455488">
          <w:marLeft w:val="0"/>
          <w:marRight w:val="0"/>
          <w:marTop w:val="0"/>
          <w:marBottom w:val="0"/>
          <w:divBdr>
            <w:top w:val="none" w:sz="0" w:space="0" w:color="auto"/>
            <w:left w:val="none" w:sz="0" w:space="0" w:color="auto"/>
            <w:bottom w:val="none" w:sz="0" w:space="0" w:color="auto"/>
            <w:right w:val="none" w:sz="0" w:space="0" w:color="auto"/>
          </w:divBdr>
        </w:div>
        <w:div w:id="1705710114">
          <w:marLeft w:val="0"/>
          <w:marRight w:val="0"/>
          <w:marTop w:val="0"/>
          <w:marBottom w:val="0"/>
          <w:divBdr>
            <w:top w:val="none" w:sz="0" w:space="0" w:color="auto"/>
            <w:left w:val="none" w:sz="0" w:space="0" w:color="auto"/>
            <w:bottom w:val="none" w:sz="0" w:space="0" w:color="auto"/>
            <w:right w:val="none" w:sz="0" w:space="0" w:color="auto"/>
          </w:divBdr>
        </w:div>
        <w:div w:id="1736969346">
          <w:marLeft w:val="0"/>
          <w:marRight w:val="0"/>
          <w:marTop w:val="0"/>
          <w:marBottom w:val="0"/>
          <w:divBdr>
            <w:top w:val="none" w:sz="0" w:space="0" w:color="auto"/>
            <w:left w:val="none" w:sz="0" w:space="0" w:color="auto"/>
            <w:bottom w:val="none" w:sz="0" w:space="0" w:color="auto"/>
            <w:right w:val="none" w:sz="0" w:space="0" w:color="auto"/>
          </w:divBdr>
        </w:div>
        <w:div w:id="1781727711">
          <w:marLeft w:val="0"/>
          <w:marRight w:val="0"/>
          <w:marTop w:val="0"/>
          <w:marBottom w:val="0"/>
          <w:divBdr>
            <w:top w:val="none" w:sz="0" w:space="0" w:color="auto"/>
            <w:left w:val="none" w:sz="0" w:space="0" w:color="auto"/>
            <w:bottom w:val="none" w:sz="0" w:space="0" w:color="auto"/>
            <w:right w:val="none" w:sz="0" w:space="0" w:color="auto"/>
          </w:divBdr>
        </w:div>
      </w:divsChild>
    </w:div>
    <w:div w:id="671104167">
      <w:bodyDiv w:val="1"/>
      <w:marLeft w:val="0"/>
      <w:marRight w:val="0"/>
      <w:marTop w:val="0"/>
      <w:marBottom w:val="0"/>
      <w:divBdr>
        <w:top w:val="none" w:sz="0" w:space="0" w:color="auto"/>
        <w:left w:val="none" w:sz="0" w:space="0" w:color="auto"/>
        <w:bottom w:val="none" w:sz="0" w:space="0" w:color="auto"/>
        <w:right w:val="none" w:sz="0" w:space="0" w:color="auto"/>
      </w:divBdr>
      <w:divsChild>
        <w:div w:id="167253890">
          <w:marLeft w:val="0"/>
          <w:marRight w:val="0"/>
          <w:marTop w:val="0"/>
          <w:marBottom w:val="0"/>
          <w:divBdr>
            <w:top w:val="none" w:sz="0" w:space="0" w:color="auto"/>
            <w:left w:val="none" w:sz="0" w:space="0" w:color="auto"/>
            <w:bottom w:val="none" w:sz="0" w:space="0" w:color="auto"/>
            <w:right w:val="none" w:sz="0" w:space="0" w:color="auto"/>
          </w:divBdr>
        </w:div>
        <w:div w:id="233928545">
          <w:marLeft w:val="0"/>
          <w:marRight w:val="0"/>
          <w:marTop w:val="0"/>
          <w:marBottom w:val="0"/>
          <w:divBdr>
            <w:top w:val="none" w:sz="0" w:space="0" w:color="auto"/>
            <w:left w:val="none" w:sz="0" w:space="0" w:color="auto"/>
            <w:bottom w:val="none" w:sz="0" w:space="0" w:color="auto"/>
            <w:right w:val="none" w:sz="0" w:space="0" w:color="auto"/>
          </w:divBdr>
        </w:div>
        <w:div w:id="270017392">
          <w:marLeft w:val="0"/>
          <w:marRight w:val="0"/>
          <w:marTop w:val="0"/>
          <w:marBottom w:val="0"/>
          <w:divBdr>
            <w:top w:val="none" w:sz="0" w:space="0" w:color="auto"/>
            <w:left w:val="none" w:sz="0" w:space="0" w:color="auto"/>
            <w:bottom w:val="none" w:sz="0" w:space="0" w:color="auto"/>
            <w:right w:val="none" w:sz="0" w:space="0" w:color="auto"/>
          </w:divBdr>
        </w:div>
        <w:div w:id="342708712">
          <w:marLeft w:val="0"/>
          <w:marRight w:val="0"/>
          <w:marTop w:val="0"/>
          <w:marBottom w:val="0"/>
          <w:divBdr>
            <w:top w:val="none" w:sz="0" w:space="0" w:color="auto"/>
            <w:left w:val="none" w:sz="0" w:space="0" w:color="auto"/>
            <w:bottom w:val="none" w:sz="0" w:space="0" w:color="auto"/>
            <w:right w:val="none" w:sz="0" w:space="0" w:color="auto"/>
          </w:divBdr>
        </w:div>
        <w:div w:id="683019633">
          <w:marLeft w:val="0"/>
          <w:marRight w:val="0"/>
          <w:marTop w:val="0"/>
          <w:marBottom w:val="0"/>
          <w:divBdr>
            <w:top w:val="none" w:sz="0" w:space="0" w:color="auto"/>
            <w:left w:val="none" w:sz="0" w:space="0" w:color="auto"/>
            <w:bottom w:val="none" w:sz="0" w:space="0" w:color="auto"/>
            <w:right w:val="none" w:sz="0" w:space="0" w:color="auto"/>
          </w:divBdr>
        </w:div>
        <w:div w:id="739329783">
          <w:marLeft w:val="0"/>
          <w:marRight w:val="0"/>
          <w:marTop w:val="0"/>
          <w:marBottom w:val="0"/>
          <w:divBdr>
            <w:top w:val="none" w:sz="0" w:space="0" w:color="auto"/>
            <w:left w:val="none" w:sz="0" w:space="0" w:color="auto"/>
            <w:bottom w:val="none" w:sz="0" w:space="0" w:color="auto"/>
            <w:right w:val="none" w:sz="0" w:space="0" w:color="auto"/>
          </w:divBdr>
        </w:div>
        <w:div w:id="1456749866">
          <w:marLeft w:val="0"/>
          <w:marRight w:val="0"/>
          <w:marTop w:val="0"/>
          <w:marBottom w:val="0"/>
          <w:divBdr>
            <w:top w:val="none" w:sz="0" w:space="0" w:color="auto"/>
            <w:left w:val="none" w:sz="0" w:space="0" w:color="auto"/>
            <w:bottom w:val="none" w:sz="0" w:space="0" w:color="auto"/>
            <w:right w:val="none" w:sz="0" w:space="0" w:color="auto"/>
          </w:divBdr>
        </w:div>
        <w:div w:id="1548756961">
          <w:marLeft w:val="0"/>
          <w:marRight w:val="0"/>
          <w:marTop w:val="0"/>
          <w:marBottom w:val="0"/>
          <w:divBdr>
            <w:top w:val="none" w:sz="0" w:space="0" w:color="auto"/>
            <w:left w:val="none" w:sz="0" w:space="0" w:color="auto"/>
            <w:bottom w:val="none" w:sz="0" w:space="0" w:color="auto"/>
            <w:right w:val="none" w:sz="0" w:space="0" w:color="auto"/>
          </w:divBdr>
        </w:div>
        <w:div w:id="1552616719">
          <w:marLeft w:val="0"/>
          <w:marRight w:val="0"/>
          <w:marTop w:val="0"/>
          <w:marBottom w:val="0"/>
          <w:divBdr>
            <w:top w:val="none" w:sz="0" w:space="0" w:color="auto"/>
            <w:left w:val="none" w:sz="0" w:space="0" w:color="auto"/>
            <w:bottom w:val="none" w:sz="0" w:space="0" w:color="auto"/>
            <w:right w:val="none" w:sz="0" w:space="0" w:color="auto"/>
          </w:divBdr>
        </w:div>
        <w:div w:id="1604456587">
          <w:marLeft w:val="0"/>
          <w:marRight w:val="0"/>
          <w:marTop w:val="0"/>
          <w:marBottom w:val="0"/>
          <w:divBdr>
            <w:top w:val="none" w:sz="0" w:space="0" w:color="auto"/>
            <w:left w:val="none" w:sz="0" w:space="0" w:color="auto"/>
            <w:bottom w:val="none" w:sz="0" w:space="0" w:color="auto"/>
            <w:right w:val="none" w:sz="0" w:space="0" w:color="auto"/>
          </w:divBdr>
        </w:div>
        <w:div w:id="1823691471">
          <w:marLeft w:val="0"/>
          <w:marRight w:val="0"/>
          <w:marTop w:val="0"/>
          <w:marBottom w:val="0"/>
          <w:divBdr>
            <w:top w:val="none" w:sz="0" w:space="0" w:color="auto"/>
            <w:left w:val="none" w:sz="0" w:space="0" w:color="auto"/>
            <w:bottom w:val="none" w:sz="0" w:space="0" w:color="auto"/>
            <w:right w:val="none" w:sz="0" w:space="0" w:color="auto"/>
          </w:divBdr>
        </w:div>
        <w:div w:id="2049913560">
          <w:marLeft w:val="0"/>
          <w:marRight w:val="0"/>
          <w:marTop w:val="0"/>
          <w:marBottom w:val="0"/>
          <w:divBdr>
            <w:top w:val="none" w:sz="0" w:space="0" w:color="auto"/>
            <w:left w:val="none" w:sz="0" w:space="0" w:color="auto"/>
            <w:bottom w:val="none" w:sz="0" w:space="0" w:color="auto"/>
            <w:right w:val="none" w:sz="0" w:space="0" w:color="auto"/>
          </w:divBdr>
        </w:div>
        <w:div w:id="2099204550">
          <w:marLeft w:val="0"/>
          <w:marRight w:val="0"/>
          <w:marTop w:val="0"/>
          <w:marBottom w:val="0"/>
          <w:divBdr>
            <w:top w:val="none" w:sz="0" w:space="0" w:color="auto"/>
            <w:left w:val="none" w:sz="0" w:space="0" w:color="auto"/>
            <w:bottom w:val="none" w:sz="0" w:space="0" w:color="auto"/>
            <w:right w:val="none" w:sz="0" w:space="0" w:color="auto"/>
          </w:divBdr>
        </w:div>
        <w:div w:id="2132478392">
          <w:marLeft w:val="0"/>
          <w:marRight w:val="0"/>
          <w:marTop w:val="0"/>
          <w:marBottom w:val="0"/>
          <w:divBdr>
            <w:top w:val="none" w:sz="0" w:space="0" w:color="auto"/>
            <w:left w:val="none" w:sz="0" w:space="0" w:color="auto"/>
            <w:bottom w:val="none" w:sz="0" w:space="0" w:color="auto"/>
            <w:right w:val="none" w:sz="0" w:space="0" w:color="auto"/>
          </w:divBdr>
        </w:div>
      </w:divsChild>
    </w:div>
    <w:div w:id="679355307">
      <w:bodyDiv w:val="1"/>
      <w:marLeft w:val="0"/>
      <w:marRight w:val="0"/>
      <w:marTop w:val="0"/>
      <w:marBottom w:val="0"/>
      <w:divBdr>
        <w:top w:val="none" w:sz="0" w:space="0" w:color="auto"/>
        <w:left w:val="none" w:sz="0" w:space="0" w:color="auto"/>
        <w:bottom w:val="none" w:sz="0" w:space="0" w:color="auto"/>
        <w:right w:val="none" w:sz="0" w:space="0" w:color="auto"/>
      </w:divBdr>
    </w:div>
    <w:div w:id="737748922">
      <w:bodyDiv w:val="1"/>
      <w:marLeft w:val="0"/>
      <w:marRight w:val="0"/>
      <w:marTop w:val="0"/>
      <w:marBottom w:val="0"/>
      <w:divBdr>
        <w:top w:val="none" w:sz="0" w:space="0" w:color="auto"/>
        <w:left w:val="none" w:sz="0" w:space="0" w:color="auto"/>
        <w:bottom w:val="none" w:sz="0" w:space="0" w:color="auto"/>
        <w:right w:val="none" w:sz="0" w:space="0" w:color="auto"/>
      </w:divBdr>
    </w:div>
    <w:div w:id="741558525">
      <w:bodyDiv w:val="1"/>
      <w:marLeft w:val="0"/>
      <w:marRight w:val="0"/>
      <w:marTop w:val="0"/>
      <w:marBottom w:val="0"/>
      <w:divBdr>
        <w:top w:val="none" w:sz="0" w:space="0" w:color="auto"/>
        <w:left w:val="none" w:sz="0" w:space="0" w:color="auto"/>
        <w:bottom w:val="none" w:sz="0" w:space="0" w:color="auto"/>
        <w:right w:val="none" w:sz="0" w:space="0" w:color="auto"/>
      </w:divBdr>
    </w:div>
    <w:div w:id="749423193">
      <w:bodyDiv w:val="1"/>
      <w:marLeft w:val="0"/>
      <w:marRight w:val="0"/>
      <w:marTop w:val="0"/>
      <w:marBottom w:val="0"/>
      <w:divBdr>
        <w:top w:val="none" w:sz="0" w:space="0" w:color="auto"/>
        <w:left w:val="none" w:sz="0" w:space="0" w:color="auto"/>
        <w:bottom w:val="none" w:sz="0" w:space="0" w:color="auto"/>
        <w:right w:val="none" w:sz="0" w:space="0" w:color="auto"/>
      </w:divBdr>
    </w:div>
    <w:div w:id="749812451">
      <w:bodyDiv w:val="1"/>
      <w:marLeft w:val="0"/>
      <w:marRight w:val="0"/>
      <w:marTop w:val="0"/>
      <w:marBottom w:val="0"/>
      <w:divBdr>
        <w:top w:val="none" w:sz="0" w:space="0" w:color="auto"/>
        <w:left w:val="none" w:sz="0" w:space="0" w:color="auto"/>
        <w:bottom w:val="none" w:sz="0" w:space="0" w:color="auto"/>
        <w:right w:val="none" w:sz="0" w:space="0" w:color="auto"/>
      </w:divBdr>
    </w:div>
    <w:div w:id="902986918">
      <w:bodyDiv w:val="1"/>
      <w:marLeft w:val="0"/>
      <w:marRight w:val="0"/>
      <w:marTop w:val="0"/>
      <w:marBottom w:val="0"/>
      <w:divBdr>
        <w:top w:val="none" w:sz="0" w:space="0" w:color="auto"/>
        <w:left w:val="none" w:sz="0" w:space="0" w:color="auto"/>
        <w:bottom w:val="none" w:sz="0" w:space="0" w:color="auto"/>
        <w:right w:val="none" w:sz="0" w:space="0" w:color="auto"/>
      </w:divBdr>
    </w:div>
    <w:div w:id="917709284">
      <w:bodyDiv w:val="1"/>
      <w:marLeft w:val="0"/>
      <w:marRight w:val="0"/>
      <w:marTop w:val="0"/>
      <w:marBottom w:val="0"/>
      <w:divBdr>
        <w:top w:val="none" w:sz="0" w:space="0" w:color="auto"/>
        <w:left w:val="none" w:sz="0" w:space="0" w:color="auto"/>
        <w:bottom w:val="none" w:sz="0" w:space="0" w:color="auto"/>
        <w:right w:val="none" w:sz="0" w:space="0" w:color="auto"/>
      </w:divBdr>
    </w:div>
    <w:div w:id="955910583">
      <w:bodyDiv w:val="1"/>
      <w:marLeft w:val="0"/>
      <w:marRight w:val="0"/>
      <w:marTop w:val="0"/>
      <w:marBottom w:val="0"/>
      <w:divBdr>
        <w:top w:val="none" w:sz="0" w:space="0" w:color="auto"/>
        <w:left w:val="none" w:sz="0" w:space="0" w:color="auto"/>
        <w:bottom w:val="none" w:sz="0" w:space="0" w:color="auto"/>
        <w:right w:val="none" w:sz="0" w:space="0" w:color="auto"/>
      </w:divBdr>
    </w:div>
    <w:div w:id="1010720609">
      <w:bodyDiv w:val="1"/>
      <w:marLeft w:val="0"/>
      <w:marRight w:val="0"/>
      <w:marTop w:val="0"/>
      <w:marBottom w:val="0"/>
      <w:divBdr>
        <w:top w:val="none" w:sz="0" w:space="0" w:color="auto"/>
        <w:left w:val="none" w:sz="0" w:space="0" w:color="auto"/>
        <w:bottom w:val="none" w:sz="0" w:space="0" w:color="auto"/>
        <w:right w:val="none" w:sz="0" w:space="0" w:color="auto"/>
      </w:divBdr>
    </w:div>
    <w:div w:id="1017121001">
      <w:bodyDiv w:val="1"/>
      <w:marLeft w:val="0"/>
      <w:marRight w:val="0"/>
      <w:marTop w:val="0"/>
      <w:marBottom w:val="0"/>
      <w:divBdr>
        <w:top w:val="none" w:sz="0" w:space="0" w:color="auto"/>
        <w:left w:val="none" w:sz="0" w:space="0" w:color="auto"/>
        <w:bottom w:val="none" w:sz="0" w:space="0" w:color="auto"/>
        <w:right w:val="none" w:sz="0" w:space="0" w:color="auto"/>
      </w:divBdr>
    </w:div>
    <w:div w:id="1034385991">
      <w:bodyDiv w:val="1"/>
      <w:marLeft w:val="0"/>
      <w:marRight w:val="0"/>
      <w:marTop w:val="0"/>
      <w:marBottom w:val="0"/>
      <w:divBdr>
        <w:top w:val="none" w:sz="0" w:space="0" w:color="auto"/>
        <w:left w:val="none" w:sz="0" w:space="0" w:color="auto"/>
        <w:bottom w:val="none" w:sz="0" w:space="0" w:color="auto"/>
        <w:right w:val="none" w:sz="0" w:space="0" w:color="auto"/>
      </w:divBdr>
    </w:div>
    <w:div w:id="1046492952">
      <w:bodyDiv w:val="1"/>
      <w:marLeft w:val="0"/>
      <w:marRight w:val="0"/>
      <w:marTop w:val="0"/>
      <w:marBottom w:val="0"/>
      <w:divBdr>
        <w:top w:val="none" w:sz="0" w:space="0" w:color="auto"/>
        <w:left w:val="none" w:sz="0" w:space="0" w:color="auto"/>
        <w:bottom w:val="none" w:sz="0" w:space="0" w:color="auto"/>
        <w:right w:val="none" w:sz="0" w:space="0" w:color="auto"/>
      </w:divBdr>
    </w:div>
    <w:div w:id="1051924832">
      <w:bodyDiv w:val="1"/>
      <w:marLeft w:val="0"/>
      <w:marRight w:val="0"/>
      <w:marTop w:val="0"/>
      <w:marBottom w:val="0"/>
      <w:divBdr>
        <w:top w:val="none" w:sz="0" w:space="0" w:color="auto"/>
        <w:left w:val="none" w:sz="0" w:space="0" w:color="auto"/>
        <w:bottom w:val="none" w:sz="0" w:space="0" w:color="auto"/>
        <w:right w:val="none" w:sz="0" w:space="0" w:color="auto"/>
      </w:divBdr>
      <w:divsChild>
        <w:div w:id="64423425">
          <w:marLeft w:val="0"/>
          <w:marRight w:val="0"/>
          <w:marTop w:val="0"/>
          <w:marBottom w:val="0"/>
          <w:divBdr>
            <w:top w:val="none" w:sz="0" w:space="0" w:color="auto"/>
            <w:left w:val="none" w:sz="0" w:space="0" w:color="auto"/>
            <w:bottom w:val="none" w:sz="0" w:space="0" w:color="auto"/>
            <w:right w:val="none" w:sz="0" w:space="0" w:color="auto"/>
          </w:divBdr>
        </w:div>
        <w:div w:id="93284711">
          <w:marLeft w:val="0"/>
          <w:marRight w:val="0"/>
          <w:marTop w:val="0"/>
          <w:marBottom w:val="0"/>
          <w:divBdr>
            <w:top w:val="none" w:sz="0" w:space="0" w:color="auto"/>
            <w:left w:val="none" w:sz="0" w:space="0" w:color="auto"/>
            <w:bottom w:val="none" w:sz="0" w:space="0" w:color="auto"/>
            <w:right w:val="none" w:sz="0" w:space="0" w:color="auto"/>
          </w:divBdr>
        </w:div>
        <w:div w:id="121507184">
          <w:marLeft w:val="0"/>
          <w:marRight w:val="0"/>
          <w:marTop w:val="0"/>
          <w:marBottom w:val="0"/>
          <w:divBdr>
            <w:top w:val="none" w:sz="0" w:space="0" w:color="auto"/>
            <w:left w:val="none" w:sz="0" w:space="0" w:color="auto"/>
            <w:bottom w:val="none" w:sz="0" w:space="0" w:color="auto"/>
            <w:right w:val="none" w:sz="0" w:space="0" w:color="auto"/>
          </w:divBdr>
        </w:div>
        <w:div w:id="284000182">
          <w:marLeft w:val="0"/>
          <w:marRight w:val="0"/>
          <w:marTop w:val="0"/>
          <w:marBottom w:val="0"/>
          <w:divBdr>
            <w:top w:val="none" w:sz="0" w:space="0" w:color="auto"/>
            <w:left w:val="none" w:sz="0" w:space="0" w:color="auto"/>
            <w:bottom w:val="none" w:sz="0" w:space="0" w:color="auto"/>
            <w:right w:val="none" w:sz="0" w:space="0" w:color="auto"/>
          </w:divBdr>
        </w:div>
        <w:div w:id="353460295">
          <w:marLeft w:val="0"/>
          <w:marRight w:val="0"/>
          <w:marTop w:val="0"/>
          <w:marBottom w:val="0"/>
          <w:divBdr>
            <w:top w:val="none" w:sz="0" w:space="0" w:color="auto"/>
            <w:left w:val="none" w:sz="0" w:space="0" w:color="auto"/>
            <w:bottom w:val="none" w:sz="0" w:space="0" w:color="auto"/>
            <w:right w:val="none" w:sz="0" w:space="0" w:color="auto"/>
          </w:divBdr>
        </w:div>
        <w:div w:id="382488269">
          <w:marLeft w:val="0"/>
          <w:marRight w:val="0"/>
          <w:marTop w:val="0"/>
          <w:marBottom w:val="0"/>
          <w:divBdr>
            <w:top w:val="none" w:sz="0" w:space="0" w:color="auto"/>
            <w:left w:val="none" w:sz="0" w:space="0" w:color="auto"/>
            <w:bottom w:val="none" w:sz="0" w:space="0" w:color="auto"/>
            <w:right w:val="none" w:sz="0" w:space="0" w:color="auto"/>
          </w:divBdr>
        </w:div>
        <w:div w:id="387076648">
          <w:marLeft w:val="0"/>
          <w:marRight w:val="0"/>
          <w:marTop w:val="0"/>
          <w:marBottom w:val="0"/>
          <w:divBdr>
            <w:top w:val="none" w:sz="0" w:space="0" w:color="auto"/>
            <w:left w:val="none" w:sz="0" w:space="0" w:color="auto"/>
            <w:bottom w:val="none" w:sz="0" w:space="0" w:color="auto"/>
            <w:right w:val="none" w:sz="0" w:space="0" w:color="auto"/>
          </w:divBdr>
        </w:div>
        <w:div w:id="402072287">
          <w:marLeft w:val="0"/>
          <w:marRight w:val="0"/>
          <w:marTop w:val="0"/>
          <w:marBottom w:val="0"/>
          <w:divBdr>
            <w:top w:val="none" w:sz="0" w:space="0" w:color="auto"/>
            <w:left w:val="none" w:sz="0" w:space="0" w:color="auto"/>
            <w:bottom w:val="none" w:sz="0" w:space="0" w:color="auto"/>
            <w:right w:val="none" w:sz="0" w:space="0" w:color="auto"/>
          </w:divBdr>
        </w:div>
        <w:div w:id="456341855">
          <w:marLeft w:val="0"/>
          <w:marRight w:val="0"/>
          <w:marTop w:val="0"/>
          <w:marBottom w:val="0"/>
          <w:divBdr>
            <w:top w:val="none" w:sz="0" w:space="0" w:color="auto"/>
            <w:left w:val="none" w:sz="0" w:space="0" w:color="auto"/>
            <w:bottom w:val="none" w:sz="0" w:space="0" w:color="auto"/>
            <w:right w:val="none" w:sz="0" w:space="0" w:color="auto"/>
          </w:divBdr>
        </w:div>
        <w:div w:id="477965987">
          <w:marLeft w:val="0"/>
          <w:marRight w:val="0"/>
          <w:marTop w:val="0"/>
          <w:marBottom w:val="0"/>
          <w:divBdr>
            <w:top w:val="none" w:sz="0" w:space="0" w:color="auto"/>
            <w:left w:val="none" w:sz="0" w:space="0" w:color="auto"/>
            <w:bottom w:val="none" w:sz="0" w:space="0" w:color="auto"/>
            <w:right w:val="none" w:sz="0" w:space="0" w:color="auto"/>
          </w:divBdr>
        </w:div>
        <w:div w:id="486211778">
          <w:marLeft w:val="0"/>
          <w:marRight w:val="0"/>
          <w:marTop w:val="0"/>
          <w:marBottom w:val="0"/>
          <w:divBdr>
            <w:top w:val="none" w:sz="0" w:space="0" w:color="auto"/>
            <w:left w:val="none" w:sz="0" w:space="0" w:color="auto"/>
            <w:bottom w:val="none" w:sz="0" w:space="0" w:color="auto"/>
            <w:right w:val="none" w:sz="0" w:space="0" w:color="auto"/>
          </w:divBdr>
        </w:div>
        <w:div w:id="525212801">
          <w:marLeft w:val="0"/>
          <w:marRight w:val="0"/>
          <w:marTop w:val="0"/>
          <w:marBottom w:val="0"/>
          <w:divBdr>
            <w:top w:val="none" w:sz="0" w:space="0" w:color="auto"/>
            <w:left w:val="none" w:sz="0" w:space="0" w:color="auto"/>
            <w:bottom w:val="none" w:sz="0" w:space="0" w:color="auto"/>
            <w:right w:val="none" w:sz="0" w:space="0" w:color="auto"/>
          </w:divBdr>
        </w:div>
        <w:div w:id="536547794">
          <w:marLeft w:val="0"/>
          <w:marRight w:val="0"/>
          <w:marTop w:val="0"/>
          <w:marBottom w:val="0"/>
          <w:divBdr>
            <w:top w:val="none" w:sz="0" w:space="0" w:color="auto"/>
            <w:left w:val="none" w:sz="0" w:space="0" w:color="auto"/>
            <w:bottom w:val="none" w:sz="0" w:space="0" w:color="auto"/>
            <w:right w:val="none" w:sz="0" w:space="0" w:color="auto"/>
          </w:divBdr>
        </w:div>
        <w:div w:id="558828851">
          <w:marLeft w:val="0"/>
          <w:marRight w:val="0"/>
          <w:marTop w:val="0"/>
          <w:marBottom w:val="0"/>
          <w:divBdr>
            <w:top w:val="none" w:sz="0" w:space="0" w:color="auto"/>
            <w:left w:val="none" w:sz="0" w:space="0" w:color="auto"/>
            <w:bottom w:val="none" w:sz="0" w:space="0" w:color="auto"/>
            <w:right w:val="none" w:sz="0" w:space="0" w:color="auto"/>
          </w:divBdr>
        </w:div>
        <w:div w:id="590704020">
          <w:marLeft w:val="0"/>
          <w:marRight w:val="0"/>
          <w:marTop w:val="0"/>
          <w:marBottom w:val="0"/>
          <w:divBdr>
            <w:top w:val="none" w:sz="0" w:space="0" w:color="auto"/>
            <w:left w:val="none" w:sz="0" w:space="0" w:color="auto"/>
            <w:bottom w:val="none" w:sz="0" w:space="0" w:color="auto"/>
            <w:right w:val="none" w:sz="0" w:space="0" w:color="auto"/>
          </w:divBdr>
        </w:div>
        <w:div w:id="636034410">
          <w:marLeft w:val="0"/>
          <w:marRight w:val="0"/>
          <w:marTop w:val="0"/>
          <w:marBottom w:val="0"/>
          <w:divBdr>
            <w:top w:val="none" w:sz="0" w:space="0" w:color="auto"/>
            <w:left w:val="none" w:sz="0" w:space="0" w:color="auto"/>
            <w:bottom w:val="none" w:sz="0" w:space="0" w:color="auto"/>
            <w:right w:val="none" w:sz="0" w:space="0" w:color="auto"/>
          </w:divBdr>
        </w:div>
        <w:div w:id="665937853">
          <w:marLeft w:val="0"/>
          <w:marRight w:val="0"/>
          <w:marTop w:val="0"/>
          <w:marBottom w:val="0"/>
          <w:divBdr>
            <w:top w:val="none" w:sz="0" w:space="0" w:color="auto"/>
            <w:left w:val="none" w:sz="0" w:space="0" w:color="auto"/>
            <w:bottom w:val="none" w:sz="0" w:space="0" w:color="auto"/>
            <w:right w:val="none" w:sz="0" w:space="0" w:color="auto"/>
          </w:divBdr>
        </w:div>
        <w:div w:id="675620776">
          <w:marLeft w:val="0"/>
          <w:marRight w:val="0"/>
          <w:marTop w:val="0"/>
          <w:marBottom w:val="0"/>
          <w:divBdr>
            <w:top w:val="none" w:sz="0" w:space="0" w:color="auto"/>
            <w:left w:val="none" w:sz="0" w:space="0" w:color="auto"/>
            <w:bottom w:val="none" w:sz="0" w:space="0" w:color="auto"/>
            <w:right w:val="none" w:sz="0" w:space="0" w:color="auto"/>
          </w:divBdr>
        </w:div>
        <w:div w:id="687678127">
          <w:marLeft w:val="0"/>
          <w:marRight w:val="0"/>
          <w:marTop w:val="0"/>
          <w:marBottom w:val="0"/>
          <w:divBdr>
            <w:top w:val="none" w:sz="0" w:space="0" w:color="auto"/>
            <w:left w:val="none" w:sz="0" w:space="0" w:color="auto"/>
            <w:bottom w:val="none" w:sz="0" w:space="0" w:color="auto"/>
            <w:right w:val="none" w:sz="0" w:space="0" w:color="auto"/>
          </w:divBdr>
        </w:div>
        <w:div w:id="700790121">
          <w:marLeft w:val="0"/>
          <w:marRight w:val="0"/>
          <w:marTop w:val="0"/>
          <w:marBottom w:val="0"/>
          <w:divBdr>
            <w:top w:val="none" w:sz="0" w:space="0" w:color="auto"/>
            <w:left w:val="none" w:sz="0" w:space="0" w:color="auto"/>
            <w:bottom w:val="none" w:sz="0" w:space="0" w:color="auto"/>
            <w:right w:val="none" w:sz="0" w:space="0" w:color="auto"/>
          </w:divBdr>
        </w:div>
        <w:div w:id="710110710">
          <w:marLeft w:val="0"/>
          <w:marRight w:val="0"/>
          <w:marTop w:val="0"/>
          <w:marBottom w:val="0"/>
          <w:divBdr>
            <w:top w:val="none" w:sz="0" w:space="0" w:color="auto"/>
            <w:left w:val="none" w:sz="0" w:space="0" w:color="auto"/>
            <w:bottom w:val="none" w:sz="0" w:space="0" w:color="auto"/>
            <w:right w:val="none" w:sz="0" w:space="0" w:color="auto"/>
          </w:divBdr>
        </w:div>
        <w:div w:id="787428446">
          <w:marLeft w:val="0"/>
          <w:marRight w:val="0"/>
          <w:marTop w:val="0"/>
          <w:marBottom w:val="0"/>
          <w:divBdr>
            <w:top w:val="none" w:sz="0" w:space="0" w:color="auto"/>
            <w:left w:val="none" w:sz="0" w:space="0" w:color="auto"/>
            <w:bottom w:val="none" w:sz="0" w:space="0" w:color="auto"/>
            <w:right w:val="none" w:sz="0" w:space="0" w:color="auto"/>
          </w:divBdr>
        </w:div>
        <w:div w:id="805243236">
          <w:marLeft w:val="0"/>
          <w:marRight w:val="0"/>
          <w:marTop w:val="0"/>
          <w:marBottom w:val="0"/>
          <w:divBdr>
            <w:top w:val="none" w:sz="0" w:space="0" w:color="auto"/>
            <w:left w:val="none" w:sz="0" w:space="0" w:color="auto"/>
            <w:bottom w:val="none" w:sz="0" w:space="0" w:color="auto"/>
            <w:right w:val="none" w:sz="0" w:space="0" w:color="auto"/>
          </w:divBdr>
        </w:div>
        <w:div w:id="833767029">
          <w:marLeft w:val="0"/>
          <w:marRight w:val="0"/>
          <w:marTop w:val="0"/>
          <w:marBottom w:val="0"/>
          <w:divBdr>
            <w:top w:val="none" w:sz="0" w:space="0" w:color="auto"/>
            <w:left w:val="none" w:sz="0" w:space="0" w:color="auto"/>
            <w:bottom w:val="none" w:sz="0" w:space="0" w:color="auto"/>
            <w:right w:val="none" w:sz="0" w:space="0" w:color="auto"/>
          </w:divBdr>
        </w:div>
        <w:div w:id="844977893">
          <w:marLeft w:val="0"/>
          <w:marRight w:val="0"/>
          <w:marTop w:val="0"/>
          <w:marBottom w:val="0"/>
          <w:divBdr>
            <w:top w:val="none" w:sz="0" w:space="0" w:color="auto"/>
            <w:left w:val="none" w:sz="0" w:space="0" w:color="auto"/>
            <w:bottom w:val="none" w:sz="0" w:space="0" w:color="auto"/>
            <w:right w:val="none" w:sz="0" w:space="0" w:color="auto"/>
          </w:divBdr>
        </w:div>
        <w:div w:id="850413640">
          <w:marLeft w:val="0"/>
          <w:marRight w:val="0"/>
          <w:marTop w:val="0"/>
          <w:marBottom w:val="0"/>
          <w:divBdr>
            <w:top w:val="none" w:sz="0" w:space="0" w:color="auto"/>
            <w:left w:val="none" w:sz="0" w:space="0" w:color="auto"/>
            <w:bottom w:val="none" w:sz="0" w:space="0" w:color="auto"/>
            <w:right w:val="none" w:sz="0" w:space="0" w:color="auto"/>
          </w:divBdr>
        </w:div>
        <w:div w:id="854152076">
          <w:marLeft w:val="0"/>
          <w:marRight w:val="0"/>
          <w:marTop w:val="0"/>
          <w:marBottom w:val="0"/>
          <w:divBdr>
            <w:top w:val="none" w:sz="0" w:space="0" w:color="auto"/>
            <w:left w:val="none" w:sz="0" w:space="0" w:color="auto"/>
            <w:bottom w:val="none" w:sz="0" w:space="0" w:color="auto"/>
            <w:right w:val="none" w:sz="0" w:space="0" w:color="auto"/>
          </w:divBdr>
        </w:div>
        <w:div w:id="900792958">
          <w:marLeft w:val="0"/>
          <w:marRight w:val="0"/>
          <w:marTop w:val="0"/>
          <w:marBottom w:val="0"/>
          <w:divBdr>
            <w:top w:val="none" w:sz="0" w:space="0" w:color="auto"/>
            <w:left w:val="none" w:sz="0" w:space="0" w:color="auto"/>
            <w:bottom w:val="none" w:sz="0" w:space="0" w:color="auto"/>
            <w:right w:val="none" w:sz="0" w:space="0" w:color="auto"/>
          </w:divBdr>
        </w:div>
        <w:div w:id="953251616">
          <w:marLeft w:val="0"/>
          <w:marRight w:val="0"/>
          <w:marTop w:val="0"/>
          <w:marBottom w:val="0"/>
          <w:divBdr>
            <w:top w:val="none" w:sz="0" w:space="0" w:color="auto"/>
            <w:left w:val="none" w:sz="0" w:space="0" w:color="auto"/>
            <w:bottom w:val="none" w:sz="0" w:space="0" w:color="auto"/>
            <w:right w:val="none" w:sz="0" w:space="0" w:color="auto"/>
          </w:divBdr>
        </w:div>
        <w:div w:id="965741001">
          <w:marLeft w:val="0"/>
          <w:marRight w:val="0"/>
          <w:marTop w:val="0"/>
          <w:marBottom w:val="0"/>
          <w:divBdr>
            <w:top w:val="none" w:sz="0" w:space="0" w:color="auto"/>
            <w:left w:val="none" w:sz="0" w:space="0" w:color="auto"/>
            <w:bottom w:val="none" w:sz="0" w:space="0" w:color="auto"/>
            <w:right w:val="none" w:sz="0" w:space="0" w:color="auto"/>
          </w:divBdr>
        </w:div>
        <w:div w:id="985859104">
          <w:marLeft w:val="0"/>
          <w:marRight w:val="0"/>
          <w:marTop w:val="0"/>
          <w:marBottom w:val="0"/>
          <w:divBdr>
            <w:top w:val="none" w:sz="0" w:space="0" w:color="auto"/>
            <w:left w:val="none" w:sz="0" w:space="0" w:color="auto"/>
            <w:bottom w:val="none" w:sz="0" w:space="0" w:color="auto"/>
            <w:right w:val="none" w:sz="0" w:space="0" w:color="auto"/>
          </w:divBdr>
        </w:div>
        <w:div w:id="1015883136">
          <w:marLeft w:val="0"/>
          <w:marRight w:val="0"/>
          <w:marTop w:val="0"/>
          <w:marBottom w:val="0"/>
          <w:divBdr>
            <w:top w:val="none" w:sz="0" w:space="0" w:color="auto"/>
            <w:left w:val="none" w:sz="0" w:space="0" w:color="auto"/>
            <w:bottom w:val="none" w:sz="0" w:space="0" w:color="auto"/>
            <w:right w:val="none" w:sz="0" w:space="0" w:color="auto"/>
          </w:divBdr>
        </w:div>
        <w:div w:id="1041901348">
          <w:marLeft w:val="0"/>
          <w:marRight w:val="0"/>
          <w:marTop w:val="0"/>
          <w:marBottom w:val="0"/>
          <w:divBdr>
            <w:top w:val="none" w:sz="0" w:space="0" w:color="auto"/>
            <w:left w:val="none" w:sz="0" w:space="0" w:color="auto"/>
            <w:bottom w:val="none" w:sz="0" w:space="0" w:color="auto"/>
            <w:right w:val="none" w:sz="0" w:space="0" w:color="auto"/>
          </w:divBdr>
        </w:div>
        <w:div w:id="1053579182">
          <w:marLeft w:val="0"/>
          <w:marRight w:val="0"/>
          <w:marTop w:val="0"/>
          <w:marBottom w:val="0"/>
          <w:divBdr>
            <w:top w:val="none" w:sz="0" w:space="0" w:color="auto"/>
            <w:left w:val="none" w:sz="0" w:space="0" w:color="auto"/>
            <w:bottom w:val="none" w:sz="0" w:space="0" w:color="auto"/>
            <w:right w:val="none" w:sz="0" w:space="0" w:color="auto"/>
          </w:divBdr>
        </w:div>
        <w:div w:id="1069499900">
          <w:marLeft w:val="0"/>
          <w:marRight w:val="0"/>
          <w:marTop w:val="0"/>
          <w:marBottom w:val="0"/>
          <w:divBdr>
            <w:top w:val="none" w:sz="0" w:space="0" w:color="auto"/>
            <w:left w:val="none" w:sz="0" w:space="0" w:color="auto"/>
            <w:bottom w:val="none" w:sz="0" w:space="0" w:color="auto"/>
            <w:right w:val="none" w:sz="0" w:space="0" w:color="auto"/>
          </w:divBdr>
        </w:div>
        <w:div w:id="1104112695">
          <w:marLeft w:val="0"/>
          <w:marRight w:val="0"/>
          <w:marTop w:val="0"/>
          <w:marBottom w:val="0"/>
          <w:divBdr>
            <w:top w:val="none" w:sz="0" w:space="0" w:color="auto"/>
            <w:left w:val="none" w:sz="0" w:space="0" w:color="auto"/>
            <w:bottom w:val="none" w:sz="0" w:space="0" w:color="auto"/>
            <w:right w:val="none" w:sz="0" w:space="0" w:color="auto"/>
          </w:divBdr>
        </w:div>
        <w:div w:id="1124932467">
          <w:marLeft w:val="0"/>
          <w:marRight w:val="0"/>
          <w:marTop w:val="0"/>
          <w:marBottom w:val="0"/>
          <w:divBdr>
            <w:top w:val="none" w:sz="0" w:space="0" w:color="auto"/>
            <w:left w:val="none" w:sz="0" w:space="0" w:color="auto"/>
            <w:bottom w:val="none" w:sz="0" w:space="0" w:color="auto"/>
            <w:right w:val="none" w:sz="0" w:space="0" w:color="auto"/>
          </w:divBdr>
        </w:div>
        <w:div w:id="1140851593">
          <w:marLeft w:val="0"/>
          <w:marRight w:val="0"/>
          <w:marTop w:val="0"/>
          <w:marBottom w:val="0"/>
          <w:divBdr>
            <w:top w:val="none" w:sz="0" w:space="0" w:color="auto"/>
            <w:left w:val="none" w:sz="0" w:space="0" w:color="auto"/>
            <w:bottom w:val="none" w:sz="0" w:space="0" w:color="auto"/>
            <w:right w:val="none" w:sz="0" w:space="0" w:color="auto"/>
          </w:divBdr>
        </w:div>
        <w:div w:id="1190874883">
          <w:marLeft w:val="0"/>
          <w:marRight w:val="0"/>
          <w:marTop w:val="0"/>
          <w:marBottom w:val="0"/>
          <w:divBdr>
            <w:top w:val="none" w:sz="0" w:space="0" w:color="auto"/>
            <w:left w:val="none" w:sz="0" w:space="0" w:color="auto"/>
            <w:bottom w:val="none" w:sz="0" w:space="0" w:color="auto"/>
            <w:right w:val="none" w:sz="0" w:space="0" w:color="auto"/>
          </w:divBdr>
        </w:div>
        <w:div w:id="1241058039">
          <w:marLeft w:val="0"/>
          <w:marRight w:val="0"/>
          <w:marTop w:val="0"/>
          <w:marBottom w:val="0"/>
          <w:divBdr>
            <w:top w:val="none" w:sz="0" w:space="0" w:color="auto"/>
            <w:left w:val="none" w:sz="0" w:space="0" w:color="auto"/>
            <w:bottom w:val="none" w:sz="0" w:space="0" w:color="auto"/>
            <w:right w:val="none" w:sz="0" w:space="0" w:color="auto"/>
          </w:divBdr>
        </w:div>
        <w:div w:id="1263413543">
          <w:marLeft w:val="0"/>
          <w:marRight w:val="0"/>
          <w:marTop w:val="0"/>
          <w:marBottom w:val="0"/>
          <w:divBdr>
            <w:top w:val="none" w:sz="0" w:space="0" w:color="auto"/>
            <w:left w:val="none" w:sz="0" w:space="0" w:color="auto"/>
            <w:bottom w:val="none" w:sz="0" w:space="0" w:color="auto"/>
            <w:right w:val="none" w:sz="0" w:space="0" w:color="auto"/>
          </w:divBdr>
        </w:div>
        <w:div w:id="1265307387">
          <w:marLeft w:val="0"/>
          <w:marRight w:val="0"/>
          <w:marTop w:val="0"/>
          <w:marBottom w:val="0"/>
          <w:divBdr>
            <w:top w:val="none" w:sz="0" w:space="0" w:color="auto"/>
            <w:left w:val="none" w:sz="0" w:space="0" w:color="auto"/>
            <w:bottom w:val="none" w:sz="0" w:space="0" w:color="auto"/>
            <w:right w:val="none" w:sz="0" w:space="0" w:color="auto"/>
          </w:divBdr>
        </w:div>
        <w:div w:id="1310358846">
          <w:marLeft w:val="0"/>
          <w:marRight w:val="0"/>
          <w:marTop w:val="0"/>
          <w:marBottom w:val="0"/>
          <w:divBdr>
            <w:top w:val="none" w:sz="0" w:space="0" w:color="auto"/>
            <w:left w:val="none" w:sz="0" w:space="0" w:color="auto"/>
            <w:bottom w:val="none" w:sz="0" w:space="0" w:color="auto"/>
            <w:right w:val="none" w:sz="0" w:space="0" w:color="auto"/>
          </w:divBdr>
        </w:div>
        <w:div w:id="1346707479">
          <w:marLeft w:val="0"/>
          <w:marRight w:val="0"/>
          <w:marTop w:val="0"/>
          <w:marBottom w:val="0"/>
          <w:divBdr>
            <w:top w:val="none" w:sz="0" w:space="0" w:color="auto"/>
            <w:left w:val="none" w:sz="0" w:space="0" w:color="auto"/>
            <w:bottom w:val="none" w:sz="0" w:space="0" w:color="auto"/>
            <w:right w:val="none" w:sz="0" w:space="0" w:color="auto"/>
          </w:divBdr>
        </w:div>
        <w:div w:id="1378817984">
          <w:marLeft w:val="0"/>
          <w:marRight w:val="0"/>
          <w:marTop w:val="0"/>
          <w:marBottom w:val="0"/>
          <w:divBdr>
            <w:top w:val="none" w:sz="0" w:space="0" w:color="auto"/>
            <w:left w:val="none" w:sz="0" w:space="0" w:color="auto"/>
            <w:bottom w:val="none" w:sz="0" w:space="0" w:color="auto"/>
            <w:right w:val="none" w:sz="0" w:space="0" w:color="auto"/>
          </w:divBdr>
        </w:div>
        <w:div w:id="1391808894">
          <w:marLeft w:val="0"/>
          <w:marRight w:val="0"/>
          <w:marTop w:val="0"/>
          <w:marBottom w:val="0"/>
          <w:divBdr>
            <w:top w:val="none" w:sz="0" w:space="0" w:color="auto"/>
            <w:left w:val="none" w:sz="0" w:space="0" w:color="auto"/>
            <w:bottom w:val="none" w:sz="0" w:space="0" w:color="auto"/>
            <w:right w:val="none" w:sz="0" w:space="0" w:color="auto"/>
          </w:divBdr>
        </w:div>
        <w:div w:id="1399330307">
          <w:marLeft w:val="0"/>
          <w:marRight w:val="0"/>
          <w:marTop w:val="0"/>
          <w:marBottom w:val="0"/>
          <w:divBdr>
            <w:top w:val="none" w:sz="0" w:space="0" w:color="auto"/>
            <w:left w:val="none" w:sz="0" w:space="0" w:color="auto"/>
            <w:bottom w:val="none" w:sz="0" w:space="0" w:color="auto"/>
            <w:right w:val="none" w:sz="0" w:space="0" w:color="auto"/>
          </w:divBdr>
        </w:div>
        <w:div w:id="1465152982">
          <w:marLeft w:val="0"/>
          <w:marRight w:val="0"/>
          <w:marTop w:val="0"/>
          <w:marBottom w:val="0"/>
          <w:divBdr>
            <w:top w:val="none" w:sz="0" w:space="0" w:color="auto"/>
            <w:left w:val="none" w:sz="0" w:space="0" w:color="auto"/>
            <w:bottom w:val="none" w:sz="0" w:space="0" w:color="auto"/>
            <w:right w:val="none" w:sz="0" w:space="0" w:color="auto"/>
          </w:divBdr>
        </w:div>
        <w:div w:id="1701970185">
          <w:marLeft w:val="0"/>
          <w:marRight w:val="0"/>
          <w:marTop w:val="0"/>
          <w:marBottom w:val="0"/>
          <w:divBdr>
            <w:top w:val="none" w:sz="0" w:space="0" w:color="auto"/>
            <w:left w:val="none" w:sz="0" w:space="0" w:color="auto"/>
            <w:bottom w:val="none" w:sz="0" w:space="0" w:color="auto"/>
            <w:right w:val="none" w:sz="0" w:space="0" w:color="auto"/>
          </w:divBdr>
        </w:div>
        <w:div w:id="1706053575">
          <w:marLeft w:val="0"/>
          <w:marRight w:val="0"/>
          <w:marTop w:val="0"/>
          <w:marBottom w:val="0"/>
          <w:divBdr>
            <w:top w:val="none" w:sz="0" w:space="0" w:color="auto"/>
            <w:left w:val="none" w:sz="0" w:space="0" w:color="auto"/>
            <w:bottom w:val="none" w:sz="0" w:space="0" w:color="auto"/>
            <w:right w:val="none" w:sz="0" w:space="0" w:color="auto"/>
          </w:divBdr>
        </w:div>
        <w:div w:id="1720279769">
          <w:marLeft w:val="0"/>
          <w:marRight w:val="0"/>
          <w:marTop w:val="0"/>
          <w:marBottom w:val="0"/>
          <w:divBdr>
            <w:top w:val="none" w:sz="0" w:space="0" w:color="auto"/>
            <w:left w:val="none" w:sz="0" w:space="0" w:color="auto"/>
            <w:bottom w:val="none" w:sz="0" w:space="0" w:color="auto"/>
            <w:right w:val="none" w:sz="0" w:space="0" w:color="auto"/>
          </w:divBdr>
        </w:div>
        <w:div w:id="1739131849">
          <w:marLeft w:val="0"/>
          <w:marRight w:val="0"/>
          <w:marTop w:val="0"/>
          <w:marBottom w:val="0"/>
          <w:divBdr>
            <w:top w:val="none" w:sz="0" w:space="0" w:color="auto"/>
            <w:left w:val="none" w:sz="0" w:space="0" w:color="auto"/>
            <w:bottom w:val="none" w:sz="0" w:space="0" w:color="auto"/>
            <w:right w:val="none" w:sz="0" w:space="0" w:color="auto"/>
          </w:divBdr>
        </w:div>
        <w:div w:id="1744833396">
          <w:marLeft w:val="0"/>
          <w:marRight w:val="0"/>
          <w:marTop w:val="0"/>
          <w:marBottom w:val="0"/>
          <w:divBdr>
            <w:top w:val="none" w:sz="0" w:space="0" w:color="auto"/>
            <w:left w:val="none" w:sz="0" w:space="0" w:color="auto"/>
            <w:bottom w:val="none" w:sz="0" w:space="0" w:color="auto"/>
            <w:right w:val="none" w:sz="0" w:space="0" w:color="auto"/>
          </w:divBdr>
        </w:div>
        <w:div w:id="1800875072">
          <w:marLeft w:val="0"/>
          <w:marRight w:val="0"/>
          <w:marTop w:val="0"/>
          <w:marBottom w:val="0"/>
          <w:divBdr>
            <w:top w:val="none" w:sz="0" w:space="0" w:color="auto"/>
            <w:left w:val="none" w:sz="0" w:space="0" w:color="auto"/>
            <w:bottom w:val="none" w:sz="0" w:space="0" w:color="auto"/>
            <w:right w:val="none" w:sz="0" w:space="0" w:color="auto"/>
          </w:divBdr>
        </w:div>
        <w:div w:id="1802578226">
          <w:marLeft w:val="0"/>
          <w:marRight w:val="0"/>
          <w:marTop w:val="0"/>
          <w:marBottom w:val="0"/>
          <w:divBdr>
            <w:top w:val="none" w:sz="0" w:space="0" w:color="auto"/>
            <w:left w:val="none" w:sz="0" w:space="0" w:color="auto"/>
            <w:bottom w:val="none" w:sz="0" w:space="0" w:color="auto"/>
            <w:right w:val="none" w:sz="0" w:space="0" w:color="auto"/>
          </w:divBdr>
        </w:div>
        <w:div w:id="1808431856">
          <w:marLeft w:val="0"/>
          <w:marRight w:val="0"/>
          <w:marTop w:val="0"/>
          <w:marBottom w:val="0"/>
          <w:divBdr>
            <w:top w:val="none" w:sz="0" w:space="0" w:color="auto"/>
            <w:left w:val="none" w:sz="0" w:space="0" w:color="auto"/>
            <w:bottom w:val="none" w:sz="0" w:space="0" w:color="auto"/>
            <w:right w:val="none" w:sz="0" w:space="0" w:color="auto"/>
          </w:divBdr>
        </w:div>
        <w:div w:id="1933315899">
          <w:marLeft w:val="0"/>
          <w:marRight w:val="0"/>
          <w:marTop w:val="0"/>
          <w:marBottom w:val="0"/>
          <w:divBdr>
            <w:top w:val="none" w:sz="0" w:space="0" w:color="auto"/>
            <w:left w:val="none" w:sz="0" w:space="0" w:color="auto"/>
            <w:bottom w:val="none" w:sz="0" w:space="0" w:color="auto"/>
            <w:right w:val="none" w:sz="0" w:space="0" w:color="auto"/>
          </w:divBdr>
        </w:div>
        <w:div w:id="1984236761">
          <w:marLeft w:val="0"/>
          <w:marRight w:val="0"/>
          <w:marTop w:val="0"/>
          <w:marBottom w:val="0"/>
          <w:divBdr>
            <w:top w:val="none" w:sz="0" w:space="0" w:color="auto"/>
            <w:left w:val="none" w:sz="0" w:space="0" w:color="auto"/>
            <w:bottom w:val="none" w:sz="0" w:space="0" w:color="auto"/>
            <w:right w:val="none" w:sz="0" w:space="0" w:color="auto"/>
          </w:divBdr>
        </w:div>
        <w:div w:id="2011565889">
          <w:marLeft w:val="0"/>
          <w:marRight w:val="0"/>
          <w:marTop w:val="0"/>
          <w:marBottom w:val="0"/>
          <w:divBdr>
            <w:top w:val="none" w:sz="0" w:space="0" w:color="auto"/>
            <w:left w:val="none" w:sz="0" w:space="0" w:color="auto"/>
            <w:bottom w:val="none" w:sz="0" w:space="0" w:color="auto"/>
            <w:right w:val="none" w:sz="0" w:space="0" w:color="auto"/>
          </w:divBdr>
        </w:div>
        <w:div w:id="2035375317">
          <w:marLeft w:val="0"/>
          <w:marRight w:val="0"/>
          <w:marTop w:val="0"/>
          <w:marBottom w:val="0"/>
          <w:divBdr>
            <w:top w:val="none" w:sz="0" w:space="0" w:color="auto"/>
            <w:left w:val="none" w:sz="0" w:space="0" w:color="auto"/>
            <w:bottom w:val="none" w:sz="0" w:space="0" w:color="auto"/>
            <w:right w:val="none" w:sz="0" w:space="0" w:color="auto"/>
          </w:divBdr>
        </w:div>
        <w:div w:id="2051950126">
          <w:marLeft w:val="0"/>
          <w:marRight w:val="0"/>
          <w:marTop w:val="0"/>
          <w:marBottom w:val="0"/>
          <w:divBdr>
            <w:top w:val="none" w:sz="0" w:space="0" w:color="auto"/>
            <w:left w:val="none" w:sz="0" w:space="0" w:color="auto"/>
            <w:bottom w:val="none" w:sz="0" w:space="0" w:color="auto"/>
            <w:right w:val="none" w:sz="0" w:space="0" w:color="auto"/>
          </w:divBdr>
        </w:div>
        <w:div w:id="2058040279">
          <w:marLeft w:val="0"/>
          <w:marRight w:val="0"/>
          <w:marTop w:val="0"/>
          <w:marBottom w:val="0"/>
          <w:divBdr>
            <w:top w:val="none" w:sz="0" w:space="0" w:color="auto"/>
            <w:left w:val="none" w:sz="0" w:space="0" w:color="auto"/>
            <w:bottom w:val="none" w:sz="0" w:space="0" w:color="auto"/>
            <w:right w:val="none" w:sz="0" w:space="0" w:color="auto"/>
          </w:divBdr>
        </w:div>
        <w:div w:id="2082605791">
          <w:marLeft w:val="0"/>
          <w:marRight w:val="0"/>
          <w:marTop w:val="0"/>
          <w:marBottom w:val="0"/>
          <w:divBdr>
            <w:top w:val="none" w:sz="0" w:space="0" w:color="auto"/>
            <w:left w:val="none" w:sz="0" w:space="0" w:color="auto"/>
            <w:bottom w:val="none" w:sz="0" w:space="0" w:color="auto"/>
            <w:right w:val="none" w:sz="0" w:space="0" w:color="auto"/>
          </w:divBdr>
        </w:div>
        <w:div w:id="2101099506">
          <w:marLeft w:val="0"/>
          <w:marRight w:val="0"/>
          <w:marTop w:val="0"/>
          <w:marBottom w:val="0"/>
          <w:divBdr>
            <w:top w:val="none" w:sz="0" w:space="0" w:color="auto"/>
            <w:left w:val="none" w:sz="0" w:space="0" w:color="auto"/>
            <w:bottom w:val="none" w:sz="0" w:space="0" w:color="auto"/>
            <w:right w:val="none" w:sz="0" w:space="0" w:color="auto"/>
          </w:divBdr>
        </w:div>
        <w:div w:id="2129428371">
          <w:marLeft w:val="0"/>
          <w:marRight w:val="0"/>
          <w:marTop w:val="0"/>
          <w:marBottom w:val="0"/>
          <w:divBdr>
            <w:top w:val="none" w:sz="0" w:space="0" w:color="auto"/>
            <w:left w:val="none" w:sz="0" w:space="0" w:color="auto"/>
            <w:bottom w:val="none" w:sz="0" w:space="0" w:color="auto"/>
            <w:right w:val="none" w:sz="0" w:space="0" w:color="auto"/>
          </w:divBdr>
        </w:div>
      </w:divsChild>
    </w:div>
    <w:div w:id="1163084927">
      <w:bodyDiv w:val="1"/>
      <w:marLeft w:val="0"/>
      <w:marRight w:val="0"/>
      <w:marTop w:val="0"/>
      <w:marBottom w:val="0"/>
      <w:divBdr>
        <w:top w:val="none" w:sz="0" w:space="0" w:color="auto"/>
        <w:left w:val="none" w:sz="0" w:space="0" w:color="auto"/>
        <w:bottom w:val="none" w:sz="0" w:space="0" w:color="auto"/>
        <w:right w:val="none" w:sz="0" w:space="0" w:color="auto"/>
      </w:divBdr>
    </w:div>
    <w:div w:id="1181703551">
      <w:bodyDiv w:val="1"/>
      <w:marLeft w:val="0"/>
      <w:marRight w:val="0"/>
      <w:marTop w:val="0"/>
      <w:marBottom w:val="0"/>
      <w:divBdr>
        <w:top w:val="none" w:sz="0" w:space="0" w:color="auto"/>
        <w:left w:val="none" w:sz="0" w:space="0" w:color="auto"/>
        <w:bottom w:val="none" w:sz="0" w:space="0" w:color="auto"/>
        <w:right w:val="none" w:sz="0" w:space="0" w:color="auto"/>
      </w:divBdr>
    </w:div>
    <w:div w:id="1231816258">
      <w:bodyDiv w:val="1"/>
      <w:marLeft w:val="0"/>
      <w:marRight w:val="0"/>
      <w:marTop w:val="0"/>
      <w:marBottom w:val="0"/>
      <w:divBdr>
        <w:top w:val="none" w:sz="0" w:space="0" w:color="auto"/>
        <w:left w:val="none" w:sz="0" w:space="0" w:color="auto"/>
        <w:bottom w:val="none" w:sz="0" w:space="0" w:color="auto"/>
        <w:right w:val="none" w:sz="0" w:space="0" w:color="auto"/>
      </w:divBdr>
    </w:div>
    <w:div w:id="1286692166">
      <w:bodyDiv w:val="1"/>
      <w:marLeft w:val="0"/>
      <w:marRight w:val="0"/>
      <w:marTop w:val="0"/>
      <w:marBottom w:val="0"/>
      <w:divBdr>
        <w:top w:val="none" w:sz="0" w:space="0" w:color="auto"/>
        <w:left w:val="none" w:sz="0" w:space="0" w:color="auto"/>
        <w:bottom w:val="none" w:sz="0" w:space="0" w:color="auto"/>
        <w:right w:val="none" w:sz="0" w:space="0" w:color="auto"/>
      </w:divBdr>
    </w:div>
    <w:div w:id="1356618384">
      <w:bodyDiv w:val="1"/>
      <w:marLeft w:val="0"/>
      <w:marRight w:val="0"/>
      <w:marTop w:val="0"/>
      <w:marBottom w:val="0"/>
      <w:divBdr>
        <w:top w:val="none" w:sz="0" w:space="0" w:color="auto"/>
        <w:left w:val="none" w:sz="0" w:space="0" w:color="auto"/>
        <w:bottom w:val="none" w:sz="0" w:space="0" w:color="auto"/>
        <w:right w:val="none" w:sz="0" w:space="0" w:color="auto"/>
      </w:divBdr>
    </w:div>
    <w:div w:id="1396200793">
      <w:bodyDiv w:val="1"/>
      <w:marLeft w:val="0"/>
      <w:marRight w:val="0"/>
      <w:marTop w:val="0"/>
      <w:marBottom w:val="0"/>
      <w:divBdr>
        <w:top w:val="none" w:sz="0" w:space="0" w:color="auto"/>
        <w:left w:val="none" w:sz="0" w:space="0" w:color="auto"/>
        <w:bottom w:val="none" w:sz="0" w:space="0" w:color="auto"/>
        <w:right w:val="none" w:sz="0" w:space="0" w:color="auto"/>
      </w:divBdr>
    </w:div>
    <w:div w:id="1469516250">
      <w:bodyDiv w:val="1"/>
      <w:marLeft w:val="0"/>
      <w:marRight w:val="0"/>
      <w:marTop w:val="0"/>
      <w:marBottom w:val="0"/>
      <w:divBdr>
        <w:top w:val="none" w:sz="0" w:space="0" w:color="auto"/>
        <w:left w:val="none" w:sz="0" w:space="0" w:color="auto"/>
        <w:bottom w:val="none" w:sz="0" w:space="0" w:color="auto"/>
        <w:right w:val="none" w:sz="0" w:space="0" w:color="auto"/>
      </w:divBdr>
      <w:divsChild>
        <w:div w:id="1237320058">
          <w:marLeft w:val="0"/>
          <w:marRight w:val="0"/>
          <w:marTop w:val="120"/>
          <w:marBottom w:val="0"/>
          <w:divBdr>
            <w:top w:val="none" w:sz="0" w:space="0" w:color="auto"/>
            <w:left w:val="none" w:sz="0" w:space="0" w:color="auto"/>
            <w:bottom w:val="none" w:sz="0" w:space="0" w:color="auto"/>
            <w:right w:val="none" w:sz="0" w:space="0" w:color="auto"/>
          </w:divBdr>
          <w:divsChild>
            <w:div w:id="759330523">
              <w:marLeft w:val="0"/>
              <w:marRight w:val="0"/>
              <w:marTop w:val="0"/>
              <w:marBottom w:val="0"/>
              <w:divBdr>
                <w:top w:val="none" w:sz="0" w:space="0" w:color="auto"/>
                <w:left w:val="none" w:sz="0" w:space="0" w:color="auto"/>
                <w:bottom w:val="none" w:sz="0" w:space="0" w:color="auto"/>
                <w:right w:val="none" w:sz="0" w:space="0" w:color="auto"/>
              </w:divBdr>
            </w:div>
          </w:divsChild>
        </w:div>
        <w:div w:id="1812597718">
          <w:marLeft w:val="0"/>
          <w:marRight w:val="0"/>
          <w:marTop w:val="120"/>
          <w:marBottom w:val="0"/>
          <w:divBdr>
            <w:top w:val="none" w:sz="0" w:space="0" w:color="auto"/>
            <w:left w:val="none" w:sz="0" w:space="0" w:color="auto"/>
            <w:bottom w:val="none" w:sz="0" w:space="0" w:color="auto"/>
            <w:right w:val="none" w:sz="0" w:space="0" w:color="auto"/>
          </w:divBdr>
          <w:divsChild>
            <w:div w:id="1690133360">
              <w:marLeft w:val="0"/>
              <w:marRight w:val="0"/>
              <w:marTop w:val="0"/>
              <w:marBottom w:val="0"/>
              <w:divBdr>
                <w:top w:val="none" w:sz="0" w:space="0" w:color="auto"/>
                <w:left w:val="none" w:sz="0" w:space="0" w:color="auto"/>
                <w:bottom w:val="none" w:sz="0" w:space="0" w:color="auto"/>
                <w:right w:val="none" w:sz="0" w:space="0" w:color="auto"/>
              </w:divBdr>
            </w:div>
          </w:divsChild>
        </w:div>
        <w:div w:id="2076584288">
          <w:marLeft w:val="0"/>
          <w:marRight w:val="0"/>
          <w:marTop w:val="120"/>
          <w:marBottom w:val="0"/>
          <w:divBdr>
            <w:top w:val="none" w:sz="0" w:space="0" w:color="auto"/>
            <w:left w:val="none" w:sz="0" w:space="0" w:color="auto"/>
            <w:bottom w:val="none" w:sz="0" w:space="0" w:color="auto"/>
            <w:right w:val="none" w:sz="0" w:space="0" w:color="auto"/>
          </w:divBdr>
          <w:divsChild>
            <w:div w:id="975060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259195">
      <w:bodyDiv w:val="1"/>
      <w:marLeft w:val="0"/>
      <w:marRight w:val="0"/>
      <w:marTop w:val="0"/>
      <w:marBottom w:val="0"/>
      <w:divBdr>
        <w:top w:val="none" w:sz="0" w:space="0" w:color="auto"/>
        <w:left w:val="none" w:sz="0" w:space="0" w:color="auto"/>
        <w:bottom w:val="none" w:sz="0" w:space="0" w:color="auto"/>
        <w:right w:val="none" w:sz="0" w:space="0" w:color="auto"/>
      </w:divBdr>
    </w:div>
    <w:div w:id="1492985116">
      <w:bodyDiv w:val="1"/>
      <w:marLeft w:val="0"/>
      <w:marRight w:val="0"/>
      <w:marTop w:val="0"/>
      <w:marBottom w:val="0"/>
      <w:divBdr>
        <w:top w:val="none" w:sz="0" w:space="0" w:color="auto"/>
        <w:left w:val="none" w:sz="0" w:space="0" w:color="auto"/>
        <w:bottom w:val="none" w:sz="0" w:space="0" w:color="auto"/>
        <w:right w:val="none" w:sz="0" w:space="0" w:color="auto"/>
      </w:divBdr>
      <w:divsChild>
        <w:div w:id="2093962872">
          <w:marLeft w:val="0"/>
          <w:marRight w:val="0"/>
          <w:marTop w:val="15"/>
          <w:marBottom w:val="0"/>
          <w:divBdr>
            <w:top w:val="single" w:sz="48" w:space="0" w:color="auto"/>
            <w:left w:val="single" w:sz="48" w:space="0" w:color="auto"/>
            <w:bottom w:val="single" w:sz="48" w:space="0" w:color="auto"/>
            <w:right w:val="single" w:sz="48" w:space="0" w:color="auto"/>
          </w:divBdr>
          <w:divsChild>
            <w:div w:id="210819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273220">
      <w:bodyDiv w:val="1"/>
      <w:marLeft w:val="0"/>
      <w:marRight w:val="0"/>
      <w:marTop w:val="0"/>
      <w:marBottom w:val="0"/>
      <w:divBdr>
        <w:top w:val="none" w:sz="0" w:space="0" w:color="auto"/>
        <w:left w:val="none" w:sz="0" w:space="0" w:color="auto"/>
        <w:bottom w:val="none" w:sz="0" w:space="0" w:color="auto"/>
        <w:right w:val="none" w:sz="0" w:space="0" w:color="auto"/>
      </w:divBdr>
    </w:div>
    <w:div w:id="1515875231">
      <w:bodyDiv w:val="1"/>
      <w:marLeft w:val="0"/>
      <w:marRight w:val="0"/>
      <w:marTop w:val="0"/>
      <w:marBottom w:val="0"/>
      <w:divBdr>
        <w:top w:val="none" w:sz="0" w:space="0" w:color="auto"/>
        <w:left w:val="none" w:sz="0" w:space="0" w:color="auto"/>
        <w:bottom w:val="none" w:sz="0" w:space="0" w:color="auto"/>
        <w:right w:val="none" w:sz="0" w:space="0" w:color="auto"/>
      </w:divBdr>
    </w:div>
    <w:div w:id="1524132378">
      <w:bodyDiv w:val="1"/>
      <w:marLeft w:val="0"/>
      <w:marRight w:val="0"/>
      <w:marTop w:val="0"/>
      <w:marBottom w:val="0"/>
      <w:divBdr>
        <w:top w:val="none" w:sz="0" w:space="0" w:color="auto"/>
        <w:left w:val="none" w:sz="0" w:space="0" w:color="auto"/>
        <w:bottom w:val="none" w:sz="0" w:space="0" w:color="auto"/>
        <w:right w:val="none" w:sz="0" w:space="0" w:color="auto"/>
      </w:divBdr>
    </w:div>
    <w:div w:id="1528102969">
      <w:bodyDiv w:val="1"/>
      <w:marLeft w:val="0"/>
      <w:marRight w:val="0"/>
      <w:marTop w:val="0"/>
      <w:marBottom w:val="0"/>
      <w:divBdr>
        <w:top w:val="none" w:sz="0" w:space="0" w:color="auto"/>
        <w:left w:val="none" w:sz="0" w:space="0" w:color="auto"/>
        <w:bottom w:val="none" w:sz="0" w:space="0" w:color="auto"/>
        <w:right w:val="none" w:sz="0" w:space="0" w:color="auto"/>
      </w:divBdr>
      <w:divsChild>
        <w:div w:id="635137163">
          <w:marLeft w:val="0"/>
          <w:marRight w:val="0"/>
          <w:marTop w:val="0"/>
          <w:marBottom w:val="0"/>
          <w:divBdr>
            <w:top w:val="none" w:sz="0" w:space="0" w:color="auto"/>
            <w:left w:val="none" w:sz="0" w:space="0" w:color="auto"/>
            <w:bottom w:val="none" w:sz="0" w:space="0" w:color="auto"/>
            <w:right w:val="none" w:sz="0" w:space="0" w:color="auto"/>
          </w:divBdr>
          <w:divsChild>
            <w:div w:id="409355116">
              <w:marLeft w:val="0"/>
              <w:marRight w:val="0"/>
              <w:marTop w:val="150"/>
              <w:marBottom w:val="150"/>
              <w:divBdr>
                <w:top w:val="none" w:sz="0" w:space="0" w:color="auto"/>
                <w:left w:val="none" w:sz="0" w:space="0" w:color="auto"/>
                <w:bottom w:val="none" w:sz="0" w:space="0" w:color="auto"/>
                <w:right w:val="none" w:sz="0" w:space="0" w:color="auto"/>
              </w:divBdr>
            </w:div>
          </w:divsChild>
        </w:div>
        <w:div w:id="923149926">
          <w:marLeft w:val="0"/>
          <w:marRight w:val="0"/>
          <w:marTop w:val="0"/>
          <w:marBottom w:val="0"/>
          <w:divBdr>
            <w:top w:val="none" w:sz="0" w:space="0" w:color="auto"/>
            <w:left w:val="none" w:sz="0" w:space="0" w:color="auto"/>
            <w:bottom w:val="none" w:sz="0" w:space="0" w:color="auto"/>
            <w:right w:val="none" w:sz="0" w:space="0" w:color="auto"/>
          </w:divBdr>
          <w:divsChild>
            <w:div w:id="1994989485">
              <w:marLeft w:val="0"/>
              <w:marRight w:val="0"/>
              <w:marTop w:val="0"/>
              <w:marBottom w:val="300"/>
              <w:divBdr>
                <w:top w:val="none" w:sz="0" w:space="0" w:color="auto"/>
                <w:left w:val="none" w:sz="0" w:space="0" w:color="auto"/>
                <w:bottom w:val="none" w:sz="0" w:space="0" w:color="auto"/>
                <w:right w:val="none" w:sz="0" w:space="0" w:color="auto"/>
              </w:divBdr>
            </w:div>
          </w:divsChild>
        </w:div>
        <w:div w:id="2008097807">
          <w:marLeft w:val="0"/>
          <w:marRight w:val="0"/>
          <w:marTop w:val="0"/>
          <w:marBottom w:val="0"/>
          <w:divBdr>
            <w:top w:val="none" w:sz="0" w:space="0" w:color="auto"/>
            <w:left w:val="none" w:sz="0" w:space="0" w:color="auto"/>
            <w:bottom w:val="none" w:sz="0" w:space="0" w:color="auto"/>
            <w:right w:val="none" w:sz="0" w:space="0" w:color="auto"/>
          </w:divBdr>
          <w:divsChild>
            <w:div w:id="56365981">
              <w:marLeft w:val="0"/>
              <w:marRight w:val="0"/>
              <w:marTop w:val="0"/>
              <w:marBottom w:val="0"/>
              <w:divBdr>
                <w:top w:val="none" w:sz="0" w:space="0" w:color="auto"/>
                <w:left w:val="none" w:sz="0" w:space="0" w:color="auto"/>
                <w:bottom w:val="none" w:sz="0" w:space="0" w:color="auto"/>
                <w:right w:val="none" w:sz="0" w:space="0" w:color="auto"/>
              </w:divBdr>
              <w:divsChild>
                <w:div w:id="1858425501">
                  <w:marLeft w:val="-420"/>
                  <w:marRight w:val="0"/>
                  <w:marTop w:val="0"/>
                  <w:marBottom w:val="0"/>
                  <w:divBdr>
                    <w:top w:val="none" w:sz="0" w:space="0" w:color="auto"/>
                    <w:left w:val="none" w:sz="0" w:space="0" w:color="auto"/>
                    <w:bottom w:val="none" w:sz="0" w:space="0" w:color="auto"/>
                    <w:right w:val="none" w:sz="0" w:space="0" w:color="auto"/>
                  </w:divBdr>
                  <w:divsChild>
                    <w:div w:id="1972244103">
                      <w:marLeft w:val="0"/>
                      <w:marRight w:val="0"/>
                      <w:marTop w:val="0"/>
                      <w:marBottom w:val="0"/>
                      <w:divBdr>
                        <w:top w:val="none" w:sz="0" w:space="0" w:color="auto"/>
                        <w:left w:val="none" w:sz="0" w:space="0" w:color="auto"/>
                        <w:bottom w:val="none" w:sz="0" w:space="0" w:color="auto"/>
                        <w:right w:val="none" w:sz="0" w:space="0" w:color="auto"/>
                      </w:divBdr>
                      <w:divsChild>
                        <w:div w:id="1911648684">
                          <w:marLeft w:val="0"/>
                          <w:marRight w:val="0"/>
                          <w:marTop w:val="0"/>
                          <w:marBottom w:val="0"/>
                          <w:divBdr>
                            <w:top w:val="none" w:sz="0" w:space="0" w:color="auto"/>
                            <w:left w:val="none" w:sz="0" w:space="0" w:color="auto"/>
                            <w:bottom w:val="none" w:sz="0" w:space="0" w:color="auto"/>
                            <w:right w:val="none" w:sz="0" w:space="0" w:color="auto"/>
                          </w:divBdr>
                          <w:divsChild>
                            <w:div w:id="1118141508">
                              <w:marLeft w:val="0"/>
                              <w:marRight w:val="0"/>
                              <w:marTop w:val="0"/>
                              <w:marBottom w:val="0"/>
                              <w:divBdr>
                                <w:top w:val="none" w:sz="0" w:space="0" w:color="auto"/>
                                <w:left w:val="none" w:sz="0" w:space="0" w:color="auto"/>
                                <w:bottom w:val="none" w:sz="0" w:space="0" w:color="auto"/>
                                <w:right w:val="none" w:sz="0" w:space="0" w:color="auto"/>
                              </w:divBdr>
                            </w:div>
                            <w:div w:id="141200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704928">
              <w:marLeft w:val="-420"/>
              <w:marRight w:val="0"/>
              <w:marTop w:val="0"/>
              <w:marBottom w:val="0"/>
              <w:divBdr>
                <w:top w:val="none" w:sz="0" w:space="0" w:color="auto"/>
                <w:left w:val="none" w:sz="0" w:space="0" w:color="auto"/>
                <w:bottom w:val="none" w:sz="0" w:space="0" w:color="auto"/>
                <w:right w:val="none" w:sz="0" w:space="0" w:color="auto"/>
              </w:divBdr>
              <w:divsChild>
                <w:div w:id="74279114">
                  <w:marLeft w:val="0"/>
                  <w:marRight w:val="0"/>
                  <w:marTop w:val="0"/>
                  <w:marBottom w:val="0"/>
                  <w:divBdr>
                    <w:top w:val="none" w:sz="0" w:space="0" w:color="auto"/>
                    <w:left w:val="none" w:sz="0" w:space="0" w:color="auto"/>
                    <w:bottom w:val="none" w:sz="0" w:space="0" w:color="auto"/>
                    <w:right w:val="none" w:sz="0" w:space="0" w:color="auto"/>
                  </w:divBdr>
                  <w:divsChild>
                    <w:div w:id="1608191447">
                      <w:marLeft w:val="0"/>
                      <w:marRight w:val="0"/>
                      <w:marTop w:val="0"/>
                      <w:marBottom w:val="0"/>
                      <w:divBdr>
                        <w:top w:val="none" w:sz="0" w:space="0" w:color="auto"/>
                        <w:left w:val="none" w:sz="0" w:space="0" w:color="auto"/>
                        <w:bottom w:val="none" w:sz="0" w:space="0" w:color="auto"/>
                        <w:right w:val="none" w:sz="0" w:space="0" w:color="auto"/>
                      </w:divBdr>
                      <w:divsChild>
                        <w:div w:id="733895463">
                          <w:marLeft w:val="0"/>
                          <w:marRight w:val="0"/>
                          <w:marTop w:val="0"/>
                          <w:marBottom w:val="0"/>
                          <w:divBdr>
                            <w:top w:val="none" w:sz="0" w:space="0" w:color="auto"/>
                            <w:left w:val="none" w:sz="0" w:space="0" w:color="auto"/>
                            <w:bottom w:val="none" w:sz="0" w:space="0" w:color="auto"/>
                            <w:right w:val="none" w:sz="0" w:space="0" w:color="auto"/>
                          </w:divBdr>
                        </w:div>
                        <w:div w:id="213883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30623">
              <w:marLeft w:val="-420"/>
              <w:marRight w:val="0"/>
              <w:marTop w:val="0"/>
              <w:marBottom w:val="0"/>
              <w:divBdr>
                <w:top w:val="none" w:sz="0" w:space="0" w:color="auto"/>
                <w:left w:val="none" w:sz="0" w:space="0" w:color="auto"/>
                <w:bottom w:val="none" w:sz="0" w:space="0" w:color="auto"/>
                <w:right w:val="none" w:sz="0" w:space="0" w:color="auto"/>
              </w:divBdr>
              <w:divsChild>
                <w:div w:id="869419291">
                  <w:marLeft w:val="0"/>
                  <w:marRight w:val="0"/>
                  <w:marTop w:val="0"/>
                  <w:marBottom w:val="0"/>
                  <w:divBdr>
                    <w:top w:val="none" w:sz="0" w:space="0" w:color="auto"/>
                    <w:left w:val="none" w:sz="0" w:space="0" w:color="auto"/>
                    <w:bottom w:val="none" w:sz="0" w:space="0" w:color="auto"/>
                    <w:right w:val="none" w:sz="0" w:space="0" w:color="auto"/>
                  </w:divBdr>
                  <w:divsChild>
                    <w:div w:id="14230025">
                      <w:marLeft w:val="0"/>
                      <w:marRight w:val="0"/>
                      <w:marTop w:val="0"/>
                      <w:marBottom w:val="0"/>
                      <w:divBdr>
                        <w:top w:val="none" w:sz="0" w:space="0" w:color="auto"/>
                        <w:left w:val="none" w:sz="0" w:space="0" w:color="auto"/>
                        <w:bottom w:val="none" w:sz="0" w:space="0" w:color="auto"/>
                        <w:right w:val="none" w:sz="0" w:space="0" w:color="auto"/>
                      </w:divBdr>
                      <w:divsChild>
                        <w:div w:id="457377822">
                          <w:marLeft w:val="0"/>
                          <w:marRight w:val="0"/>
                          <w:marTop w:val="0"/>
                          <w:marBottom w:val="0"/>
                          <w:divBdr>
                            <w:top w:val="none" w:sz="0" w:space="0" w:color="auto"/>
                            <w:left w:val="none" w:sz="0" w:space="0" w:color="auto"/>
                            <w:bottom w:val="none" w:sz="0" w:space="0" w:color="auto"/>
                            <w:right w:val="none" w:sz="0" w:space="0" w:color="auto"/>
                          </w:divBdr>
                        </w:div>
                        <w:div w:id="14773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578141">
              <w:marLeft w:val="0"/>
              <w:marRight w:val="0"/>
              <w:marTop w:val="0"/>
              <w:marBottom w:val="0"/>
              <w:divBdr>
                <w:top w:val="none" w:sz="0" w:space="0" w:color="auto"/>
                <w:left w:val="none" w:sz="0" w:space="0" w:color="auto"/>
                <w:bottom w:val="none" w:sz="0" w:space="0" w:color="auto"/>
                <w:right w:val="none" w:sz="0" w:space="0" w:color="auto"/>
              </w:divBdr>
              <w:divsChild>
                <w:div w:id="1362323244">
                  <w:marLeft w:val="-420"/>
                  <w:marRight w:val="0"/>
                  <w:marTop w:val="0"/>
                  <w:marBottom w:val="0"/>
                  <w:divBdr>
                    <w:top w:val="none" w:sz="0" w:space="0" w:color="auto"/>
                    <w:left w:val="none" w:sz="0" w:space="0" w:color="auto"/>
                    <w:bottom w:val="none" w:sz="0" w:space="0" w:color="auto"/>
                    <w:right w:val="none" w:sz="0" w:space="0" w:color="auto"/>
                  </w:divBdr>
                  <w:divsChild>
                    <w:div w:id="609626360">
                      <w:marLeft w:val="0"/>
                      <w:marRight w:val="0"/>
                      <w:marTop w:val="0"/>
                      <w:marBottom w:val="0"/>
                      <w:divBdr>
                        <w:top w:val="none" w:sz="0" w:space="0" w:color="auto"/>
                        <w:left w:val="none" w:sz="0" w:space="0" w:color="auto"/>
                        <w:bottom w:val="none" w:sz="0" w:space="0" w:color="auto"/>
                        <w:right w:val="none" w:sz="0" w:space="0" w:color="auto"/>
                      </w:divBdr>
                      <w:divsChild>
                        <w:div w:id="582492510">
                          <w:marLeft w:val="0"/>
                          <w:marRight w:val="0"/>
                          <w:marTop w:val="0"/>
                          <w:marBottom w:val="0"/>
                          <w:divBdr>
                            <w:top w:val="none" w:sz="0" w:space="0" w:color="auto"/>
                            <w:left w:val="none" w:sz="0" w:space="0" w:color="auto"/>
                            <w:bottom w:val="none" w:sz="0" w:space="0" w:color="auto"/>
                            <w:right w:val="none" w:sz="0" w:space="0" w:color="auto"/>
                          </w:divBdr>
                          <w:divsChild>
                            <w:div w:id="1434546238">
                              <w:marLeft w:val="0"/>
                              <w:marRight w:val="0"/>
                              <w:marTop w:val="0"/>
                              <w:marBottom w:val="0"/>
                              <w:divBdr>
                                <w:top w:val="none" w:sz="0" w:space="0" w:color="auto"/>
                                <w:left w:val="none" w:sz="0" w:space="0" w:color="auto"/>
                                <w:bottom w:val="none" w:sz="0" w:space="0" w:color="auto"/>
                                <w:right w:val="none" w:sz="0" w:space="0" w:color="auto"/>
                              </w:divBdr>
                            </w:div>
                            <w:div w:id="155203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051996">
              <w:marLeft w:val="0"/>
              <w:marRight w:val="0"/>
              <w:marTop w:val="0"/>
              <w:marBottom w:val="0"/>
              <w:divBdr>
                <w:top w:val="none" w:sz="0" w:space="0" w:color="auto"/>
                <w:left w:val="none" w:sz="0" w:space="0" w:color="auto"/>
                <w:bottom w:val="none" w:sz="0" w:space="0" w:color="auto"/>
                <w:right w:val="none" w:sz="0" w:space="0" w:color="auto"/>
              </w:divBdr>
              <w:divsChild>
                <w:div w:id="140655119">
                  <w:marLeft w:val="-420"/>
                  <w:marRight w:val="0"/>
                  <w:marTop w:val="0"/>
                  <w:marBottom w:val="0"/>
                  <w:divBdr>
                    <w:top w:val="none" w:sz="0" w:space="0" w:color="auto"/>
                    <w:left w:val="none" w:sz="0" w:space="0" w:color="auto"/>
                    <w:bottom w:val="none" w:sz="0" w:space="0" w:color="auto"/>
                    <w:right w:val="none" w:sz="0" w:space="0" w:color="auto"/>
                  </w:divBdr>
                  <w:divsChild>
                    <w:div w:id="212694705">
                      <w:marLeft w:val="0"/>
                      <w:marRight w:val="0"/>
                      <w:marTop w:val="0"/>
                      <w:marBottom w:val="0"/>
                      <w:divBdr>
                        <w:top w:val="none" w:sz="0" w:space="0" w:color="auto"/>
                        <w:left w:val="none" w:sz="0" w:space="0" w:color="auto"/>
                        <w:bottom w:val="none" w:sz="0" w:space="0" w:color="auto"/>
                        <w:right w:val="none" w:sz="0" w:space="0" w:color="auto"/>
                      </w:divBdr>
                      <w:divsChild>
                        <w:div w:id="160586275">
                          <w:marLeft w:val="0"/>
                          <w:marRight w:val="0"/>
                          <w:marTop w:val="0"/>
                          <w:marBottom w:val="0"/>
                          <w:divBdr>
                            <w:top w:val="none" w:sz="0" w:space="0" w:color="auto"/>
                            <w:left w:val="none" w:sz="0" w:space="0" w:color="auto"/>
                            <w:bottom w:val="none" w:sz="0" w:space="0" w:color="auto"/>
                            <w:right w:val="none" w:sz="0" w:space="0" w:color="auto"/>
                          </w:divBdr>
                          <w:divsChild>
                            <w:div w:id="517547319">
                              <w:marLeft w:val="0"/>
                              <w:marRight w:val="0"/>
                              <w:marTop w:val="0"/>
                              <w:marBottom w:val="0"/>
                              <w:divBdr>
                                <w:top w:val="none" w:sz="0" w:space="0" w:color="auto"/>
                                <w:left w:val="none" w:sz="0" w:space="0" w:color="auto"/>
                                <w:bottom w:val="none" w:sz="0" w:space="0" w:color="auto"/>
                                <w:right w:val="none" w:sz="0" w:space="0" w:color="auto"/>
                              </w:divBdr>
                            </w:div>
                            <w:div w:id="138348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9975426">
      <w:bodyDiv w:val="1"/>
      <w:marLeft w:val="0"/>
      <w:marRight w:val="0"/>
      <w:marTop w:val="0"/>
      <w:marBottom w:val="0"/>
      <w:divBdr>
        <w:top w:val="none" w:sz="0" w:space="0" w:color="auto"/>
        <w:left w:val="none" w:sz="0" w:space="0" w:color="auto"/>
        <w:bottom w:val="none" w:sz="0" w:space="0" w:color="auto"/>
        <w:right w:val="none" w:sz="0" w:space="0" w:color="auto"/>
      </w:divBdr>
    </w:div>
    <w:div w:id="1585140037">
      <w:bodyDiv w:val="1"/>
      <w:marLeft w:val="0"/>
      <w:marRight w:val="0"/>
      <w:marTop w:val="0"/>
      <w:marBottom w:val="0"/>
      <w:divBdr>
        <w:top w:val="none" w:sz="0" w:space="0" w:color="auto"/>
        <w:left w:val="none" w:sz="0" w:space="0" w:color="auto"/>
        <w:bottom w:val="none" w:sz="0" w:space="0" w:color="auto"/>
        <w:right w:val="none" w:sz="0" w:space="0" w:color="auto"/>
      </w:divBdr>
    </w:div>
    <w:div w:id="1672217072">
      <w:bodyDiv w:val="1"/>
      <w:marLeft w:val="0"/>
      <w:marRight w:val="0"/>
      <w:marTop w:val="0"/>
      <w:marBottom w:val="0"/>
      <w:divBdr>
        <w:top w:val="none" w:sz="0" w:space="0" w:color="auto"/>
        <w:left w:val="none" w:sz="0" w:space="0" w:color="auto"/>
        <w:bottom w:val="none" w:sz="0" w:space="0" w:color="auto"/>
        <w:right w:val="none" w:sz="0" w:space="0" w:color="auto"/>
      </w:divBdr>
    </w:div>
    <w:div w:id="1674719653">
      <w:bodyDiv w:val="1"/>
      <w:marLeft w:val="0"/>
      <w:marRight w:val="0"/>
      <w:marTop w:val="0"/>
      <w:marBottom w:val="0"/>
      <w:divBdr>
        <w:top w:val="none" w:sz="0" w:space="0" w:color="auto"/>
        <w:left w:val="none" w:sz="0" w:space="0" w:color="auto"/>
        <w:bottom w:val="none" w:sz="0" w:space="0" w:color="auto"/>
        <w:right w:val="none" w:sz="0" w:space="0" w:color="auto"/>
      </w:divBdr>
      <w:divsChild>
        <w:div w:id="131288988">
          <w:marLeft w:val="0"/>
          <w:marRight w:val="0"/>
          <w:marTop w:val="120"/>
          <w:marBottom w:val="0"/>
          <w:divBdr>
            <w:top w:val="none" w:sz="0" w:space="0" w:color="auto"/>
            <w:left w:val="none" w:sz="0" w:space="0" w:color="auto"/>
            <w:bottom w:val="none" w:sz="0" w:space="0" w:color="auto"/>
            <w:right w:val="none" w:sz="0" w:space="0" w:color="auto"/>
          </w:divBdr>
          <w:divsChild>
            <w:div w:id="1647972216">
              <w:marLeft w:val="0"/>
              <w:marRight w:val="0"/>
              <w:marTop w:val="0"/>
              <w:marBottom w:val="0"/>
              <w:divBdr>
                <w:top w:val="none" w:sz="0" w:space="0" w:color="auto"/>
                <w:left w:val="none" w:sz="0" w:space="0" w:color="auto"/>
                <w:bottom w:val="none" w:sz="0" w:space="0" w:color="auto"/>
                <w:right w:val="none" w:sz="0" w:space="0" w:color="auto"/>
              </w:divBdr>
            </w:div>
          </w:divsChild>
        </w:div>
        <w:div w:id="1295794577">
          <w:marLeft w:val="0"/>
          <w:marRight w:val="0"/>
          <w:marTop w:val="120"/>
          <w:marBottom w:val="0"/>
          <w:divBdr>
            <w:top w:val="none" w:sz="0" w:space="0" w:color="auto"/>
            <w:left w:val="none" w:sz="0" w:space="0" w:color="auto"/>
            <w:bottom w:val="none" w:sz="0" w:space="0" w:color="auto"/>
            <w:right w:val="none" w:sz="0" w:space="0" w:color="auto"/>
          </w:divBdr>
          <w:divsChild>
            <w:div w:id="983971699">
              <w:marLeft w:val="0"/>
              <w:marRight w:val="0"/>
              <w:marTop w:val="0"/>
              <w:marBottom w:val="0"/>
              <w:divBdr>
                <w:top w:val="none" w:sz="0" w:space="0" w:color="auto"/>
                <w:left w:val="none" w:sz="0" w:space="0" w:color="auto"/>
                <w:bottom w:val="none" w:sz="0" w:space="0" w:color="auto"/>
                <w:right w:val="none" w:sz="0" w:space="0" w:color="auto"/>
              </w:divBdr>
            </w:div>
          </w:divsChild>
        </w:div>
        <w:div w:id="1657344080">
          <w:marLeft w:val="0"/>
          <w:marRight w:val="0"/>
          <w:marTop w:val="120"/>
          <w:marBottom w:val="0"/>
          <w:divBdr>
            <w:top w:val="none" w:sz="0" w:space="0" w:color="auto"/>
            <w:left w:val="none" w:sz="0" w:space="0" w:color="auto"/>
            <w:bottom w:val="none" w:sz="0" w:space="0" w:color="auto"/>
            <w:right w:val="none" w:sz="0" w:space="0" w:color="auto"/>
          </w:divBdr>
          <w:divsChild>
            <w:div w:id="127844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182537">
      <w:bodyDiv w:val="1"/>
      <w:marLeft w:val="0"/>
      <w:marRight w:val="0"/>
      <w:marTop w:val="0"/>
      <w:marBottom w:val="0"/>
      <w:divBdr>
        <w:top w:val="none" w:sz="0" w:space="0" w:color="auto"/>
        <w:left w:val="none" w:sz="0" w:space="0" w:color="auto"/>
        <w:bottom w:val="none" w:sz="0" w:space="0" w:color="auto"/>
        <w:right w:val="none" w:sz="0" w:space="0" w:color="auto"/>
      </w:divBdr>
    </w:div>
    <w:div w:id="1723795869">
      <w:bodyDiv w:val="1"/>
      <w:marLeft w:val="0"/>
      <w:marRight w:val="0"/>
      <w:marTop w:val="0"/>
      <w:marBottom w:val="0"/>
      <w:divBdr>
        <w:top w:val="none" w:sz="0" w:space="0" w:color="auto"/>
        <w:left w:val="none" w:sz="0" w:space="0" w:color="auto"/>
        <w:bottom w:val="none" w:sz="0" w:space="0" w:color="auto"/>
        <w:right w:val="none" w:sz="0" w:space="0" w:color="auto"/>
      </w:divBdr>
    </w:div>
    <w:div w:id="1738548055">
      <w:bodyDiv w:val="1"/>
      <w:marLeft w:val="0"/>
      <w:marRight w:val="0"/>
      <w:marTop w:val="0"/>
      <w:marBottom w:val="0"/>
      <w:divBdr>
        <w:top w:val="none" w:sz="0" w:space="0" w:color="auto"/>
        <w:left w:val="none" w:sz="0" w:space="0" w:color="auto"/>
        <w:bottom w:val="none" w:sz="0" w:space="0" w:color="auto"/>
        <w:right w:val="none" w:sz="0" w:space="0" w:color="auto"/>
      </w:divBdr>
    </w:div>
    <w:div w:id="1827629930">
      <w:bodyDiv w:val="1"/>
      <w:marLeft w:val="0"/>
      <w:marRight w:val="0"/>
      <w:marTop w:val="0"/>
      <w:marBottom w:val="0"/>
      <w:divBdr>
        <w:top w:val="none" w:sz="0" w:space="0" w:color="auto"/>
        <w:left w:val="none" w:sz="0" w:space="0" w:color="auto"/>
        <w:bottom w:val="none" w:sz="0" w:space="0" w:color="auto"/>
        <w:right w:val="none" w:sz="0" w:space="0" w:color="auto"/>
      </w:divBdr>
    </w:div>
    <w:div w:id="1889368698">
      <w:bodyDiv w:val="1"/>
      <w:marLeft w:val="0"/>
      <w:marRight w:val="0"/>
      <w:marTop w:val="0"/>
      <w:marBottom w:val="0"/>
      <w:divBdr>
        <w:top w:val="none" w:sz="0" w:space="0" w:color="auto"/>
        <w:left w:val="none" w:sz="0" w:space="0" w:color="auto"/>
        <w:bottom w:val="none" w:sz="0" w:space="0" w:color="auto"/>
        <w:right w:val="none" w:sz="0" w:space="0" w:color="auto"/>
      </w:divBdr>
    </w:div>
    <w:div w:id="1909342912">
      <w:bodyDiv w:val="1"/>
      <w:marLeft w:val="0"/>
      <w:marRight w:val="0"/>
      <w:marTop w:val="0"/>
      <w:marBottom w:val="0"/>
      <w:divBdr>
        <w:top w:val="none" w:sz="0" w:space="0" w:color="auto"/>
        <w:left w:val="none" w:sz="0" w:space="0" w:color="auto"/>
        <w:bottom w:val="none" w:sz="0" w:space="0" w:color="auto"/>
        <w:right w:val="none" w:sz="0" w:space="0" w:color="auto"/>
      </w:divBdr>
    </w:div>
    <w:div w:id="1931044886">
      <w:bodyDiv w:val="1"/>
      <w:marLeft w:val="0"/>
      <w:marRight w:val="0"/>
      <w:marTop w:val="0"/>
      <w:marBottom w:val="0"/>
      <w:divBdr>
        <w:top w:val="none" w:sz="0" w:space="0" w:color="auto"/>
        <w:left w:val="none" w:sz="0" w:space="0" w:color="auto"/>
        <w:bottom w:val="none" w:sz="0" w:space="0" w:color="auto"/>
        <w:right w:val="none" w:sz="0" w:space="0" w:color="auto"/>
      </w:divBdr>
    </w:div>
    <w:div w:id="1971938030">
      <w:bodyDiv w:val="1"/>
      <w:marLeft w:val="0"/>
      <w:marRight w:val="0"/>
      <w:marTop w:val="0"/>
      <w:marBottom w:val="0"/>
      <w:divBdr>
        <w:top w:val="none" w:sz="0" w:space="0" w:color="auto"/>
        <w:left w:val="none" w:sz="0" w:space="0" w:color="auto"/>
        <w:bottom w:val="none" w:sz="0" w:space="0" w:color="auto"/>
        <w:right w:val="none" w:sz="0" w:space="0" w:color="auto"/>
      </w:divBdr>
    </w:div>
    <w:div w:id="2039158705">
      <w:bodyDiv w:val="1"/>
      <w:marLeft w:val="0"/>
      <w:marRight w:val="0"/>
      <w:marTop w:val="0"/>
      <w:marBottom w:val="0"/>
      <w:divBdr>
        <w:top w:val="none" w:sz="0" w:space="0" w:color="auto"/>
        <w:left w:val="none" w:sz="0" w:space="0" w:color="auto"/>
        <w:bottom w:val="none" w:sz="0" w:space="0" w:color="auto"/>
        <w:right w:val="none" w:sz="0" w:space="0" w:color="auto"/>
      </w:divBdr>
      <w:divsChild>
        <w:div w:id="20474148">
          <w:marLeft w:val="0"/>
          <w:marRight w:val="0"/>
          <w:marTop w:val="0"/>
          <w:marBottom w:val="0"/>
          <w:divBdr>
            <w:top w:val="none" w:sz="0" w:space="0" w:color="auto"/>
            <w:left w:val="none" w:sz="0" w:space="0" w:color="auto"/>
            <w:bottom w:val="none" w:sz="0" w:space="0" w:color="auto"/>
            <w:right w:val="none" w:sz="0" w:space="0" w:color="auto"/>
          </w:divBdr>
        </w:div>
        <w:div w:id="28727420">
          <w:marLeft w:val="0"/>
          <w:marRight w:val="0"/>
          <w:marTop w:val="0"/>
          <w:marBottom w:val="0"/>
          <w:divBdr>
            <w:top w:val="none" w:sz="0" w:space="0" w:color="auto"/>
            <w:left w:val="none" w:sz="0" w:space="0" w:color="auto"/>
            <w:bottom w:val="none" w:sz="0" w:space="0" w:color="auto"/>
            <w:right w:val="none" w:sz="0" w:space="0" w:color="auto"/>
          </w:divBdr>
        </w:div>
        <w:div w:id="48306061">
          <w:marLeft w:val="0"/>
          <w:marRight w:val="0"/>
          <w:marTop w:val="0"/>
          <w:marBottom w:val="0"/>
          <w:divBdr>
            <w:top w:val="none" w:sz="0" w:space="0" w:color="auto"/>
            <w:left w:val="none" w:sz="0" w:space="0" w:color="auto"/>
            <w:bottom w:val="none" w:sz="0" w:space="0" w:color="auto"/>
            <w:right w:val="none" w:sz="0" w:space="0" w:color="auto"/>
          </w:divBdr>
        </w:div>
        <w:div w:id="97221224">
          <w:marLeft w:val="0"/>
          <w:marRight w:val="0"/>
          <w:marTop w:val="0"/>
          <w:marBottom w:val="0"/>
          <w:divBdr>
            <w:top w:val="none" w:sz="0" w:space="0" w:color="auto"/>
            <w:left w:val="none" w:sz="0" w:space="0" w:color="auto"/>
            <w:bottom w:val="none" w:sz="0" w:space="0" w:color="auto"/>
            <w:right w:val="none" w:sz="0" w:space="0" w:color="auto"/>
          </w:divBdr>
        </w:div>
        <w:div w:id="97988447">
          <w:marLeft w:val="0"/>
          <w:marRight w:val="0"/>
          <w:marTop w:val="0"/>
          <w:marBottom w:val="0"/>
          <w:divBdr>
            <w:top w:val="none" w:sz="0" w:space="0" w:color="auto"/>
            <w:left w:val="none" w:sz="0" w:space="0" w:color="auto"/>
            <w:bottom w:val="none" w:sz="0" w:space="0" w:color="auto"/>
            <w:right w:val="none" w:sz="0" w:space="0" w:color="auto"/>
          </w:divBdr>
        </w:div>
        <w:div w:id="136530605">
          <w:marLeft w:val="0"/>
          <w:marRight w:val="0"/>
          <w:marTop w:val="0"/>
          <w:marBottom w:val="0"/>
          <w:divBdr>
            <w:top w:val="none" w:sz="0" w:space="0" w:color="auto"/>
            <w:left w:val="none" w:sz="0" w:space="0" w:color="auto"/>
            <w:bottom w:val="none" w:sz="0" w:space="0" w:color="auto"/>
            <w:right w:val="none" w:sz="0" w:space="0" w:color="auto"/>
          </w:divBdr>
        </w:div>
        <w:div w:id="181167918">
          <w:marLeft w:val="0"/>
          <w:marRight w:val="0"/>
          <w:marTop w:val="0"/>
          <w:marBottom w:val="0"/>
          <w:divBdr>
            <w:top w:val="none" w:sz="0" w:space="0" w:color="auto"/>
            <w:left w:val="none" w:sz="0" w:space="0" w:color="auto"/>
            <w:bottom w:val="none" w:sz="0" w:space="0" w:color="auto"/>
            <w:right w:val="none" w:sz="0" w:space="0" w:color="auto"/>
          </w:divBdr>
        </w:div>
        <w:div w:id="185679891">
          <w:marLeft w:val="0"/>
          <w:marRight w:val="0"/>
          <w:marTop w:val="0"/>
          <w:marBottom w:val="0"/>
          <w:divBdr>
            <w:top w:val="none" w:sz="0" w:space="0" w:color="auto"/>
            <w:left w:val="none" w:sz="0" w:space="0" w:color="auto"/>
            <w:bottom w:val="none" w:sz="0" w:space="0" w:color="auto"/>
            <w:right w:val="none" w:sz="0" w:space="0" w:color="auto"/>
          </w:divBdr>
        </w:div>
        <w:div w:id="205215599">
          <w:marLeft w:val="0"/>
          <w:marRight w:val="0"/>
          <w:marTop w:val="0"/>
          <w:marBottom w:val="0"/>
          <w:divBdr>
            <w:top w:val="none" w:sz="0" w:space="0" w:color="auto"/>
            <w:left w:val="none" w:sz="0" w:space="0" w:color="auto"/>
            <w:bottom w:val="none" w:sz="0" w:space="0" w:color="auto"/>
            <w:right w:val="none" w:sz="0" w:space="0" w:color="auto"/>
          </w:divBdr>
        </w:div>
        <w:div w:id="219169157">
          <w:marLeft w:val="0"/>
          <w:marRight w:val="0"/>
          <w:marTop w:val="0"/>
          <w:marBottom w:val="0"/>
          <w:divBdr>
            <w:top w:val="none" w:sz="0" w:space="0" w:color="auto"/>
            <w:left w:val="none" w:sz="0" w:space="0" w:color="auto"/>
            <w:bottom w:val="none" w:sz="0" w:space="0" w:color="auto"/>
            <w:right w:val="none" w:sz="0" w:space="0" w:color="auto"/>
          </w:divBdr>
        </w:div>
        <w:div w:id="242642774">
          <w:marLeft w:val="0"/>
          <w:marRight w:val="0"/>
          <w:marTop w:val="0"/>
          <w:marBottom w:val="0"/>
          <w:divBdr>
            <w:top w:val="none" w:sz="0" w:space="0" w:color="auto"/>
            <w:left w:val="none" w:sz="0" w:space="0" w:color="auto"/>
            <w:bottom w:val="none" w:sz="0" w:space="0" w:color="auto"/>
            <w:right w:val="none" w:sz="0" w:space="0" w:color="auto"/>
          </w:divBdr>
        </w:div>
        <w:div w:id="259922493">
          <w:marLeft w:val="0"/>
          <w:marRight w:val="0"/>
          <w:marTop w:val="0"/>
          <w:marBottom w:val="0"/>
          <w:divBdr>
            <w:top w:val="none" w:sz="0" w:space="0" w:color="auto"/>
            <w:left w:val="none" w:sz="0" w:space="0" w:color="auto"/>
            <w:bottom w:val="none" w:sz="0" w:space="0" w:color="auto"/>
            <w:right w:val="none" w:sz="0" w:space="0" w:color="auto"/>
          </w:divBdr>
        </w:div>
        <w:div w:id="273170565">
          <w:marLeft w:val="0"/>
          <w:marRight w:val="0"/>
          <w:marTop w:val="0"/>
          <w:marBottom w:val="0"/>
          <w:divBdr>
            <w:top w:val="none" w:sz="0" w:space="0" w:color="auto"/>
            <w:left w:val="none" w:sz="0" w:space="0" w:color="auto"/>
            <w:bottom w:val="none" w:sz="0" w:space="0" w:color="auto"/>
            <w:right w:val="none" w:sz="0" w:space="0" w:color="auto"/>
          </w:divBdr>
        </w:div>
        <w:div w:id="292715996">
          <w:marLeft w:val="0"/>
          <w:marRight w:val="0"/>
          <w:marTop w:val="0"/>
          <w:marBottom w:val="0"/>
          <w:divBdr>
            <w:top w:val="none" w:sz="0" w:space="0" w:color="auto"/>
            <w:left w:val="none" w:sz="0" w:space="0" w:color="auto"/>
            <w:bottom w:val="none" w:sz="0" w:space="0" w:color="auto"/>
            <w:right w:val="none" w:sz="0" w:space="0" w:color="auto"/>
          </w:divBdr>
        </w:div>
        <w:div w:id="330525315">
          <w:marLeft w:val="0"/>
          <w:marRight w:val="0"/>
          <w:marTop w:val="0"/>
          <w:marBottom w:val="0"/>
          <w:divBdr>
            <w:top w:val="none" w:sz="0" w:space="0" w:color="auto"/>
            <w:left w:val="none" w:sz="0" w:space="0" w:color="auto"/>
            <w:bottom w:val="none" w:sz="0" w:space="0" w:color="auto"/>
            <w:right w:val="none" w:sz="0" w:space="0" w:color="auto"/>
          </w:divBdr>
        </w:div>
        <w:div w:id="424225620">
          <w:marLeft w:val="0"/>
          <w:marRight w:val="0"/>
          <w:marTop w:val="0"/>
          <w:marBottom w:val="0"/>
          <w:divBdr>
            <w:top w:val="none" w:sz="0" w:space="0" w:color="auto"/>
            <w:left w:val="none" w:sz="0" w:space="0" w:color="auto"/>
            <w:bottom w:val="none" w:sz="0" w:space="0" w:color="auto"/>
            <w:right w:val="none" w:sz="0" w:space="0" w:color="auto"/>
          </w:divBdr>
        </w:div>
        <w:div w:id="444930222">
          <w:marLeft w:val="0"/>
          <w:marRight w:val="0"/>
          <w:marTop w:val="0"/>
          <w:marBottom w:val="0"/>
          <w:divBdr>
            <w:top w:val="none" w:sz="0" w:space="0" w:color="auto"/>
            <w:left w:val="none" w:sz="0" w:space="0" w:color="auto"/>
            <w:bottom w:val="none" w:sz="0" w:space="0" w:color="auto"/>
            <w:right w:val="none" w:sz="0" w:space="0" w:color="auto"/>
          </w:divBdr>
        </w:div>
        <w:div w:id="449321655">
          <w:marLeft w:val="0"/>
          <w:marRight w:val="0"/>
          <w:marTop w:val="0"/>
          <w:marBottom w:val="0"/>
          <w:divBdr>
            <w:top w:val="none" w:sz="0" w:space="0" w:color="auto"/>
            <w:left w:val="none" w:sz="0" w:space="0" w:color="auto"/>
            <w:bottom w:val="none" w:sz="0" w:space="0" w:color="auto"/>
            <w:right w:val="none" w:sz="0" w:space="0" w:color="auto"/>
          </w:divBdr>
        </w:div>
        <w:div w:id="458765040">
          <w:marLeft w:val="0"/>
          <w:marRight w:val="0"/>
          <w:marTop w:val="0"/>
          <w:marBottom w:val="0"/>
          <w:divBdr>
            <w:top w:val="none" w:sz="0" w:space="0" w:color="auto"/>
            <w:left w:val="none" w:sz="0" w:space="0" w:color="auto"/>
            <w:bottom w:val="none" w:sz="0" w:space="0" w:color="auto"/>
            <w:right w:val="none" w:sz="0" w:space="0" w:color="auto"/>
          </w:divBdr>
        </w:div>
        <w:div w:id="470295837">
          <w:marLeft w:val="0"/>
          <w:marRight w:val="0"/>
          <w:marTop w:val="0"/>
          <w:marBottom w:val="0"/>
          <w:divBdr>
            <w:top w:val="none" w:sz="0" w:space="0" w:color="auto"/>
            <w:left w:val="none" w:sz="0" w:space="0" w:color="auto"/>
            <w:bottom w:val="none" w:sz="0" w:space="0" w:color="auto"/>
            <w:right w:val="none" w:sz="0" w:space="0" w:color="auto"/>
          </w:divBdr>
        </w:div>
        <w:div w:id="496307237">
          <w:marLeft w:val="0"/>
          <w:marRight w:val="0"/>
          <w:marTop w:val="0"/>
          <w:marBottom w:val="0"/>
          <w:divBdr>
            <w:top w:val="none" w:sz="0" w:space="0" w:color="auto"/>
            <w:left w:val="none" w:sz="0" w:space="0" w:color="auto"/>
            <w:bottom w:val="none" w:sz="0" w:space="0" w:color="auto"/>
            <w:right w:val="none" w:sz="0" w:space="0" w:color="auto"/>
          </w:divBdr>
        </w:div>
        <w:div w:id="517888202">
          <w:marLeft w:val="0"/>
          <w:marRight w:val="0"/>
          <w:marTop w:val="0"/>
          <w:marBottom w:val="0"/>
          <w:divBdr>
            <w:top w:val="none" w:sz="0" w:space="0" w:color="auto"/>
            <w:left w:val="none" w:sz="0" w:space="0" w:color="auto"/>
            <w:bottom w:val="none" w:sz="0" w:space="0" w:color="auto"/>
            <w:right w:val="none" w:sz="0" w:space="0" w:color="auto"/>
          </w:divBdr>
        </w:div>
        <w:div w:id="543754413">
          <w:marLeft w:val="0"/>
          <w:marRight w:val="0"/>
          <w:marTop w:val="0"/>
          <w:marBottom w:val="0"/>
          <w:divBdr>
            <w:top w:val="none" w:sz="0" w:space="0" w:color="auto"/>
            <w:left w:val="none" w:sz="0" w:space="0" w:color="auto"/>
            <w:bottom w:val="none" w:sz="0" w:space="0" w:color="auto"/>
            <w:right w:val="none" w:sz="0" w:space="0" w:color="auto"/>
          </w:divBdr>
        </w:div>
        <w:div w:id="576791572">
          <w:marLeft w:val="0"/>
          <w:marRight w:val="0"/>
          <w:marTop w:val="0"/>
          <w:marBottom w:val="0"/>
          <w:divBdr>
            <w:top w:val="none" w:sz="0" w:space="0" w:color="auto"/>
            <w:left w:val="none" w:sz="0" w:space="0" w:color="auto"/>
            <w:bottom w:val="none" w:sz="0" w:space="0" w:color="auto"/>
            <w:right w:val="none" w:sz="0" w:space="0" w:color="auto"/>
          </w:divBdr>
        </w:div>
        <w:div w:id="634025918">
          <w:marLeft w:val="0"/>
          <w:marRight w:val="0"/>
          <w:marTop w:val="0"/>
          <w:marBottom w:val="0"/>
          <w:divBdr>
            <w:top w:val="none" w:sz="0" w:space="0" w:color="auto"/>
            <w:left w:val="none" w:sz="0" w:space="0" w:color="auto"/>
            <w:bottom w:val="none" w:sz="0" w:space="0" w:color="auto"/>
            <w:right w:val="none" w:sz="0" w:space="0" w:color="auto"/>
          </w:divBdr>
        </w:div>
        <w:div w:id="654796435">
          <w:marLeft w:val="0"/>
          <w:marRight w:val="0"/>
          <w:marTop w:val="0"/>
          <w:marBottom w:val="0"/>
          <w:divBdr>
            <w:top w:val="none" w:sz="0" w:space="0" w:color="auto"/>
            <w:left w:val="none" w:sz="0" w:space="0" w:color="auto"/>
            <w:bottom w:val="none" w:sz="0" w:space="0" w:color="auto"/>
            <w:right w:val="none" w:sz="0" w:space="0" w:color="auto"/>
          </w:divBdr>
        </w:div>
        <w:div w:id="664210067">
          <w:marLeft w:val="0"/>
          <w:marRight w:val="0"/>
          <w:marTop w:val="0"/>
          <w:marBottom w:val="0"/>
          <w:divBdr>
            <w:top w:val="none" w:sz="0" w:space="0" w:color="auto"/>
            <w:left w:val="none" w:sz="0" w:space="0" w:color="auto"/>
            <w:bottom w:val="none" w:sz="0" w:space="0" w:color="auto"/>
            <w:right w:val="none" w:sz="0" w:space="0" w:color="auto"/>
          </w:divBdr>
        </w:div>
        <w:div w:id="671762800">
          <w:marLeft w:val="0"/>
          <w:marRight w:val="0"/>
          <w:marTop w:val="0"/>
          <w:marBottom w:val="0"/>
          <w:divBdr>
            <w:top w:val="none" w:sz="0" w:space="0" w:color="auto"/>
            <w:left w:val="none" w:sz="0" w:space="0" w:color="auto"/>
            <w:bottom w:val="none" w:sz="0" w:space="0" w:color="auto"/>
            <w:right w:val="none" w:sz="0" w:space="0" w:color="auto"/>
          </w:divBdr>
        </w:div>
        <w:div w:id="681509855">
          <w:marLeft w:val="0"/>
          <w:marRight w:val="0"/>
          <w:marTop w:val="0"/>
          <w:marBottom w:val="0"/>
          <w:divBdr>
            <w:top w:val="none" w:sz="0" w:space="0" w:color="auto"/>
            <w:left w:val="none" w:sz="0" w:space="0" w:color="auto"/>
            <w:bottom w:val="none" w:sz="0" w:space="0" w:color="auto"/>
            <w:right w:val="none" w:sz="0" w:space="0" w:color="auto"/>
          </w:divBdr>
        </w:div>
        <w:div w:id="683216220">
          <w:marLeft w:val="0"/>
          <w:marRight w:val="0"/>
          <w:marTop w:val="0"/>
          <w:marBottom w:val="0"/>
          <w:divBdr>
            <w:top w:val="none" w:sz="0" w:space="0" w:color="auto"/>
            <w:left w:val="none" w:sz="0" w:space="0" w:color="auto"/>
            <w:bottom w:val="none" w:sz="0" w:space="0" w:color="auto"/>
            <w:right w:val="none" w:sz="0" w:space="0" w:color="auto"/>
          </w:divBdr>
        </w:div>
        <w:div w:id="691684330">
          <w:marLeft w:val="0"/>
          <w:marRight w:val="0"/>
          <w:marTop w:val="0"/>
          <w:marBottom w:val="0"/>
          <w:divBdr>
            <w:top w:val="none" w:sz="0" w:space="0" w:color="auto"/>
            <w:left w:val="none" w:sz="0" w:space="0" w:color="auto"/>
            <w:bottom w:val="none" w:sz="0" w:space="0" w:color="auto"/>
            <w:right w:val="none" w:sz="0" w:space="0" w:color="auto"/>
          </w:divBdr>
        </w:div>
        <w:div w:id="697581392">
          <w:marLeft w:val="0"/>
          <w:marRight w:val="0"/>
          <w:marTop w:val="0"/>
          <w:marBottom w:val="0"/>
          <w:divBdr>
            <w:top w:val="none" w:sz="0" w:space="0" w:color="auto"/>
            <w:left w:val="none" w:sz="0" w:space="0" w:color="auto"/>
            <w:bottom w:val="none" w:sz="0" w:space="0" w:color="auto"/>
            <w:right w:val="none" w:sz="0" w:space="0" w:color="auto"/>
          </w:divBdr>
        </w:div>
        <w:div w:id="776364923">
          <w:marLeft w:val="0"/>
          <w:marRight w:val="0"/>
          <w:marTop w:val="0"/>
          <w:marBottom w:val="0"/>
          <w:divBdr>
            <w:top w:val="none" w:sz="0" w:space="0" w:color="auto"/>
            <w:left w:val="none" w:sz="0" w:space="0" w:color="auto"/>
            <w:bottom w:val="none" w:sz="0" w:space="0" w:color="auto"/>
            <w:right w:val="none" w:sz="0" w:space="0" w:color="auto"/>
          </w:divBdr>
        </w:div>
        <w:div w:id="794719339">
          <w:marLeft w:val="0"/>
          <w:marRight w:val="0"/>
          <w:marTop w:val="0"/>
          <w:marBottom w:val="0"/>
          <w:divBdr>
            <w:top w:val="none" w:sz="0" w:space="0" w:color="auto"/>
            <w:left w:val="none" w:sz="0" w:space="0" w:color="auto"/>
            <w:bottom w:val="none" w:sz="0" w:space="0" w:color="auto"/>
            <w:right w:val="none" w:sz="0" w:space="0" w:color="auto"/>
          </w:divBdr>
        </w:div>
        <w:div w:id="811021249">
          <w:marLeft w:val="0"/>
          <w:marRight w:val="0"/>
          <w:marTop w:val="0"/>
          <w:marBottom w:val="0"/>
          <w:divBdr>
            <w:top w:val="none" w:sz="0" w:space="0" w:color="auto"/>
            <w:left w:val="none" w:sz="0" w:space="0" w:color="auto"/>
            <w:bottom w:val="none" w:sz="0" w:space="0" w:color="auto"/>
            <w:right w:val="none" w:sz="0" w:space="0" w:color="auto"/>
          </w:divBdr>
        </w:div>
        <w:div w:id="929660617">
          <w:marLeft w:val="0"/>
          <w:marRight w:val="0"/>
          <w:marTop w:val="0"/>
          <w:marBottom w:val="0"/>
          <w:divBdr>
            <w:top w:val="none" w:sz="0" w:space="0" w:color="auto"/>
            <w:left w:val="none" w:sz="0" w:space="0" w:color="auto"/>
            <w:bottom w:val="none" w:sz="0" w:space="0" w:color="auto"/>
            <w:right w:val="none" w:sz="0" w:space="0" w:color="auto"/>
          </w:divBdr>
        </w:div>
        <w:div w:id="932513611">
          <w:marLeft w:val="0"/>
          <w:marRight w:val="0"/>
          <w:marTop w:val="0"/>
          <w:marBottom w:val="0"/>
          <w:divBdr>
            <w:top w:val="none" w:sz="0" w:space="0" w:color="auto"/>
            <w:left w:val="none" w:sz="0" w:space="0" w:color="auto"/>
            <w:bottom w:val="none" w:sz="0" w:space="0" w:color="auto"/>
            <w:right w:val="none" w:sz="0" w:space="0" w:color="auto"/>
          </w:divBdr>
        </w:div>
        <w:div w:id="1034233817">
          <w:marLeft w:val="0"/>
          <w:marRight w:val="0"/>
          <w:marTop w:val="0"/>
          <w:marBottom w:val="0"/>
          <w:divBdr>
            <w:top w:val="none" w:sz="0" w:space="0" w:color="auto"/>
            <w:left w:val="none" w:sz="0" w:space="0" w:color="auto"/>
            <w:bottom w:val="none" w:sz="0" w:space="0" w:color="auto"/>
            <w:right w:val="none" w:sz="0" w:space="0" w:color="auto"/>
          </w:divBdr>
        </w:div>
        <w:div w:id="1045715676">
          <w:marLeft w:val="0"/>
          <w:marRight w:val="0"/>
          <w:marTop w:val="0"/>
          <w:marBottom w:val="0"/>
          <w:divBdr>
            <w:top w:val="none" w:sz="0" w:space="0" w:color="auto"/>
            <w:left w:val="none" w:sz="0" w:space="0" w:color="auto"/>
            <w:bottom w:val="none" w:sz="0" w:space="0" w:color="auto"/>
            <w:right w:val="none" w:sz="0" w:space="0" w:color="auto"/>
          </w:divBdr>
        </w:div>
        <w:div w:id="1052846407">
          <w:marLeft w:val="0"/>
          <w:marRight w:val="0"/>
          <w:marTop w:val="0"/>
          <w:marBottom w:val="0"/>
          <w:divBdr>
            <w:top w:val="none" w:sz="0" w:space="0" w:color="auto"/>
            <w:left w:val="none" w:sz="0" w:space="0" w:color="auto"/>
            <w:bottom w:val="none" w:sz="0" w:space="0" w:color="auto"/>
            <w:right w:val="none" w:sz="0" w:space="0" w:color="auto"/>
          </w:divBdr>
        </w:div>
        <w:div w:id="1146245389">
          <w:marLeft w:val="0"/>
          <w:marRight w:val="0"/>
          <w:marTop w:val="0"/>
          <w:marBottom w:val="0"/>
          <w:divBdr>
            <w:top w:val="none" w:sz="0" w:space="0" w:color="auto"/>
            <w:left w:val="none" w:sz="0" w:space="0" w:color="auto"/>
            <w:bottom w:val="none" w:sz="0" w:space="0" w:color="auto"/>
            <w:right w:val="none" w:sz="0" w:space="0" w:color="auto"/>
          </w:divBdr>
        </w:div>
        <w:div w:id="1151558231">
          <w:marLeft w:val="0"/>
          <w:marRight w:val="0"/>
          <w:marTop w:val="0"/>
          <w:marBottom w:val="0"/>
          <w:divBdr>
            <w:top w:val="none" w:sz="0" w:space="0" w:color="auto"/>
            <w:left w:val="none" w:sz="0" w:space="0" w:color="auto"/>
            <w:bottom w:val="none" w:sz="0" w:space="0" w:color="auto"/>
            <w:right w:val="none" w:sz="0" w:space="0" w:color="auto"/>
          </w:divBdr>
        </w:div>
        <w:div w:id="1159343234">
          <w:marLeft w:val="0"/>
          <w:marRight w:val="0"/>
          <w:marTop w:val="0"/>
          <w:marBottom w:val="0"/>
          <w:divBdr>
            <w:top w:val="none" w:sz="0" w:space="0" w:color="auto"/>
            <w:left w:val="none" w:sz="0" w:space="0" w:color="auto"/>
            <w:bottom w:val="none" w:sz="0" w:space="0" w:color="auto"/>
            <w:right w:val="none" w:sz="0" w:space="0" w:color="auto"/>
          </w:divBdr>
        </w:div>
        <w:div w:id="1243835410">
          <w:marLeft w:val="0"/>
          <w:marRight w:val="0"/>
          <w:marTop w:val="0"/>
          <w:marBottom w:val="0"/>
          <w:divBdr>
            <w:top w:val="none" w:sz="0" w:space="0" w:color="auto"/>
            <w:left w:val="none" w:sz="0" w:space="0" w:color="auto"/>
            <w:bottom w:val="none" w:sz="0" w:space="0" w:color="auto"/>
            <w:right w:val="none" w:sz="0" w:space="0" w:color="auto"/>
          </w:divBdr>
        </w:div>
        <w:div w:id="1254435369">
          <w:marLeft w:val="0"/>
          <w:marRight w:val="0"/>
          <w:marTop w:val="0"/>
          <w:marBottom w:val="0"/>
          <w:divBdr>
            <w:top w:val="none" w:sz="0" w:space="0" w:color="auto"/>
            <w:left w:val="none" w:sz="0" w:space="0" w:color="auto"/>
            <w:bottom w:val="none" w:sz="0" w:space="0" w:color="auto"/>
            <w:right w:val="none" w:sz="0" w:space="0" w:color="auto"/>
          </w:divBdr>
        </w:div>
        <w:div w:id="1338001341">
          <w:marLeft w:val="0"/>
          <w:marRight w:val="0"/>
          <w:marTop w:val="0"/>
          <w:marBottom w:val="0"/>
          <w:divBdr>
            <w:top w:val="none" w:sz="0" w:space="0" w:color="auto"/>
            <w:left w:val="none" w:sz="0" w:space="0" w:color="auto"/>
            <w:bottom w:val="none" w:sz="0" w:space="0" w:color="auto"/>
            <w:right w:val="none" w:sz="0" w:space="0" w:color="auto"/>
          </w:divBdr>
        </w:div>
        <w:div w:id="1448115607">
          <w:marLeft w:val="0"/>
          <w:marRight w:val="0"/>
          <w:marTop w:val="0"/>
          <w:marBottom w:val="0"/>
          <w:divBdr>
            <w:top w:val="none" w:sz="0" w:space="0" w:color="auto"/>
            <w:left w:val="none" w:sz="0" w:space="0" w:color="auto"/>
            <w:bottom w:val="none" w:sz="0" w:space="0" w:color="auto"/>
            <w:right w:val="none" w:sz="0" w:space="0" w:color="auto"/>
          </w:divBdr>
        </w:div>
        <w:div w:id="1461805982">
          <w:marLeft w:val="0"/>
          <w:marRight w:val="0"/>
          <w:marTop w:val="0"/>
          <w:marBottom w:val="0"/>
          <w:divBdr>
            <w:top w:val="none" w:sz="0" w:space="0" w:color="auto"/>
            <w:left w:val="none" w:sz="0" w:space="0" w:color="auto"/>
            <w:bottom w:val="none" w:sz="0" w:space="0" w:color="auto"/>
            <w:right w:val="none" w:sz="0" w:space="0" w:color="auto"/>
          </w:divBdr>
        </w:div>
        <w:div w:id="1503203796">
          <w:marLeft w:val="0"/>
          <w:marRight w:val="0"/>
          <w:marTop w:val="0"/>
          <w:marBottom w:val="0"/>
          <w:divBdr>
            <w:top w:val="none" w:sz="0" w:space="0" w:color="auto"/>
            <w:left w:val="none" w:sz="0" w:space="0" w:color="auto"/>
            <w:bottom w:val="none" w:sz="0" w:space="0" w:color="auto"/>
            <w:right w:val="none" w:sz="0" w:space="0" w:color="auto"/>
          </w:divBdr>
        </w:div>
        <w:div w:id="1525710210">
          <w:marLeft w:val="0"/>
          <w:marRight w:val="0"/>
          <w:marTop w:val="0"/>
          <w:marBottom w:val="0"/>
          <w:divBdr>
            <w:top w:val="none" w:sz="0" w:space="0" w:color="auto"/>
            <w:left w:val="none" w:sz="0" w:space="0" w:color="auto"/>
            <w:bottom w:val="none" w:sz="0" w:space="0" w:color="auto"/>
            <w:right w:val="none" w:sz="0" w:space="0" w:color="auto"/>
          </w:divBdr>
        </w:div>
        <w:div w:id="1528180768">
          <w:marLeft w:val="0"/>
          <w:marRight w:val="0"/>
          <w:marTop w:val="0"/>
          <w:marBottom w:val="0"/>
          <w:divBdr>
            <w:top w:val="none" w:sz="0" w:space="0" w:color="auto"/>
            <w:left w:val="none" w:sz="0" w:space="0" w:color="auto"/>
            <w:bottom w:val="none" w:sz="0" w:space="0" w:color="auto"/>
            <w:right w:val="none" w:sz="0" w:space="0" w:color="auto"/>
          </w:divBdr>
        </w:div>
        <w:div w:id="1539121635">
          <w:marLeft w:val="0"/>
          <w:marRight w:val="0"/>
          <w:marTop w:val="0"/>
          <w:marBottom w:val="0"/>
          <w:divBdr>
            <w:top w:val="none" w:sz="0" w:space="0" w:color="auto"/>
            <w:left w:val="none" w:sz="0" w:space="0" w:color="auto"/>
            <w:bottom w:val="none" w:sz="0" w:space="0" w:color="auto"/>
            <w:right w:val="none" w:sz="0" w:space="0" w:color="auto"/>
          </w:divBdr>
        </w:div>
        <w:div w:id="1551070410">
          <w:marLeft w:val="0"/>
          <w:marRight w:val="0"/>
          <w:marTop w:val="0"/>
          <w:marBottom w:val="0"/>
          <w:divBdr>
            <w:top w:val="none" w:sz="0" w:space="0" w:color="auto"/>
            <w:left w:val="none" w:sz="0" w:space="0" w:color="auto"/>
            <w:bottom w:val="none" w:sz="0" w:space="0" w:color="auto"/>
            <w:right w:val="none" w:sz="0" w:space="0" w:color="auto"/>
          </w:divBdr>
        </w:div>
        <w:div w:id="1605728441">
          <w:marLeft w:val="0"/>
          <w:marRight w:val="0"/>
          <w:marTop w:val="0"/>
          <w:marBottom w:val="0"/>
          <w:divBdr>
            <w:top w:val="none" w:sz="0" w:space="0" w:color="auto"/>
            <w:left w:val="none" w:sz="0" w:space="0" w:color="auto"/>
            <w:bottom w:val="none" w:sz="0" w:space="0" w:color="auto"/>
            <w:right w:val="none" w:sz="0" w:space="0" w:color="auto"/>
          </w:divBdr>
        </w:div>
        <w:div w:id="1624918961">
          <w:marLeft w:val="0"/>
          <w:marRight w:val="0"/>
          <w:marTop w:val="0"/>
          <w:marBottom w:val="0"/>
          <w:divBdr>
            <w:top w:val="none" w:sz="0" w:space="0" w:color="auto"/>
            <w:left w:val="none" w:sz="0" w:space="0" w:color="auto"/>
            <w:bottom w:val="none" w:sz="0" w:space="0" w:color="auto"/>
            <w:right w:val="none" w:sz="0" w:space="0" w:color="auto"/>
          </w:divBdr>
        </w:div>
        <w:div w:id="1632393820">
          <w:marLeft w:val="0"/>
          <w:marRight w:val="0"/>
          <w:marTop w:val="0"/>
          <w:marBottom w:val="0"/>
          <w:divBdr>
            <w:top w:val="none" w:sz="0" w:space="0" w:color="auto"/>
            <w:left w:val="none" w:sz="0" w:space="0" w:color="auto"/>
            <w:bottom w:val="none" w:sz="0" w:space="0" w:color="auto"/>
            <w:right w:val="none" w:sz="0" w:space="0" w:color="auto"/>
          </w:divBdr>
        </w:div>
        <w:div w:id="1708682412">
          <w:marLeft w:val="0"/>
          <w:marRight w:val="0"/>
          <w:marTop w:val="0"/>
          <w:marBottom w:val="0"/>
          <w:divBdr>
            <w:top w:val="none" w:sz="0" w:space="0" w:color="auto"/>
            <w:left w:val="none" w:sz="0" w:space="0" w:color="auto"/>
            <w:bottom w:val="none" w:sz="0" w:space="0" w:color="auto"/>
            <w:right w:val="none" w:sz="0" w:space="0" w:color="auto"/>
          </w:divBdr>
        </w:div>
        <w:div w:id="1802653803">
          <w:marLeft w:val="0"/>
          <w:marRight w:val="0"/>
          <w:marTop w:val="0"/>
          <w:marBottom w:val="0"/>
          <w:divBdr>
            <w:top w:val="none" w:sz="0" w:space="0" w:color="auto"/>
            <w:left w:val="none" w:sz="0" w:space="0" w:color="auto"/>
            <w:bottom w:val="none" w:sz="0" w:space="0" w:color="auto"/>
            <w:right w:val="none" w:sz="0" w:space="0" w:color="auto"/>
          </w:divBdr>
        </w:div>
        <w:div w:id="1828941175">
          <w:marLeft w:val="0"/>
          <w:marRight w:val="0"/>
          <w:marTop w:val="0"/>
          <w:marBottom w:val="0"/>
          <w:divBdr>
            <w:top w:val="none" w:sz="0" w:space="0" w:color="auto"/>
            <w:left w:val="none" w:sz="0" w:space="0" w:color="auto"/>
            <w:bottom w:val="none" w:sz="0" w:space="0" w:color="auto"/>
            <w:right w:val="none" w:sz="0" w:space="0" w:color="auto"/>
          </w:divBdr>
        </w:div>
        <w:div w:id="1912695860">
          <w:marLeft w:val="0"/>
          <w:marRight w:val="0"/>
          <w:marTop w:val="0"/>
          <w:marBottom w:val="0"/>
          <w:divBdr>
            <w:top w:val="none" w:sz="0" w:space="0" w:color="auto"/>
            <w:left w:val="none" w:sz="0" w:space="0" w:color="auto"/>
            <w:bottom w:val="none" w:sz="0" w:space="0" w:color="auto"/>
            <w:right w:val="none" w:sz="0" w:space="0" w:color="auto"/>
          </w:divBdr>
        </w:div>
        <w:div w:id="1941260669">
          <w:marLeft w:val="0"/>
          <w:marRight w:val="0"/>
          <w:marTop w:val="0"/>
          <w:marBottom w:val="0"/>
          <w:divBdr>
            <w:top w:val="none" w:sz="0" w:space="0" w:color="auto"/>
            <w:left w:val="none" w:sz="0" w:space="0" w:color="auto"/>
            <w:bottom w:val="none" w:sz="0" w:space="0" w:color="auto"/>
            <w:right w:val="none" w:sz="0" w:space="0" w:color="auto"/>
          </w:divBdr>
        </w:div>
        <w:div w:id="2003242130">
          <w:marLeft w:val="0"/>
          <w:marRight w:val="0"/>
          <w:marTop w:val="0"/>
          <w:marBottom w:val="0"/>
          <w:divBdr>
            <w:top w:val="none" w:sz="0" w:space="0" w:color="auto"/>
            <w:left w:val="none" w:sz="0" w:space="0" w:color="auto"/>
            <w:bottom w:val="none" w:sz="0" w:space="0" w:color="auto"/>
            <w:right w:val="none" w:sz="0" w:space="0" w:color="auto"/>
          </w:divBdr>
        </w:div>
        <w:div w:id="2004777773">
          <w:marLeft w:val="0"/>
          <w:marRight w:val="0"/>
          <w:marTop w:val="0"/>
          <w:marBottom w:val="0"/>
          <w:divBdr>
            <w:top w:val="none" w:sz="0" w:space="0" w:color="auto"/>
            <w:left w:val="none" w:sz="0" w:space="0" w:color="auto"/>
            <w:bottom w:val="none" w:sz="0" w:space="0" w:color="auto"/>
            <w:right w:val="none" w:sz="0" w:space="0" w:color="auto"/>
          </w:divBdr>
        </w:div>
        <w:div w:id="2014911133">
          <w:marLeft w:val="0"/>
          <w:marRight w:val="0"/>
          <w:marTop w:val="0"/>
          <w:marBottom w:val="0"/>
          <w:divBdr>
            <w:top w:val="none" w:sz="0" w:space="0" w:color="auto"/>
            <w:left w:val="none" w:sz="0" w:space="0" w:color="auto"/>
            <w:bottom w:val="none" w:sz="0" w:space="0" w:color="auto"/>
            <w:right w:val="none" w:sz="0" w:space="0" w:color="auto"/>
          </w:divBdr>
        </w:div>
        <w:div w:id="2076278463">
          <w:marLeft w:val="0"/>
          <w:marRight w:val="0"/>
          <w:marTop w:val="0"/>
          <w:marBottom w:val="0"/>
          <w:divBdr>
            <w:top w:val="none" w:sz="0" w:space="0" w:color="auto"/>
            <w:left w:val="none" w:sz="0" w:space="0" w:color="auto"/>
            <w:bottom w:val="none" w:sz="0" w:space="0" w:color="auto"/>
            <w:right w:val="none" w:sz="0" w:space="0" w:color="auto"/>
          </w:divBdr>
        </w:div>
      </w:divsChild>
    </w:div>
    <w:div w:id="2068721389">
      <w:bodyDiv w:val="1"/>
      <w:marLeft w:val="0"/>
      <w:marRight w:val="0"/>
      <w:marTop w:val="0"/>
      <w:marBottom w:val="0"/>
      <w:divBdr>
        <w:top w:val="none" w:sz="0" w:space="0" w:color="auto"/>
        <w:left w:val="none" w:sz="0" w:space="0" w:color="auto"/>
        <w:bottom w:val="none" w:sz="0" w:space="0" w:color="auto"/>
        <w:right w:val="none" w:sz="0" w:space="0" w:color="auto"/>
      </w:divBdr>
    </w:div>
    <w:div w:id="2095659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C9E58-5D02-46C5-95D1-4D14D7566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951</Words>
  <Characters>22526</Characters>
  <Application>Microsoft Office Word</Application>
  <DocSecurity>6</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nabila</dc:creator>
  <cp:lastModifiedBy>hp</cp:lastModifiedBy>
  <cp:revision>2</cp:revision>
  <cp:lastPrinted>2026-01-12T03:19:00Z</cp:lastPrinted>
  <dcterms:created xsi:type="dcterms:W3CDTF">2026-01-23T01:44:00Z</dcterms:created>
  <dcterms:modified xsi:type="dcterms:W3CDTF">2026-01-23T01:44:00Z</dcterms:modified>
</cp:coreProperties>
</file>